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E155C" w:rsidRPr="008654A5" w:rsidRDefault="00FA217D" w:rsidP="00DB3565">
      <w:pPr>
        <w:pStyle w:val="ListParagraph"/>
        <w:spacing w:after="0" w:line="240" w:lineRule="auto"/>
        <w:ind w:left="0"/>
        <w:jc w:val="center"/>
        <w:rPr>
          <w:rFonts w:ascii="Times New Roman" w:hAnsi="Times New Roman"/>
          <w:sz w:val="32"/>
          <w:szCs w:val="32"/>
        </w:rPr>
      </w:pPr>
      <w:r w:rsidRPr="008654A5">
        <w:rPr>
          <w:rFonts w:ascii="Times New Roman" w:hAnsi="Times New Roman"/>
          <w:sz w:val="32"/>
          <w:szCs w:val="32"/>
        </w:rPr>
        <w:t xml:space="preserve">Karakter Tokoh dalam Cerpen </w:t>
      </w:r>
      <w:r w:rsidR="00471205" w:rsidRPr="008654A5">
        <w:rPr>
          <w:rFonts w:ascii="Times New Roman" w:hAnsi="Times New Roman"/>
          <w:i/>
          <w:color w:val="000000"/>
          <w:sz w:val="32"/>
          <w:szCs w:val="32"/>
        </w:rPr>
        <w:t xml:space="preserve">Langit tak Lagi Biru </w:t>
      </w:r>
      <w:r w:rsidR="00471205" w:rsidRPr="008654A5">
        <w:rPr>
          <w:rFonts w:ascii="Times New Roman" w:hAnsi="Times New Roman"/>
          <w:color w:val="000000"/>
          <w:sz w:val="32"/>
          <w:szCs w:val="32"/>
        </w:rPr>
        <w:t>dan</w:t>
      </w:r>
      <w:r w:rsidR="00471205" w:rsidRPr="008654A5">
        <w:rPr>
          <w:rFonts w:ascii="Times New Roman" w:hAnsi="Times New Roman"/>
          <w:i/>
          <w:color w:val="000000"/>
          <w:sz w:val="32"/>
          <w:szCs w:val="32"/>
        </w:rPr>
        <w:t xml:space="preserve"> </w:t>
      </w:r>
      <w:r w:rsidRPr="008654A5">
        <w:rPr>
          <w:rFonts w:ascii="Times New Roman" w:hAnsi="Times New Roman"/>
          <w:i/>
          <w:color w:val="000000"/>
          <w:sz w:val="32"/>
          <w:szCs w:val="32"/>
        </w:rPr>
        <w:t>Masa Depan Kesunyian</w:t>
      </w:r>
      <w:r w:rsidRPr="008654A5">
        <w:rPr>
          <w:rFonts w:ascii="Times New Roman" w:hAnsi="Times New Roman"/>
          <w:color w:val="000000"/>
          <w:sz w:val="32"/>
          <w:szCs w:val="32"/>
        </w:rPr>
        <w:t xml:space="preserve"> </w:t>
      </w:r>
      <w:r w:rsidR="009E155C" w:rsidRPr="008654A5">
        <w:rPr>
          <w:rFonts w:ascii="Times New Roman" w:hAnsi="Times New Roman"/>
          <w:sz w:val="32"/>
          <w:szCs w:val="32"/>
        </w:rPr>
        <w:t>Karya Radhar Panca Dahana</w:t>
      </w:r>
    </w:p>
    <w:p w:rsidR="009E155C" w:rsidRPr="008654A5" w:rsidRDefault="009E155C" w:rsidP="00DB3565">
      <w:pPr>
        <w:spacing w:after="0" w:line="240" w:lineRule="auto"/>
        <w:jc w:val="center"/>
        <w:rPr>
          <w:rFonts w:ascii="Times New Roman" w:hAnsi="Times New Roman"/>
          <w:sz w:val="32"/>
          <w:szCs w:val="32"/>
        </w:rPr>
      </w:pPr>
      <w:r w:rsidRPr="008654A5">
        <w:rPr>
          <w:rFonts w:ascii="Times New Roman" w:hAnsi="Times New Roman"/>
          <w:sz w:val="32"/>
          <w:szCs w:val="32"/>
        </w:rPr>
        <w:t>(Sebuah Tinjauan Psikoanalisis)</w:t>
      </w:r>
    </w:p>
    <w:p w:rsidR="00700F9B" w:rsidRPr="00301C06" w:rsidRDefault="00700F9B" w:rsidP="00DB3565">
      <w:pPr>
        <w:spacing w:before="100" w:beforeAutospacing="1" w:after="100" w:afterAutospacing="1" w:line="240" w:lineRule="auto"/>
        <w:jc w:val="center"/>
        <w:rPr>
          <w:rFonts w:ascii="Times New Roman" w:hAnsi="Times New Roman"/>
          <w:b/>
          <w:sz w:val="24"/>
          <w:szCs w:val="24"/>
        </w:rPr>
      </w:pPr>
      <w:r w:rsidRPr="000017AF">
        <w:rPr>
          <w:rFonts w:ascii="Times New Roman" w:hAnsi="Times New Roman"/>
          <w:sz w:val="24"/>
          <w:szCs w:val="24"/>
        </w:rPr>
        <w:t>Imam Safi’i</w:t>
      </w:r>
      <w:r w:rsidR="00AA7110" w:rsidRPr="00EC2B73">
        <w:rPr>
          <w:rStyle w:val="FootnoteReference"/>
        </w:rPr>
        <w:footnoteReference w:id="1"/>
      </w:r>
    </w:p>
    <w:p w:rsidR="00700F9B" w:rsidRPr="00F66499" w:rsidRDefault="00700F9B" w:rsidP="00DB3565">
      <w:pPr>
        <w:pStyle w:val="ListParagraph"/>
        <w:spacing w:before="100" w:beforeAutospacing="1" w:after="100" w:afterAutospacing="1" w:line="240" w:lineRule="auto"/>
        <w:ind w:left="630" w:hanging="630"/>
        <w:jc w:val="center"/>
        <w:rPr>
          <w:rFonts w:ascii="Times New Roman" w:hAnsi="Times New Roman"/>
          <w:sz w:val="24"/>
          <w:szCs w:val="24"/>
        </w:rPr>
      </w:pPr>
      <w:r w:rsidRPr="00F66499">
        <w:rPr>
          <w:rFonts w:ascii="Times New Roman" w:hAnsi="Times New Roman"/>
          <w:sz w:val="24"/>
          <w:szCs w:val="24"/>
        </w:rPr>
        <w:t>Universitas Muhammadiyah Prof. DR. HAMKA</w:t>
      </w:r>
      <w:r w:rsidR="00F66499">
        <w:rPr>
          <w:rFonts w:ascii="Times New Roman" w:hAnsi="Times New Roman"/>
          <w:sz w:val="24"/>
          <w:szCs w:val="24"/>
        </w:rPr>
        <w:t xml:space="preserve"> Jakarta</w:t>
      </w:r>
    </w:p>
    <w:p w:rsidR="00700F9B" w:rsidRDefault="00700F9B" w:rsidP="00700F9B">
      <w:pPr>
        <w:pStyle w:val="ListParagraph"/>
        <w:spacing w:before="100" w:beforeAutospacing="1" w:after="100" w:afterAutospacing="1" w:line="240" w:lineRule="auto"/>
        <w:ind w:left="630" w:hanging="630"/>
        <w:rPr>
          <w:rFonts w:ascii="Times New Roman" w:hAnsi="Times New Roman"/>
          <w:b/>
          <w:sz w:val="24"/>
          <w:szCs w:val="24"/>
        </w:rPr>
      </w:pPr>
    </w:p>
    <w:p w:rsidR="00700F9B" w:rsidRPr="00A85316" w:rsidRDefault="00700F9B" w:rsidP="008654A5">
      <w:pPr>
        <w:pStyle w:val="ListParagraph"/>
        <w:spacing w:before="100" w:beforeAutospacing="1" w:after="100" w:afterAutospacing="1" w:line="240" w:lineRule="auto"/>
        <w:ind w:left="630" w:hanging="630"/>
        <w:jc w:val="center"/>
        <w:rPr>
          <w:rFonts w:ascii="Times New Roman" w:hAnsi="Times New Roman"/>
          <w:b/>
          <w:i/>
          <w:sz w:val="24"/>
          <w:szCs w:val="24"/>
        </w:rPr>
      </w:pPr>
      <w:r w:rsidRPr="00A85316">
        <w:rPr>
          <w:rFonts w:ascii="Times New Roman" w:hAnsi="Times New Roman"/>
          <w:b/>
          <w:i/>
          <w:sz w:val="24"/>
          <w:szCs w:val="24"/>
        </w:rPr>
        <w:t>Abstrak</w:t>
      </w:r>
    </w:p>
    <w:p w:rsidR="00507131" w:rsidRPr="00A85316" w:rsidRDefault="00700F9B" w:rsidP="00A85316">
      <w:pPr>
        <w:pStyle w:val="ListParagraph"/>
        <w:spacing w:before="100" w:beforeAutospacing="1" w:after="100" w:afterAutospacing="1" w:line="240" w:lineRule="auto"/>
        <w:ind w:left="0"/>
        <w:contextualSpacing w:val="0"/>
        <w:jc w:val="both"/>
        <w:rPr>
          <w:rFonts w:ascii="Times New Roman" w:hAnsi="Times New Roman"/>
          <w:i/>
          <w:sz w:val="24"/>
          <w:szCs w:val="24"/>
          <w:lang w:val="id-ID"/>
        </w:rPr>
      </w:pPr>
      <w:proofErr w:type="gramStart"/>
      <w:r w:rsidRPr="00A85316">
        <w:rPr>
          <w:rFonts w:ascii="Times New Roman" w:hAnsi="Times New Roman"/>
          <w:i/>
          <w:sz w:val="24"/>
          <w:szCs w:val="24"/>
        </w:rPr>
        <w:t xml:space="preserve">Penelitian ini bertujuan untuk mengidentifikasi </w:t>
      </w:r>
      <w:r w:rsidR="003B7916" w:rsidRPr="00A85316">
        <w:rPr>
          <w:rFonts w:ascii="Times New Roman" w:hAnsi="Times New Roman"/>
          <w:i/>
          <w:sz w:val="24"/>
          <w:szCs w:val="24"/>
        </w:rPr>
        <w:t>serta mendeskripsikan</w:t>
      </w:r>
      <w:r w:rsidRPr="00A85316">
        <w:rPr>
          <w:rFonts w:ascii="Times New Roman" w:hAnsi="Times New Roman"/>
          <w:i/>
          <w:sz w:val="24"/>
          <w:szCs w:val="24"/>
        </w:rPr>
        <w:t xml:space="preserve"> </w:t>
      </w:r>
      <w:r w:rsidR="00B27380" w:rsidRPr="00A85316">
        <w:rPr>
          <w:rFonts w:ascii="Times New Roman" w:hAnsi="Times New Roman"/>
          <w:i/>
          <w:sz w:val="24"/>
          <w:szCs w:val="24"/>
        </w:rPr>
        <w:t xml:space="preserve">mengenai karakter tokoh yang terdapat dalam cerpen Masa Depan Kesunyian </w:t>
      </w:r>
      <w:r w:rsidR="00FA217D" w:rsidRPr="00A85316">
        <w:rPr>
          <w:rFonts w:ascii="Times New Roman" w:hAnsi="Times New Roman"/>
          <w:i/>
          <w:sz w:val="24"/>
          <w:szCs w:val="24"/>
        </w:rPr>
        <w:t xml:space="preserve">dan Langit tak Lagi Biru </w:t>
      </w:r>
      <w:r w:rsidR="00B27380" w:rsidRPr="00A85316">
        <w:rPr>
          <w:rFonts w:ascii="Times New Roman" w:hAnsi="Times New Roman"/>
          <w:i/>
          <w:sz w:val="24"/>
          <w:szCs w:val="24"/>
        </w:rPr>
        <w:t>karya Radhar Panca Dahana.</w:t>
      </w:r>
      <w:proofErr w:type="gramEnd"/>
      <w:r w:rsidR="00B27380" w:rsidRPr="00A85316">
        <w:rPr>
          <w:rFonts w:ascii="Times New Roman" w:hAnsi="Times New Roman"/>
          <w:i/>
          <w:sz w:val="24"/>
          <w:szCs w:val="24"/>
        </w:rPr>
        <w:t xml:space="preserve"> </w:t>
      </w:r>
      <w:proofErr w:type="gramStart"/>
      <w:r w:rsidR="00B27380" w:rsidRPr="00A85316">
        <w:rPr>
          <w:rFonts w:ascii="Times New Roman" w:hAnsi="Times New Roman"/>
          <w:i/>
          <w:sz w:val="24"/>
          <w:szCs w:val="24"/>
        </w:rPr>
        <w:t>Penelitian ini berpendekatan ku</w:t>
      </w:r>
      <w:r w:rsidR="00507131" w:rsidRPr="00A85316">
        <w:rPr>
          <w:rFonts w:ascii="Times New Roman" w:hAnsi="Times New Roman"/>
          <w:i/>
          <w:sz w:val="24"/>
          <w:szCs w:val="24"/>
        </w:rPr>
        <w:t>al</w:t>
      </w:r>
      <w:r w:rsidR="00B27380" w:rsidRPr="00A85316">
        <w:rPr>
          <w:rFonts w:ascii="Times New Roman" w:hAnsi="Times New Roman"/>
          <w:i/>
          <w:sz w:val="24"/>
          <w:szCs w:val="24"/>
        </w:rPr>
        <w:t>itatif de</w:t>
      </w:r>
      <w:r w:rsidR="00507131" w:rsidRPr="00A85316">
        <w:rPr>
          <w:rFonts w:ascii="Times New Roman" w:hAnsi="Times New Roman"/>
          <w:i/>
          <w:sz w:val="24"/>
          <w:szCs w:val="24"/>
        </w:rPr>
        <w:t>ngan menerapkan kajian psikoanalitik</w:t>
      </w:r>
      <w:r w:rsidR="00B27380" w:rsidRPr="00A85316">
        <w:rPr>
          <w:rFonts w:ascii="Times New Roman" w:hAnsi="Times New Roman"/>
          <w:i/>
          <w:sz w:val="24"/>
          <w:szCs w:val="24"/>
        </w:rPr>
        <w:t>.</w:t>
      </w:r>
      <w:proofErr w:type="gramEnd"/>
      <w:r w:rsidR="00507131" w:rsidRPr="00A85316">
        <w:rPr>
          <w:rFonts w:ascii="Times New Roman" w:hAnsi="Times New Roman"/>
          <w:i/>
          <w:sz w:val="24"/>
          <w:szCs w:val="24"/>
        </w:rPr>
        <w:t xml:space="preserve"> </w:t>
      </w:r>
      <w:proofErr w:type="gramStart"/>
      <w:r w:rsidR="00507131" w:rsidRPr="00A85316">
        <w:rPr>
          <w:rFonts w:ascii="Times New Roman" w:hAnsi="Times New Roman"/>
          <w:i/>
          <w:sz w:val="24"/>
          <w:szCs w:val="24"/>
        </w:rPr>
        <w:t>Bergai perilaku tokoh diidentifikasi dari segi id, ego, dan super ego.</w:t>
      </w:r>
      <w:proofErr w:type="gramEnd"/>
      <w:r w:rsidR="00507131" w:rsidRPr="00A85316">
        <w:rPr>
          <w:rFonts w:ascii="Times New Roman" w:hAnsi="Times New Roman"/>
          <w:i/>
          <w:sz w:val="24"/>
          <w:szCs w:val="24"/>
        </w:rPr>
        <w:t xml:space="preserve"> </w:t>
      </w:r>
      <w:proofErr w:type="gramStart"/>
      <w:r w:rsidR="00B27380" w:rsidRPr="00A85316">
        <w:rPr>
          <w:rFonts w:ascii="Times New Roman" w:hAnsi="Times New Roman"/>
          <w:i/>
          <w:color w:val="000000"/>
          <w:sz w:val="24"/>
          <w:szCs w:val="24"/>
        </w:rPr>
        <w:t>Hasil penelitian menunjukkan, bahwa secara psikologi karakter tokoh dalam cerpen tersebut adalah sosok yang yang idealis.</w:t>
      </w:r>
      <w:proofErr w:type="gramEnd"/>
      <w:r w:rsidR="00B27380" w:rsidRPr="00A85316">
        <w:rPr>
          <w:rFonts w:ascii="Times New Roman" w:hAnsi="Times New Roman"/>
          <w:i/>
          <w:sz w:val="24"/>
          <w:szCs w:val="24"/>
        </w:rPr>
        <w:t xml:space="preserve"> </w:t>
      </w:r>
      <w:proofErr w:type="gramStart"/>
      <w:r w:rsidR="00507131" w:rsidRPr="00A85316">
        <w:rPr>
          <w:rFonts w:ascii="Times New Roman" w:hAnsi="Times New Roman"/>
          <w:i/>
          <w:sz w:val="24"/>
          <w:szCs w:val="24"/>
        </w:rPr>
        <w:t xml:space="preserve">Sang tokoh digambarkan sebagai tokoh </w:t>
      </w:r>
      <w:r w:rsidR="00AA7110" w:rsidRPr="00A85316">
        <w:rPr>
          <w:rFonts w:ascii="Times New Roman" w:hAnsi="Times New Roman"/>
          <w:i/>
          <w:sz w:val="24"/>
          <w:szCs w:val="24"/>
        </w:rPr>
        <w:t xml:space="preserve">yang selalu </w:t>
      </w:r>
      <w:r w:rsidR="00507131" w:rsidRPr="00A85316">
        <w:rPr>
          <w:rFonts w:ascii="Times New Roman" w:hAnsi="Times New Roman"/>
          <w:i/>
          <w:sz w:val="24"/>
          <w:szCs w:val="24"/>
        </w:rPr>
        <w:t>kalah dan dikal</w:t>
      </w:r>
      <w:r w:rsidR="00DB39AA" w:rsidRPr="00A85316">
        <w:rPr>
          <w:rFonts w:ascii="Times New Roman" w:hAnsi="Times New Roman"/>
          <w:i/>
          <w:sz w:val="24"/>
          <w:szCs w:val="24"/>
        </w:rPr>
        <w:t>a</w:t>
      </w:r>
      <w:r w:rsidR="00507131" w:rsidRPr="00A85316">
        <w:rPr>
          <w:rFonts w:ascii="Times New Roman" w:hAnsi="Times New Roman"/>
          <w:i/>
          <w:sz w:val="24"/>
          <w:szCs w:val="24"/>
        </w:rPr>
        <w:t>hkan dalam kehidupan.</w:t>
      </w:r>
      <w:proofErr w:type="gramEnd"/>
      <w:r w:rsidR="00507131" w:rsidRPr="00A85316">
        <w:rPr>
          <w:rFonts w:ascii="Times New Roman" w:hAnsi="Times New Roman"/>
          <w:i/>
          <w:sz w:val="24"/>
          <w:szCs w:val="24"/>
        </w:rPr>
        <w:t xml:space="preserve"> </w:t>
      </w:r>
      <w:r w:rsidR="00B27380" w:rsidRPr="00A85316">
        <w:rPr>
          <w:rFonts w:ascii="Times New Roman" w:hAnsi="Times New Roman"/>
          <w:i/>
          <w:sz w:val="24"/>
          <w:szCs w:val="24"/>
        </w:rPr>
        <w:t>Mesikipun ditimpa dengan berbagai perso</w:t>
      </w:r>
      <w:r w:rsidR="00AA7110" w:rsidRPr="00A85316">
        <w:rPr>
          <w:rFonts w:ascii="Times New Roman" w:hAnsi="Times New Roman"/>
          <w:i/>
          <w:sz w:val="24"/>
          <w:szCs w:val="24"/>
        </w:rPr>
        <w:t>a</w:t>
      </w:r>
      <w:r w:rsidR="00B27380" w:rsidRPr="00A85316">
        <w:rPr>
          <w:rFonts w:ascii="Times New Roman" w:hAnsi="Times New Roman"/>
          <w:i/>
          <w:sz w:val="24"/>
          <w:szCs w:val="24"/>
        </w:rPr>
        <w:t xml:space="preserve">lan </w:t>
      </w:r>
      <w:r w:rsidR="00507131" w:rsidRPr="00A85316">
        <w:rPr>
          <w:rFonts w:ascii="Times New Roman" w:hAnsi="Times New Roman"/>
          <w:i/>
          <w:sz w:val="24"/>
          <w:szCs w:val="24"/>
        </w:rPr>
        <w:t xml:space="preserve">yang bergitu berat </w:t>
      </w:r>
      <w:proofErr w:type="gramStart"/>
      <w:r w:rsidR="00B27380" w:rsidRPr="00A85316">
        <w:rPr>
          <w:rFonts w:ascii="Times New Roman" w:hAnsi="Times New Roman"/>
          <w:i/>
          <w:sz w:val="24"/>
          <w:szCs w:val="24"/>
        </w:rPr>
        <w:t>ia</w:t>
      </w:r>
      <w:proofErr w:type="gramEnd"/>
      <w:r w:rsidR="00B27380" w:rsidRPr="00A85316">
        <w:rPr>
          <w:rFonts w:ascii="Times New Roman" w:hAnsi="Times New Roman"/>
          <w:i/>
          <w:sz w:val="24"/>
          <w:szCs w:val="24"/>
        </w:rPr>
        <w:t xml:space="preserve"> tetap tegar menghadapinya.  </w:t>
      </w:r>
      <w:proofErr w:type="gramStart"/>
      <w:r w:rsidR="00507131" w:rsidRPr="00A85316">
        <w:rPr>
          <w:rFonts w:ascii="Times New Roman" w:hAnsi="Times New Roman"/>
          <w:i/>
          <w:sz w:val="24"/>
          <w:szCs w:val="24"/>
        </w:rPr>
        <w:t xml:space="preserve">Hasil penelitian ini dapat dimanfaatkan sebagai media apresiasi karya pada kalangan mahasiswa </w:t>
      </w:r>
      <w:r w:rsidR="00AA7110" w:rsidRPr="00A85316">
        <w:rPr>
          <w:rFonts w:ascii="Times New Roman" w:hAnsi="Times New Roman"/>
          <w:i/>
          <w:sz w:val="24"/>
          <w:szCs w:val="24"/>
        </w:rPr>
        <w:t xml:space="preserve">pelajar, </w:t>
      </w:r>
      <w:r w:rsidR="00507131" w:rsidRPr="00A85316">
        <w:rPr>
          <w:rFonts w:ascii="Times New Roman" w:hAnsi="Times New Roman"/>
          <w:i/>
          <w:sz w:val="24"/>
          <w:szCs w:val="24"/>
        </w:rPr>
        <w:t>dan</w:t>
      </w:r>
      <w:r w:rsidR="00AA7110" w:rsidRPr="00A85316">
        <w:rPr>
          <w:rFonts w:ascii="Times New Roman" w:hAnsi="Times New Roman"/>
          <w:i/>
          <w:sz w:val="24"/>
          <w:szCs w:val="24"/>
        </w:rPr>
        <w:t xml:space="preserve"> pembaca pada umumnya</w:t>
      </w:r>
      <w:r w:rsidR="00507131" w:rsidRPr="00A85316">
        <w:rPr>
          <w:rFonts w:ascii="Times New Roman" w:hAnsi="Times New Roman"/>
          <w:i/>
          <w:sz w:val="24"/>
          <w:szCs w:val="24"/>
        </w:rPr>
        <w:t>.</w:t>
      </w:r>
      <w:proofErr w:type="gramEnd"/>
      <w:r w:rsidR="00507131" w:rsidRPr="00A85316">
        <w:rPr>
          <w:rFonts w:ascii="Times New Roman" w:hAnsi="Times New Roman"/>
          <w:i/>
          <w:sz w:val="24"/>
          <w:szCs w:val="24"/>
        </w:rPr>
        <w:t xml:space="preserve"> </w:t>
      </w:r>
    </w:p>
    <w:p w:rsidR="00507131" w:rsidRPr="00A85316" w:rsidRDefault="00507131" w:rsidP="00B27380">
      <w:pPr>
        <w:pStyle w:val="ListParagraph"/>
        <w:spacing w:before="100" w:beforeAutospacing="1" w:after="100" w:afterAutospacing="1" w:line="240" w:lineRule="auto"/>
        <w:ind w:left="0"/>
        <w:jc w:val="both"/>
        <w:rPr>
          <w:rFonts w:ascii="Times New Roman" w:hAnsi="Times New Roman"/>
          <w:i/>
          <w:sz w:val="24"/>
          <w:szCs w:val="24"/>
        </w:rPr>
      </w:pPr>
      <w:r w:rsidRPr="00A85316">
        <w:rPr>
          <w:rFonts w:ascii="Times New Roman" w:hAnsi="Times New Roman"/>
          <w:b/>
          <w:i/>
          <w:sz w:val="24"/>
          <w:szCs w:val="24"/>
        </w:rPr>
        <w:t>Kata kunci:</w:t>
      </w:r>
      <w:r w:rsidRPr="00A85316">
        <w:rPr>
          <w:rFonts w:ascii="Times New Roman" w:hAnsi="Times New Roman"/>
          <w:i/>
          <w:sz w:val="24"/>
          <w:szCs w:val="24"/>
        </w:rPr>
        <w:t xml:space="preserve"> karakter, tokoh, psikoanalitik</w:t>
      </w:r>
    </w:p>
    <w:p w:rsidR="00FA217D" w:rsidRPr="00A85316" w:rsidRDefault="00FA217D" w:rsidP="008654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b/>
          <w:i/>
          <w:color w:val="212121"/>
          <w:sz w:val="24"/>
          <w:szCs w:val="24"/>
          <w:lang w:val="en"/>
        </w:rPr>
      </w:pPr>
      <w:r w:rsidRPr="00A85316">
        <w:rPr>
          <w:rFonts w:ascii="Times New Roman" w:eastAsia="Times New Roman" w:hAnsi="Times New Roman"/>
          <w:b/>
          <w:i/>
          <w:color w:val="212121"/>
          <w:sz w:val="24"/>
          <w:szCs w:val="24"/>
          <w:lang w:val="en"/>
        </w:rPr>
        <w:t>Abstract</w:t>
      </w:r>
    </w:p>
    <w:p w:rsidR="00FA217D" w:rsidRPr="00A85316" w:rsidRDefault="00AA7110" w:rsidP="00A853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240" w:lineRule="auto"/>
        <w:jc w:val="both"/>
        <w:rPr>
          <w:rFonts w:ascii="Times New Roman" w:eastAsia="Times New Roman" w:hAnsi="Times New Roman"/>
          <w:i/>
          <w:color w:val="212121"/>
          <w:sz w:val="24"/>
          <w:szCs w:val="24"/>
          <w:lang w:val="id-ID"/>
        </w:rPr>
      </w:pPr>
      <w:r w:rsidRPr="00AA7110">
        <w:rPr>
          <w:rFonts w:ascii="Times New Roman" w:eastAsia="Times New Roman" w:hAnsi="Times New Roman"/>
          <w:i/>
          <w:color w:val="212121"/>
          <w:sz w:val="24"/>
          <w:szCs w:val="24"/>
          <w:lang w:val="en"/>
        </w:rPr>
        <w:t xml:space="preserve">This study aims to identify and describe the character of characters contained in the short story Future of Silence and No Longer Sky Blue by Radhar Panca Dahana. This research is qualitative approach by applying psychoanalytic study. Bergai character behavior is identified in terms of id, ego, and super ego. The results showed that psychologically the character of the characters in the short story is an idealistic figure. The character is described as a character </w:t>
      </w:r>
      <w:proofErr w:type="gramStart"/>
      <w:r w:rsidRPr="00AA7110">
        <w:rPr>
          <w:rFonts w:ascii="Times New Roman" w:eastAsia="Times New Roman" w:hAnsi="Times New Roman"/>
          <w:i/>
          <w:color w:val="212121"/>
          <w:sz w:val="24"/>
          <w:szCs w:val="24"/>
          <w:lang w:val="en"/>
        </w:rPr>
        <w:t>who</w:t>
      </w:r>
      <w:proofErr w:type="gramEnd"/>
      <w:r w:rsidRPr="00AA7110">
        <w:rPr>
          <w:rFonts w:ascii="Times New Roman" w:eastAsia="Times New Roman" w:hAnsi="Times New Roman"/>
          <w:i/>
          <w:color w:val="212121"/>
          <w:sz w:val="24"/>
          <w:szCs w:val="24"/>
          <w:lang w:val="en"/>
        </w:rPr>
        <w:t xml:space="preserve"> is always defeated and defeated in life. Despite being overwhelmed with the heavily problematic issues he remains firm in his face. The results of this study can be used as a medium of appreciation of work among st</w:t>
      </w:r>
      <w:r w:rsidR="00A85316">
        <w:rPr>
          <w:rFonts w:ascii="Times New Roman" w:eastAsia="Times New Roman" w:hAnsi="Times New Roman"/>
          <w:i/>
          <w:color w:val="212121"/>
          <w:sz w:val="24"/>
          <w:szCs w:val="24"/>
          <w:lang w:val="en"/>
        </w:rPr>
        <w:t>udents, and readers in general.</w:t>
      </w:r>
    </w:p>
    <w:p w:rsidR="00FA217D" w:rsidRPr="000C0D46" w:rsidRDefault="00FA217D" w:rsidP="00FA2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i/>
          <w:color w:val="212121"/>
          <w:sz w:val="24"/>
          <w:szCs w:val="24"/>
        </w:rPr>
      </w:pPr>
      <w:r w:rsidRPr="000C0D46">
        <w:rPr>
          <w:rFonts w:ascii="Times New Roman" w:eastAsia="Times New Roman" w:hAnsi="Times New Roman"/>
          <w:b/>
          <w:i/>
          <w:color w:val="212121"/>
          <w:sz w:val="24"/>
          <w:szCs w:val="24"/>
          <w:lang w:val="en"/>
        </w:rPr>
        <w:t>Keywords</w:t>
      </w:r>
      <w:r w:rsidRPr="000C0D46">
        <w:rPr>
          <w:rFonts w:ascii="Times New Roman" w:eastAsia="Times New Roman" w:hAnsi="Times New Roman"/>
          <w:i/>
          <w:color w:val="212121"/>
          <w:sz w:val="24"/>
          <w:szCs w:val="24"/>
          <w:lang w:val="en"/>
        </w:rPr>
        <w:t>: character, character, psychoanalytic</w:t>
      </w:r>
    </w:p>
    <w:p w:rsidR="007903AA" w:rsidRDefault="007903AA" w:rsidP="00700F9B">
      <w:pPr>
        <w:spacing w:after="0" w:line="300" w:lineRule="auto"/>
        <w:rPr>
          <w:rFonts w:ascii="Times New Roman" w:hAnsi="Times New Roman"/>
          <w:b/>
          <w:sz w:val="24"/>
          <w:szCs w:val="24"/>
        </w:rPr>
      </w:pPr>
    </w:p>
    <w:p w:rsidR="00AA7110" w:rsidRDefault="00AA7110" w:rsidP="00700F9B">
      <w:pPr>
        <w:spacing w:after="0" w:line="300" w:lineRule="auto"/>
        <w:rPr>
          <w:rFonts w:ascii="Times New Roman" w:hAnsi="Times New Roman"/>
          <w:b/>
          <w:sz w:val="24"/>
          <w:szCs w:val="24"/>
        </w:rPr>
      </w:pPr>
    </w:p>
    <w:p w:rsidR="00AA7110" w:rsidRDefault="00AA7110" w:rsidP="00700F9B">
      <w:pPr>
        <w:spacing w:after="0" w:line="300" w:lineRule="auto"/>
        <w:rPr>
          <w:rFonts w:ascii="Times New Roman" w:hAnsi="Times New Roman"/>
          <w:b/>
          <w:sz w:val="24"/>
          <w:szCs w:val="24"/>
        </w:rPr>
      </w:pPr>
    </w:p>
    <w:p w:rsidR="00AA7110" w:rsidRDefault="00AA7110" w:rsidP="00700F9B">
      <w:pPr>
        <w:spacing w:after="0" w:line="300" w:lineRule="auto"/>
        <w:rPr>
          <w:rFonts w:ascii="Times New Roman" w:hAnsi="Times New Roman"/>
          <w:b/>
          <w:sz w:val="24"/>
          <w:szCs w:val="24"/>
        </w:rPr>
      </w:pPr>
    </w:p>
    <w:p w:rsidR="00AA7110" w:rsidRDefault="00AA7110" w:rsidP="00700F9B">
      <w:pPr>
        <w:spacing w:after="0" w:line="300" w:lineRule="auto"/>
        <w:rPr>
          <w:rFonts w:ascii="Times New Roman" w:hAnsi="Times New Roman"/>
          <w:b/>
          <w:sz w:val="24"/>
          <w:szCs w:val="24"/>
        </w:rPr>
      </w:pPr>
    </w:p>
    <w:p w:rsidR="00AA7110" w:rsidRDefault="00AA7110" w:rsidP="00700F9B">
      <w:pPr>
        <w:spacing w:after="0" w:line="300" w:lineRule="auto"/>
        <w:rPr>
          <w:rFonts w:ascii="Times New Roman" w:hAnsi="Times New Roman"/>
          <w:b/>
          <w:sz w:val="24"/>
          <w:szCs w:val="24"/>
        </w:rPr>
        <w:sectPr w:rsidR="00AA7110" w:rsidSect="00EC2B73">
          <w:footerReference w:type="default" r:id="rId9"/>
          <w:pgSz w:w="11909" w:h="16834" w:code="9"/>
          <w:pgMar w:top="1699" w:right="1699" w:bottom="2275" w:left="2275" w:header="720" w:footer="720" w:gutter="0"/>
          <w:cols w:space="720"/>
          <w:docGrid w:linePitch="360"/>
        </w:sectPr>
      </w:pPr>
    </w:p>
    <w:p w:rsidR="00700F9B" w:rsidRPr="00420900" w:rsidRDefault="00A85316" w:rsidP="00A85316">
      <w:pPr>
        <w:numPr>
          <w:ilvl w:val="0"/>
          <w:numId w:val="6"/>
        </w:numPr>
        <w:spacing w:after="0" w:line="240" w:lineRule="auto"/>
        <w:ind w:left="0"/>
        <w:rPr>
          <w:rFonts w:ascii="Times New Roman" w:hAnsi="Times New Roman"/>
          <w:b/>
          <w:sz w:val="24"/>
          <w:szCs w:val="24"/>
        </w:rPr>
      </w:pPr>
      <w:r w:rsidRPr="00420900">
        <w:rPr>
          <w:rFonts w:ascii="Times New Roman" w:hAnsi="Times New Roman"/>
          <w:b/>
          <w:sz w:val="24"/>
          <w:szCs w:val="24"/>
        </w:rPr>
        <w:lastRenderedPageBreak/>
        <w:t>Pendahuluan</w:t>
      </w:r>
    </w:p>
    <w:p w:rsidR="00355B1C" w:rsidRPr="00355B1C" w:rsidRDefault="00355B1C" w:rsidP="00AA7110">
      <w:pPr>
        <w:pStyle w:val="ListParagraph"/>
        <w:spacing w:after="0" w:line="240" w:lineRule="auto"/>
        <w:ind w:left="0"/>
        <w:jc w:val="both"/>
        <w:rPr>
          <w:rFonts w:ascii="Times New Roman" w:hAnsi="Times New Roman"/>
          <w:sz w:val="24"/>
          <w:szCs w:val="24"/>
        </w:rPr>
      </w:pPr>
      <w:proofErr w:type="gramStart"/>
      <w:r w:rsidRPr="00051CAB">
        <w:rPr>
          <w:rFonts w:ascii="Times New Roman" w:hAnsi="Times New Roman"/>
          <w:color w:val="000000"/>
          <w:sz w:val="24"/>
          <w:szCs w:val="24"/>
        </w:rPr>
        <w:t>Setiap perilaku seseorang, dalam hal ini tokoh dalam cerita senantiasa menyiratkan kondisi psikologin</w:t>
      </w:r>
      <w:r w:rsidR="00EC2B73">
        <w:rPr>
          <w:rFonts w:ascii="Times New Roman" w:hAnsi="Times New Roman"/>
          <w:color w:val="000000"/>
          <w:sz w:val="24"/>
          <w:szCs w:val="24"/>
        </w:rPr>
        <w:t>ya.</w:t>
      </w:r>
      <w:proofErr w:type="gramEnd"/>
      <w:r w:rsidR="00EC2B73">
        <w:rPr>
          <w:rFonts w:ascii="Times New Roman" w:hAnsi="Times New Roman"/>
          <w:color w:val="000000"/>
          <w:sz w:val="24"/>
          <w:szCs w:val="24"/>
        </w:rPr>
        <w:t xml:space="preserve"> Kondisi psikologi atau keji</w:t>
      </w:r>
      <w:r w:rsidRPr="00051CAB">
        <w:rPr>
          <w:rFonts w:ascii="Times New Roman" w:hAnsi="Times New Roman"/>
          <w:color w:val="000000"/>
          <w:sz w:val="24"/>
          <w:szCs w:val="24"/>
        </w:rPr>
        <w:t xml:space="preserve">waan tokoh itulah yang nantinya juga </w:t>
      </w:r>
      <w:proofErr w:type="gramStart"/>
      <w:r w:rsidRPr="00051CAB">
        <w:rPr>
          <w:rFonts w:ascii="Times New Roman" w:hAnsi="Times New Roman"/>
          <w:color w:val="000000"/>
          <w:sz w:val="24"/>
          <w:szCs w:val="24"/>
        </w:rPr>
        <w:t>akan</w:t>
      </w:r>
      <w:proofErr w:type="gramEnd"/>
      <w:r w:rsidRPr="00051CAB">
        <w:rPr>
          <w:rFonts w:ascii="Times New Roman" w:hAnsi="Times New Roman"/>
          <w:color w:val="000000"/>
          <w:sz w:val="24"/>
          <w:szCs w:val="24"/>
        </w:rPr>
        <w:t xml:space="preserve"> mewarnai jalan cerita maupun susana cerita secara keseluruhan.</w:t>
      </w:r>
      <w:r w:rsidRPr="00700F9B">
        <w:rPr>
          <w:rFonts w:ascii="Times New Roman" w:hAnsi="Times New Roman"/>
          <w:color w:val="1F497D"/>
          <w:sz w:val="24"/>
          <w:szCs w:val="24"/>
        </w:rPr>
        <w:t xml:space="preserve"> </w:t>
      </w:r>
      <w:proofErr w:type="gramStart"/>
      <w:r w:rsidR="0023158B">
        <w:rPr>
          <w:rFonts w:ascii="Times New Roman" w:hAnsi="Times New Roman"/>
          <w:sz w:val="24"/>
          <w:szCs w:val="24"/>
        </w:rPr>
        <w:t>T</w:t>
      </w:r>
      <w:r w:rsidR="00420900" w:rsidRPr="00420900">
        <w:rPr>
          <w:rFonts w:ascii="Times New Roman" w:hAnsi="Times New Roman"/>
          <w:sz w:val="24"/>
          <w:szCs w:val="24"/>
        </w:rPr>
        <w:t xml:space="preserve">okoh </w:t>
      </w:r>
      <w:r w:rsidR="00420900">
        <w:rPr>
          <w:rFonts w:ascii="Times New Roman" w:hAnsi="Times New Roman"/>
          <w:sz w:val="24"/>
          <w:szCs w:val="24"/>
        </w:rPr>
        <w:t xml:space="preserve">utama </w:t>
      </w:r>
      <w:r w:rsidR="00420900" w:rsidRPr="00420900">
        <w:rPr>
          <w:rFonts w:ascii="Times New Roman" w:hAnsi="Times New Roman"/>
          <w:sz w:val="24"/>
          <w:szCs w:val="24"/>
        </w:rPr>
        <w:t xml:space="preserve">menjadi bagian sentral </w:t>
      </w:r>
      <w:r w:rsidR="00420900">
        <w:rPr>
          <w:rFonts w:ascii="Times New Roman" w:hAnsi="Times New Roman"/>
          <w:sz w:val="24"/>
          <w:szCs w:val="24"/>
        </w:rPr>
        <w:t>dalam sebuah cerpen.</w:t>
      </w:r>
      <w:proofErr w:type="gramEnd"/>
      <w:r w:rsidR="00420900">
        <w:rPr>
          <w:rFonts w:ascii="Times New Roman" w:hAnsi="Times New Roman"/>
          <w:sz w:val="24"/>
          <w:szCs w:val="24"/>
        </w:rPr>
        <w:t xml:space="preserve"> Melalui karakter tokoh utamanya seorang pengarang </w:t>
      </w:r>
      <w:proofErr w:type="gramStart"/>
      <w:r w:rsidR="00420900">
        <w:rPr>
          <w:rFonts w:ascii="Times New Roman" w:hAnsi="Times New Roman"/>
          <w:sz w:val="24"/>
          <w:szCs w:val="24"/>
        </w:rPr>
        <w:t>akan</w:t>
      </w:r>
      <w:proofErr w:type="gramEnd"/>
      <w:r w:rsidR="00420900">
        <w:rPr>
          <w:rFonts w:ascii="Times New Roman" w:hAnsi="Times New Roman"/>
          <w:sz w:val="24"/>
          <w:szCs w:val="24"/>
        </w:rPr>
        <w:t xml:space="preserve"> merangkai peristiwa demi peristiwa yang berlangsung dalam sebuah cerpen. </w:t>
      </w:r>
      <w:r w:rsidR="0023158B">
        <w:rPr>
          <w:rFonts w:ascii="Times New Roman" w:hAnsi="Times New Roman"/>
          <w:sz w:val="24"/>
          <w:szCs w:val="24"/>
        </w:rPr>
        <w:t xml:space="preserve">Dengan </w:t>
      </w:r>
      <w:proofErr w:type="gramStart"/>
      <w:r w:rsidR="0023158B">
        <w:rPr>
          <w:rFonts w:ascii="Times New Roman" w:hAnsi="Times New Roman"/>
          <w:sz w:val="24"/>
          <w:szCs w:val="24"/>
        </w:rPr>
        <w:t>penggambaran  karakter</w:t>
      </w:r>
      <w:proofErr w:type="gramEnd"/>
      <w:r w:rsidR="0023158B">
        <w:rPr>
          <w:rFonts w:ascii="Times New Roman" w:hAnsi="Times New Roman"/>
          <w:sz w:val="24"/>
          <w:szCs w:val="24"/>
        </w:rPr>
        <w:t xml:space="preserve"> tokoh utama pula seorang pengarang juga akan menyampaikan pesan demi pesan kepada pembaca. </w:t>
      </w:r>
      <w:proofErr w:type="gramStart"/>
      <w:r w:rsidR="0023158B">
        <w:rPr>
          <w:rFonts w:ascii="Times New Roman" w:hAnsi="Times New Roman"/>
          <w:sz w:val="24"/>
          <w:szCs w:val="24"/>
        </w:rPr>
        <w:t>Dengan demikian, tokoh utama dalam sebuah cerpen menjadi ajang utama bagi penulis dan pembaca untuk saling berkomunikasi.</w:t>
      </w:r>
      <w:proofErr w:type="gramEnd"/>
      <w:r w:rsidR="0023158B">
        <w:rPr>
          <w:rFonts w:ascii="Times New Roman" w:hAnsi="Times New Roman"/>
          <w:sz w:val="24"/>
          <w:szCs w:val="24"/>
        </w:rPr>
        <w:t xml:space="preserve"> </w:t>
      </w:r>
    </w:p>
    <w:p w:rsidR="005B3B7F" w:rsidRPr="002D569B" w:rsidRDefault="008E4E49" w:rsidP="00AA7110">
      <w:pPr>
        <w:pStyle w:val="ListParagraph"/>
        <w:spacing w:after="0" w:line="240" w:lineRule="auto"/>
        <w:ind w:left="0" w:firstLine="630"/>
        <w:jc w:val="both"/>
        <w:rPr>
          <w:rFonts w:ascii="Times New Roman" w:hAnsi="Times New Roman"/>
          <w:sz w:val="24"/>
          <w:szCs w:val="24"/>
        </w:rPr>
      </w:pPr>
      <w:proofErr w:type="gramStart"/>
      <w:r>
        <w:rPr>
          <w:rFonts w:ascii="Times New Roman" w:hAnsi="Times New Roman"/>
          <w:sz w:val="24"/>
          <w:szCs w:val="24"/>
        </w:rPr>
        <w:t>Kajian mengenai karakter tokoh dalam prosa dengan menggunakan pendekatan psikoanalitik telah banyak dilakukan oleh para peneliti.</w:t>
      </w:r>
      <w:proofErr w:type="gramEnd"/>
      <w:r>
        <w:rPr>
          <w:rFonts w:ascii="Times New Roman" w:hAnsi="Times New Roman"/>
          <w:sz w:val="24"/>
          <w:szCs w:val="24"/>
        </w:rPr>
        <w:t xml:space="preserve"> </w:t>
      </w:r>
      <w:proofErr w:type="gramStart"/>
      <w:r>
        <w:rPr>
          <w:rFonts w:ascii="Times New Roman" w:hAnsi="Times New Roman"/>
          <w:sz w:val="24"/>
          <w:szCs w:val="24"/>
        </w:rPr>
        <w:t>Hal tersebut tentu bukan tanpa alasan, melaikan karena prosa</w:t>
      </w:r>
      <w:r w:rsidR="0067334C">
        <w:rPr>
          <w:rFonts w:ascii="Times New Roman" w:hAnsi="Times New Roman"/>
          <w:sz w:val="24"/>
          <w:szCs w:val="24"/>
        </w:rPr>
        <w:t xml:space="preserve"> atau cerita rekaan adalah bagian</w:t>
      </w:r>
      <w:r>
        <w:rPr>
          <w:rFonts w:ascii="Times New Roman" w:hAnsi="Times New Roman"/>
          <w:sz w:val="24"/>
          <w:szCs w:val="24"/>
        </w:rPr>
        <w:t xml:space="preserve"> dari refleksi kehidupan.</w:t>
      </w:r>
      <w:proofErr w:type="gramEnd"/>
      <w:r>
        <w:rPr>
          <w:rFonts w:ascii="Times New Roman" w:hAnsi="Times New Roman"/>
          <w:sz w:val="24"/>
          <w:szCs w:val="24"/>
        </w:rPr>
        <w:t xml:space="preserve"> </w:t>
      </w:r>
      <w:proofErr w:type="gramStart"/>
      <w:r>
        <w:rPr>
          <w:rFonts w:ascii="Times New Roman" w:hAnsi="Times New Roman"/>
          <w:sz w:val="24"/>
          <w:szCs w:val="24"/>
        </w:rPr>
        <w:t xml:space="preserve">Kehadirannya bukan berasal dari </w:t>
      </w:r>
      <w:r w:rsidRPr="008E4E49">
        <w:rPr>
          <w:rFonts w:ascii="Times New Roman" w:hAnsi="Times New Roman"/>
          <w:i/>
          <w:sz w:val="24"/>
          <w:szCs w:val="24"/>
        </w:rPr>
        <w:t>ruang hampa</w:t>
      </w:r>
      <w:r>
        <w:rPr>
          <w:rFonts w:ascii="Times New Roman" w:hAnsi="Times New Roman"/>
          <w:sz w:val="24"/>
          <w:szCs w:val="24"/>
        </w:rPr>
        <w:t>, melaikan bertolak dari berbagai realitas kehidupan masyarakat yang kemudian dikemas oleh seorang pengarang secara fiktif.</w:t>
      </w:r>
      <w:proofErr w:type="gramEnd"/>
      <w:r>
        <w:rPr>
          <w:rFonts w:ascii="Times New Roman" w:hAnsi="Times New Roman"/>
          <w:sz w:val="24"/>
          <w:szCs w:val="24"/>
        </w:rPr>
        <w:t xml:space="preserve">  </w:t>
      </w:r>
    </w:p>
    <w:p w:rsidR="00420900" w:rsidRDefault="0023158B" w:rsidP="00AA7110">
      <w:pPr>
        <w:pStyle w:val="ListParagraph"/>
        <w:spacing w:after="0" w:line="240" w:lineRule="auto"/>
        <w:ind w:left="0" w:firstLine="630"/>
        <w:jc w:val="both"/>
        <w:rPr>
          <w:rFonts w:ascii="Times New Roman" w:hAnsi="Times New Roman"/>
          <w:sz w:val="24"/>
          <w:szCs w:val="24"/>
        </w:rPr>
      </w:pPr>
      <w:proofErr w:type="gramStart"/>
      <w:r w:rsidRPr="008E4E49">
        <w:rPr>
          <w:rFonts w:ascii="Times New Roman" w:hAnsi="Times New Roman"/>
          <w:sz w:val="24"/>
          <w:szCs w:val="24"/>
        </w:rPr>
        <w:t>Cerpen Masa Depan</w:t>
      </w:r>
      <w:r>
        <w:rPr>
          <w:rFonts w:ascii="Times New Roman" w:hAnsi="Times New Roman"/>
          <w:sz w:val="24"/>
          <w:szCs w:val="24"/>
        </w:rPr>
        <w:t xml:space="preserve"> Kesunyian </w:t>
      </w:r>
      <w:r w:rsidR="00301C06">
        <w:rPr>
          <w:rFonts w:ascii="Times New Roman" w:hAnsi="Times New Roman"/>
          <w:sz w:val="24"/>
          <w:szCs w:val="24"/>
        </w:rPr>
        <w:t xml:space="preserve">dan Langit Tak Lagi Biru </w:t>
      </w:r>
      <w:r>
        <w:rPr>
          <w:rFonts w:ascii="Times New Roman" w:hAnsi="Times New Roman"/>
          <w:sz w:val="24"/>
          <w:szCs w:val="24"/>
        </w:rPr>
        <w:t>adalah cerpen karya dari Radar Panca Dahana yang sarat dengan konflik psikologis.</w:t>
      </w:r>
      <w:proofErr w:type="gramEnd"/>
      <w:r>
        <w:rPr>
          <w:rFonts w:ascii="Times New Roman" w:hAnsi="Times New Roman"/>
          <w:sz w:val="24"/>
          <w:szCs w:val="24"/>
        </w:rPr>
        <w:t xml:space="preserve"> </w:t>
      </w:r>
      <w:proofErr w:type="gramStart"/>
      <w:r w:rsidR="00DA22C3">
        <w:rPr>
          <w:rFonts w:ascii="Times New Roman" w:hAnsi="Times New Roman"/>
          <w:sz w:val="24"/>
          <w:szCs w:val="24"/>
        </w:rPr>
        <w:t xml:space="preserve">Metafor Radar begitu cermat sehingga mampu memotret sisi keras kehidupan yang dihadapi </w:t>
      </w:r>
      <w:r w:rsidR="005E4890">
        <w:rPr>
          <w:rFonts w:ascii="Times New Roman" w:hAnsi="Times New Roman"/>
          <w:sz w:val="24"/>
          <w:szCs w:val="24"/>
        </w:rPr>
        <w:t xml:space="preserve">oleh </w:t>
      </w:r>
      <w:r w:rsidR="00DA22C3">
        <w:rPr>
          <w:rFonts w:ascii="Times New Roman" w:hAnsi="Times New Roman"/>
          <w:sz w:val="24"/>
          <w:szCs w:val="24"/>
        </w:rPr>
        <w:t>sebagian masyarakat.</w:t>
      </w:r>
      <w:proofErr w:type="gramEnd"/>
      <w:r w:rsidR="00DA22C3">
        <w:rPr>
          <w:rFonts w:ascii="Times New Roman" w:hAnsi="Times New Roman"/>
          <w:sz w:val="24"/>
          <w:szCs w:val="24"/>
        </w:rPr>
        <w:t xml:space="preserve"> </w:t>
      </w:r>
      <w:proofErr w:type="gramStart"/>
      <w:r>
        <w:rPr>
          <w:rFonts w:ascii="Times New Roman" w:hAnsi="Times New Roman"/>
          <w:sz w:val="24"/>
          <w:szCs w:val="24"/>
        </w:rPr>
        <w:t>Tiap-tiap tokoh digambarkan secara kuat dengan berbagai perilakunya masing-masing.</w:t>
      </w:r>
      <w:proofErr w:type="gramEnd"/>
      <w:r>
        <w:rPr>
          <w:rFonts w:ascii="Times New Roman" w:hAnsi="Times New Roman"/>
          <w:sz w:val="24"/>
          <w:szCs w:val="24"/>
        </w:rPr>
        <w:t xml:space="preserve"> Berbagai karakter </w:t>
      </w:r>
      <w:r>
        <w:rPr>
          <w:rFonts w:ascii="Times New Roman" w:hAnsi="Times New Roman"/>
          <w:sz w:val="24"/>
          <w:szCs w:val="24"/>
        </w:rPr>
        <w:lastRenderedPageBreak/>
        <w:t xml:space="preserve">tokoh saling bersinggungan </w:t>
      </w:r>
      <w:r w:rsidR="005E4890">
        <w:rPr>
          <w:rFonts w:ascii="Times New Roman" w:hAnsi="Times New Roman"/>
          <w:sz w:val="24"/>
          <w:szCs w:val="24"/>
        </w:rPr>
        <w:t xml:space="preserve">untuk </w:t>
      </w:r>
      <w:proofErr w:type="gramStart"/>
      <w:r w:rsidR="005E4890">
        <w:rPr>
          <w:rFonts w:ascii="Times New Roman" w:hAnsi="Times New Roman"/>
          <w:sz w:val="24"/>
          <w:szCs w:val="24"/>
        </w:rPr>
        <w:t xml:space="preserve">membangun </w:t>
      </w:r>
      <w:r w:rsidR="009C48A2">
        <w:rPr>
          <w:rFonts w:ascii="Times New Roman" w:hAnsi="Times New Roman"/>
          <w:sz w:val="24"/>
          <w:szCs w:val="24"/>
        </w:rPr>
        <w:t xml:space="preserve"> konflik</w:t>
      </w:r>
      <w:proofErr w:type="gramEnd"/>
      <w:r w:rsidR="009C48A2">
        <w:rPr>
          <w:rFonts w:ascii="Times New Roman" w:hAnsi="Times New Roman"/>
          <w:sz w:val="24"/>
          <w:szCs w:val="24"/>
        </w:rPr>
        <w:t xml:space="preserve"> </w:t>
      </w:r>
      <w:r>
        <w:rPr>
          <w:rFonts w:ascii="Times New Roman" w:hAnsi="Times New Roman"/>
          <w:sz w:val="24"/>
          <w:szCs w:val="24"/>
        </w:rPr>
        <w:t xml:space="preserve">sehingga menjadi </w:t>
      </w:r>
      <w:r w:rsidR="005E4890">
        <w:rPr>
          <w:rFonts w:ascii="Times New Roman" w:hAnsi="Times New Roman"/>
          <w:sz w:val="24"/>
          <w:szCs w:val="24"/>
        </w:rPr>
        <w:t>rangkaian</w:t>
      </w:r>
      <w:r>
        <w:rPr>
          <w:rFonts w:ascii="Times New Roman" w:hAnsi="Times New Roman"/>
          <w:sz w:val="24"/>
          <w:szCs w:val="24"/>
        </w:rPr>
        <w:t xml:space="preserve"> cerita yang apik dan kuat.  </w:t>
      </w:r>
    </w:p>
    <w:p w:rsidR="00355B1C" w:rsidRPr="00700F9B" w:rsidRDefault="00355B1C" w:rsidP="00AA7110">
      <w:pPr>
        <w:pStyle w:val="ListParagraph"/>
        <w:spacing w:after="0" w:line="240" w:lineRule="auto"/>
        <w:ind w:left="0" w:firstLine="630"/>
        <w:jc w:val="both"/>
        <w:rPr>
          <w:rFonts w:ascii="Times New Roman" w:hAnsi="Times New Roman"/>
          <w:sz w:val="24"/>
          <w:szCs w:val="24"/>
        </w:rPr>
      </w:pPr>
      <w:r w:rsidRPr="00700F9B">
        <w:rPr>
          <w:rFonts w:ascii="Times New Roman" w:hAnsi="Times New Roman"/>
          <w:sz w:val="24"/>
          <w:szCs w:val="24"/>
        </w:rPr>
        <w:t xml:space="preserve">Sebagaimana dinyatakan oleh Baihaqi  (1996) dalam bagian pengantar, bahwa kesan yang ditangkap setelah membaca cerpen-cerpen </w:t>
      </w:r>
      <w:r>
        <w:rPr>
          <w:rFonts w:ascii="Times New Roman" w:hAnsi="Times New Roman"/>
          <w:sz w:val="24"/>
          <w:szCs w:val="24"/>
        </w:rPr>
        <w:t>Radar Panca Dahana (RPD)</w:t>
      </w:r>
      <w:r w:rsidRPr="00700F9B">
        <w:rPr>
          <w:rFonts w:ascii="Times New Roman" w:hAnsi="Times New Roman"/>
          <w:sz w:val="24"/>
          <w:szCs w:val="24"/>
        </w:rPr>
        <w:t xml:space="preserve"> penuh dengan keironian atau bahkan sinisme terhadap kegersangan spirit kemanusiaan dalam pergaulan dan sebuah kerinduan yang teramat dalam terhadap kesunyian dalam hiruk pikuk serta gemerlapnya kehidupan kota. Di dalamnya </w:t>
      </w:r>
      <w:proofErr w:type="gramStart"/>
      <w:r w:rsidRPr="00700F9B">
        <w:rPr>
          <w:rFonts w:ascii="Times New Roman" w:hAnsi="Times New Roman"/>
          <w:sz w:val="24"/>
          <w:szCs w:val="24"/>
        </w:rPr>
        <w:t>akan</w:t>
      </w:r>
      <w:proofErr w:type="gramEnd"/>
      <w:r w:rsidRPr="00700F9B">
        <w:rPr>
          <w:rFonts w:ascii="Times New Roman" w:hAnsi="Times New Roman"/>
          <w:sz w:val="24"/>
          <w:szCs w:val="24"/>
        </w:rPr>
        <w:t xml:space="preserve"> kita temukan bagaimana seorang anak Adam kehilangan kehilangan “dirinya” dalam keriuhan kota, pasar, pergaulan bergaya hidup modern, bisnis dan kebisingan politik b</w:t>
      </w:r>
      <w:r>
        <w:rPr>
          <w:rFonts w:ascii="Times New Roman" w:hAnsi="Times New Roman"/>
          <w:sz w:val="24"/>
          <w:szCs w:val="24"/>
        </w:rPr>
        <w:t xml:space="preserve">irokrasi. Hal-hal tersebut </w:t>
      </w:r>
      <w:proofErr w:type="gramStart"/>
      <w:r>
        <w:rPr>
          <w:rFonts w:ascii="Times New Roman" w:hAnsi="Times New Roman"/>
          <w:sz w:val="24"/>
          <w:szCs w:val="24"/>
        </w:rPr>
        <w:t xml:space="preserve">adalah </w:t>
      </w:r>
      <w:r w:rsidRPr="00700F9B">
        <w:rPr>
          <w:rFonts w:ascii="Times New Roman" w:hAnsi="Times New Roman"/>
          <w:sz w:val="24"/>
          <w:szCs w:val="24"/>
        </w:rPr>
        <w:t xml:space="preserve"> sebuah</w:t>
      </w:r>
      <w:proofErr w:type="gramEnd"/>
      <w:r w:rsidRPr="00700F9B">
        <w:rPr>
          <w:rFonts w:ascii="Times New Roman" w:hAnsi="Times New Roman"/>
          <w:sz w:val="24"/>
          <w:szCs w:val="24"/>
        </w:rPr>
        <w:t xml:space="preserve"> lukisan yang banyak kita temukan dalam realitas kehidupan modern </w:t>
      </w:r>
      <w:r>
        <w:rPr>
          <w:rFonts w:ascii="Times New Roman" w:hAnsi="Times New Roman"/>
          <w:sz w:val="24"/>
          <w:szCs w:val="24"/>
        </w:rPr>
        <w:t>ini yang berlangsung secara  ma</w:t>
      </w:r>
      <w:r w:rsidRPr="00700F9B">
        <w:rPr>
          <w:rFonts w:ascii="Times New Roman" w:hAnsi="Times New Roman"/>
          <w:sz w:val="24"/>
          <w:szCs w:val="24"/>
        </w:rPr>
        <w:t>sif di sekitar kita</w:t>
      </w:r>
      <w:r>
        <w:rPr>
          <w:rFonts w:ascii="Times New Roman" w:hAnsi="Times New Roman"/>
          <w:sz w:val="24"/>
          <w:szCs w:val="24"/>
        </w:rPr>
        <w:t>.</w:t>
      </w:r>
      <w:r w:rsidRPr="00700F9B">
        <w:rPr>
          <w:rFonts w:ascii="Times New Roman" w:hAnsi="Times New Roman"/>
          <w:sz w:val="24"/>
          <w:szCs w:val="24"/>
        </w:rPr>
        <w:t xml:space="preserve"> </w:t>
      </w:r>
    </w:p>
    <w:p w:rsidR="00355B1C" w:rsidRPr="00355B1C" w:rsidRDefault="00355B1C" w:rsidP="00AA7110">
      <w:pPr>
        <w:pStyle w:val="ListParagraph"/>
        <w:spacing w:after="0" w:line="240" w:lineRule="auto"/>
        <w:ind w:left="0" w:firstLine="630"/>
        <w:jc w:val="both"/>
        <w:rPr>
          <w:rFonts w:ascii="Times New Roman" w:hAnsi="Times New Roman"/>
          <w:sz w:val="24"/>
          <w:szCs w:val="24"/>
        </w:rPr>
      </w:pPr>
      <w:r w:rsidRPr="00700F9B">
        <w:rPr>
          <w:rFonts w:ascii="Times New Roman" w:hAnsi="Times New Roman"/>
          <w:sz w:val="24"/>
          <w:szCs w:val="24"/>
        </w:rPr>
        <w:t xml:space="preserve">Beragam fenomena dan gejolak sosial, seperti dinyatakan di atas, secara </w:t>
      </w:r>
      <w:proofErr w:type="gramStart"/>
      <w:r w:rsidRPr="00700F9B">
        <w:rPr>
          <w:rFonts w:ascii="Times New Roman" w:hAnsi="Times New Roman"/>
          <w:sz w:val="24"/>
          <w:szCs w:val="24"/>
        </w:rPr>
        <w:t>fiktif  akan</w:t>
      </w:r>
      <w:proofErr w:type="gramEnd"/>
      <w:r w:rsidRPr="00700F9B">
        <w:rPr>
          <w:rFonts w:ascii="Times New Roman" w:hAnsi="Times New Roman"/>
          <w:sz w:val="24"/>
          <w:szCs w:val="24"/>
        </w:rPr>
        <w:t xml:space="preserve"> memengaruhi kondisi kejiwaan tiap-tiap tokoh dalam cerita. </w:t>
      </w:r>
      <w:proofErr w:type="gramStart"/>
      <w:r w:rsidRPr="00700F9B">
        <w:rPr>
          <w:rFonts w:ascii="Times New Roman" w:hAnsi="Times New Roman"/>
          <w:sz w:val="24"/>
          <w:szCs w:val="24"/>
        </w:rPr>
        <w:t>Kondisi tersebut dapat berupa perlawanan atau pemberontakan, mengikuti arus situasi, atau bisa jadi sikap apatis terhadap fenomena sosial tersebut.</w:t>
      </w:r>
      <w:proofErr w:type="gramEnd"/>
      <w:r w:rsidRPr="00700F9B">
        <w:rPr>
          <w:rFonts w:ascii="Times New Roman" w:hAnsi="Times New Roman"/>
          <w:sz w:val="24"/>
          <w:szCs w:val="24"/>
        </w:rPr>
        <w:t xml:space="preserve"> </w:t>
      </w:r>
      <w:proofErr w:type="gramStart"/>
      <w:r w:rsidRPr="00700F9B">
        <w:rPr>
          <w:rFonts w:ascii="Times New Roman" w:hAnsi="Times New Roman"/>
          <w:sz w:val="24"/>
          <w:szCs w:val="24"/>
        </w:rPr>
        <w:t>Perilaku-perilaku tokoh tersebut dapat diidentifikasi sebagai gejala psikologi atau kejiwaan.</w:t>
      </w:r>
      <w:proofErr w:type="gramEnd"/>
      <w:r w:rsidRPr="00700F9B">
        <w:rPr>
          <w:rFonts w:ascii="Times New Roman" w:hAnsi="Times New Roman"/>
          <w:sz w:val="24"/>
          <w:szCs w:val="24"/>
        </w:rPr>
        <w:t xml:space="preserve"> </w:t>
      </w:r>
    </w:p>
    <w:p w:rsidR="009C48A2" w:rsidRDefault="009C48A2" w:rsidP="00AA7110">
      <w:pPr>
        <w:pStyle w:val="ListParagraph"/>
        <w:spacing w:after="0" w:line="240" w:lineRule="auto"/>
        <w:ind w:left="0" w:firstLine="630"/>
        <w:jc w:val="both"/>
        <w:rPr>
          <w:rFonts w:ascii="Times New Roman" w:hAnsi="Times New Roman"/>
          <w:sz w:val="24"/>
          <w:szCs w:val="24"/>
        </w:rPr>
      </w:pPr>
      <w:proofErr w:type="gramStart"/>
      <w:r>
        <w:rPr>
          <w:rFonts w:ascii="Times New Roman" w:hAnsi="Times New Roman"/>
          <w:sz w:val="24"/>
          <w:szCs w:val="24"/>
        </w:rPr>
        <w:t>Konflik psikologi yang ditunjukkan oleh tokoh utama menunjukkan karakter yang begitu kuat.</w:t>
      </w:r>
      <w:proofErr w:type="gramEnd"/>
      <w:r>
        <w:rPr>
          <w:rFonts w:ascii="Times New Roman" w:hAnsi="Times New Roman"/>
          <w:sz w:val="24"/>
          <w:szCs w:val="24"/>
        </w:rPr>
        <w:t xml:space="preserve"> </w:t>
      </w:r>
      <w:proofErr w:type="gramStart"/>
      <w:r w:rsidR="00DA22C3">
        <w:rPr>
          <w:rFonts w:ascii="Times New Roman" w:hAnsi="Times New Roman"/>
          <w:sz w:val="24"/>
          <w:szCs w:val="24"/>
        </w:rPr>
        <w:t>Sang tokoh senantiasa merasa gelisah dengan berbagai ketimpangan social yang dihadapinya.</w:t>
      </w:r>
      <w:proofErr w:type="gramEnd"/>
      <w:r w:rsidR="00DA22C3">
        <w:rPr>
          <w:rFonts w:ascii="Times New Roman" w:hAnsi="Times New Roman"/>
          <w:sz w:val="24"/>
          <w:szCs w:val="24"/>
        </w:rPr>
        <w:t xml:space="preserve"> Dengan segenap energy yang dimilikinya, </w:t>
      </w:r>
      <w:proofErr w:type="gramStart"/>
      <w:r w:rsidR="00DA22C3">
        <w:rPr>
          <w:rFonts w:ascii="Times New Roman" w:hAnsi="Times New Roman"/>
          <w:sz w:val="24"/>
          <w:szCs w:val="24"/>
        </w:rPr>
        <w:t>ia</w:t>
      </w:r>
      <w:proofErr w:type="gramEnd"/>
      <w:r w:rsidR="00DA22C3">
        <w:rPr>
          <w:rFonts w:ascii="Times New Roman" w:hAnsi="Times New Roman"/>
          <w:sz w:val="24"/>
          <w:szCs w:val="24"/>
        </w:rPr>
        <w:t xml:space="preserve"> selalu berusaha </w:t>
      </w:r>
      <w:r w:rsidR="00DA22C3">
        <w:rPr>
          <w:rFonts w:ascii="Times New Roman" w:hAnsi="Times New Roman"/>
          <w:sz w:val="24"/>
          <w:szCs w:val="24"/>
        </w:rPr>
        <w:lastRenderedPageBreak/>
        <w:t xml:space="preserve">melakukan perlawanan terhadap berbagai persoalan tersebut. Meskipun pada akhirnya </w:t>
      </w:r>
      <w:proofErr w:type="gramStart"/>
      <w:r w:rsidR="00DA22C3">
        <w:rPr>
          <w:rFonts w:ascii="Times New Roman" w:hAnsi="Times New Roman"/>
          <w:sz w:val="24"/>
          <w:szCs w:val="24"/>
        </w:rPr>
        <w:t>ia</w:t>
      </w:r>
      <w:proofErr w:type="gramEnd"/>
      <w:r w:rsidR="00DA22C3">
        <w:rPr>
          <w:rFonts w:ascii="Times New Roman" w:hAnsi="Times New Roman"/>
          <w:sz w:val="24"/>
          <w:szCs w:val="24"/>
        </w:rPr>
        <w:t xml:space="preserve"> harus dihadapkan pada kenyataa yang begitu pahit, namun ia tetap berusaha dengan tegar untuk menghadapinya. </w:t>
      </w:r>
    </w:p>
    <w:p w:rsidR="0016536E" w:rsidRDefault="00DA22C3" w:rsidP="00AA7110">
      <w:pPr>
        <w:pStyle w:val="ListParagraph"/>
        <w:spacing w:after="0" w:line="240" w:lineRule="auto"/>
        <w:ind w:left="0" w:firstLine="630"/>
        <w:jc w:val="both"/>
        <w:rPr>
          <w:rFonts w:ascii="Times New Roman" w:hAnsi="Times New Roman"/>
          <w:sz w:val="24"/>
          <w:szCs w:val="24"/>
        </w:rPr>
      </w:pPr>
      <w:r>
        <w:rPr>
          <w:rFonts w:ascii="Times New Roman" w:hAnsi="Times New Roman"/>
          <w:sz w:val="24"/>
          <w:szCs w:val="24"/>
        </w:rPr>
        <w:t>Kepahitan demi kepahitan senantiasa menghempaskan</w:t>
      </w:r>
      <w:r w:rsidR="005E4890">
        <w:rPr>
          <w:rFonts w:ascii="Times New Roman" w:hAnsi="Times New Roman"/>
          <w:sz w:val="24"/>
          <w:szCs w:val="24"/>
        </w:rPr>
        <w:t xml:space="preserve"> kehidupan sang tokoh utama</w:t>
      </w:r>
      <w:r>
        <w:rPr>
          <w:rFonts w:ascii="Times New Roman" w:hAnsi="Times New Roman"/>
          <w:sz w:val="24"/>
          <w:szCs w:val="24"/>
        </w:rPr>
        <w:t>. Penderitaan adalah bagian utama dalam sejarah kehidupan</w:t>
      </w:r>
      <w:r w:rsidR="005E4890">
        <w:rPr>
          <w:rFonts w:ascii="Times New Roman" w:hAnsi="Times New Roman"/>
          <w:sz w:val="24"/>
          <w:szCs w:val="24"/>
        </w:rPr>
        <w:t xml:space="preserve"> sang tokoh utama</w:t>
      </w:r>
      <w:r>
        <w:rPr>
          <w:rFonts w:ascii="Times New Roman" w:hAnsi="Times New Roman"/>
          <w:sz w:val="24"/>
          <w:szCs w:val="24"/>
        </w:rPr>
        <w:t xml:space="preserve">. Selagi menjadi mahasiswa </w:t>
      </w:r>
      <w:proofErr w:type="gramStart"/>
      <w:r w:rsidR="005E4890">
        <w:rPr>
          <w:rFonts w:ascii="Times New Roman" w:hAnsi="Times New Roman"/>
          <w:sz w:val="24"/>
          <w:szCs w:val="24"/>
        </w:rPr>
        <w:t>ia</w:t>
      </w:r>
      <w:proofErr w:type="gramEnd"/>
      <w:r w:rsidR="005E4890">
        <w:rPr>
          <w:rFonts w:ascii="Times New Roman" w:hAnsi="Times New Roman"/>
          <w:sz w:val="24"/>
          <w:szCs w:val="24"/>
        </w:rPr>
        <w:t xml:space="preserve"> suda</w:t>
      </w:r>
      <w:r w:rsidR="0016536E">
        <w:rPr>
          <w:rFonts w:ascii="Times New Roman" w:hAnsi="Times New Roman"/>
          <w:sz w:val="24"/>
          <w:szCs w:val="24"/>
        </w:rPr>
        <w:t>h menjadi buronan karena protes</w:t>
      </w:r>
      <w:r w:rsidR="005E4890">
        <w:rPr>
          <w:rFonts w:ascii="Times New Roman" w:hAnsi="Times New Roman"/>
          <w:sz w:val="24"/>
          <w:szCs w:val="24"/>
        </w:rPr>
        <w:t xml:space="preserve"> yang begitu keras terhadap ketidakadilan. Setelah berkeluarga </w:t>
      </w:r>
      <w:proofErr w:type="gramStart"/>
      <w:r w:rsidR="005E4890">
        <w:rPr>
          <w:rFonts w:ascii="Times New Roman" w:hAnsi="Times New Roman"/>
          <w:sz w:val="24"/>
          <w:szCs w:val="24"/>
        </w:rPr>
        <w:t>ia</w:t>
      </w:r>
      <w:proofErr w:type="gramEnd"/>
      <w:r w:rsidR="005E4890">
        <w:rPr>
          <w:rFonts w:ascii="Times New Roman" w:hAnsi="Times New Roman"/>
          <w:sz w:val="24"/>
          <w:szCs w:val="24"/>
        </w:rPr>
        <w:t xml:space="preserve"> </w:t>
      </w:r>
      <w:r w:rsidR="0016536E">
        <w:rPr>
          <w:rFonts w:ascii="Times New Roman" w:hAnsi="Times New Roman"/>
          <w:sz w:val="24"/>
          <w:szCs w:val="24"/>
        </w:rPr>
        <w:t xml:space="preserve">harus </w:t>
      </w:r>
      <w:r w:rsidR="005E4890">
        <w:rPr>
          <w:rFonts w:ascii="Times New Roman" w:hAnsi="Times New Roman"/>
          <w:sz w:val="24"/>
          <w:szCs w:val="24"/>
        </w:rPr>
        <w:t xml:space="preserve">menghadapi </w:t>
      </w:r>
      <w:r w:rsidR="0016536E">
        <w:rPr>
          <w:rFonts w:ascii="Times New Roman" w:hAnsi="Times New Roman"/>
          <w:sz w:val="24"/>
          <w:szCs w:val="24"/>
        </w:rPr>
        <w:t xml:space="preserve">berbagai persoalan yang terus-menurus menguras energi dan emosi. Namun demikian, </w:t>
      </w:r>
      <w:proofErr w:type="gramStart"/>
      <w:r w:rsidR="0016536E">
        <w:rPr>
          <w:rFonts w:ascii="Times New Roman" w:hAnsi="Times New Roman"/>
          <w:sz w:val="24"/>
          <w:szCs w:val="24"/>
        </w:rPr>
        <w:t>ia</w:t>
      </w:r>
      <w:proofErr w:type="gramEnd"/>
      <w:r w:rsidR="0016536E">
        <w:rPr>
          <w:rFonts w:ascii="Times New Roman" w:hAnsi="Times New Roman"/>
          <w:sz w:val="24"/>
          <w:szCs w:val="24"/>
        </w:rPr>
        <w:t xml:space="preserve"> selalu kalah dan kalah. </w:t>
      </w:r>
    </w:p>
    <w:p w:rsidR="009C48A2" w:rsidRDefault="0016536E" w:rsidP="00AA7110">
      <w:pPr>
        <w:pStyle w:val="ListParagraph"/>
        <w:spacing w:after="0" w:line="240" w:lineRule="auto"/>
        <w:ind w:left="0" w:firstLine="630"/>
        <w:jc w:val="both"/>
        <w:rPr>
          <w:rFonts w:ascii="Times New Roman" w:hAnsi="Times New Roman"/>
          <w:sz w:val="24"/>
          <w:szCs w:val="24"/>
        </w:rPr>
      </w:pPr>
      <w:proofErr w:type="gramStart"/>
      <w:r>
        <w:rPr>
          <w:rFonts w:ascii="Times New Roman" w:hAnsi="Times New Roman"/>
          <w:sz w:val="24"/>
          <w:szCs w:val="24"/>
        </w:rPr>
        <w:t>Beragam konflik yang disajikan dalam cerpen tersebut sangat menarik untuk dikaji secara psikologis.</w:t>
      </w:r>
      <w:proofErr w:type="gramEnd"/>
      <w:r>
        <w:rPr>
          <w:rFonts w:ascii="Times New Roman" w:hAnsi="Times New Roman"/>
          <w:sz w:val="24"/>
          <w:szCs w:val="24"/>
        </w:rPr>
        <w:t xml:space="preserve"> </w:t>
      </w:r>
      <w:proofErr w:type="gramStart"/>
      <w:r>
        <w:rPr>
          <w:rFonts w:ascii="Times New Roman" w:hAnsi="Times New Roman"/>
          <w:sz w:val="24"/>
          <w:szCs w:val="24"/>
        </w:rPr>
        <w:t>Keadaan yang dihadapi oleh manusia tidak jarang membawa perubahan mental.</w:t>
      </w:r>
      <w:proofErr w:type="gramEnd"/>
      <w:r>
        <w:rPr>
          <w:rFonts w:ascii="Times New Roman" w:hAnsi="Times New Roman"/>
          <w:sz w:val="24"/>
          <w:szCs w:val="24"/>
        </w:rPr>
        <w:t xml:space="preserve"> </w:t>
      </w:r>
      <w:proofErr w:type="gramStart"/>
      <w:r>
        <w:rPr>
          <w:rFonts w:ascii="Times New Roman" w:hAnsi="Times New Roman"/>
          <w:sz w:val="24"/>
          <w:szCs w:val="24"/>
        </w:rPr>
        <w:t>Di dalam keadaan siap maupun tidak siap persoalan tersebut harus tetap dihadapi.</w:t>
      </w:r>
      <w:proofErr w:type="gramEnd"/>
      <w:r>
        <w:rPr>
          <w:rFonts w:ascii="Times New Roman" w:hAnsi="Times New Roman"/>
          <w:sz w:val="24"/>
          <w:szCs w:val="24"/>
        </w:rPr>
        <w:t xml:space="preserve"> Beragam persolan </w:t>
      </w:r>
      <w:proofErr w:type="gramStart"/>
      <w:r>
        <w:rPr>
          <w:rFonts w:ascii="Times New Roman" w:hAnsi="Times New Roman"/>
          <w:sz w:val="24"/>
          <w:szCs w:val="24"/>
        </w:rPr>
        <w:t>akan</w:t>
      </w:r>
      <w:proofErr w:type="gramEnd"/>
      <w:r>
        <w:rPr>
          <w:rFonts w:ascii="Times New Roman" w:hAnsi="Times New Roman"/>
          <w:sz w:val="24"/>
          <w:szCs w:val="24"/>
        </w:rPr>
        <w:t xml:space="preserve"> akan terus bermunculan dalam skala yan</w:t>
      </w:r>
      <w:r w:rsidR="004777EE">
        <w:rPr>
          <w:rFonts w:ascii="Times New Roman" w:hAnsi="Times New Roman"/>
          <w:sz w:val="24"/>
          <w:szCs w:val="24"/>
        </w:rPr>
        <w:t>g berbeda-beda sei</w:t>
      </w:r>
      <w:r>
        <w:rPr>
          <w:rFonts w:ascii="Times New Roman" w:hAnsi="Times New Roman"/>
          <w:sz w:val="24"/>
          <w:szCs w:val="24"/>
        </w:rPr>
        <w:t>ring dengan kecer</w:t>
      </w:r>
      <w:r w:rsidR="004777EE">
        <w:rPr>
          <w:rFonts w:ascii="Times New Roman" w:hAnsi="Times New Roman"/>
          <w:sz w:val="24"/>
          <w:szCs w:val="24"/>
        </w:rPr>
        <w:t>m</w:t>
      </w:r>
      <w:r>
        <w:rPr>
          <w:rFonts w:ascii="Times New Roman" w:hAnsi="Times New Roman"/>
          <w:sz w:val="24"/>
          <w:szCs w:val="24"/>
        </w:rPr>
        <w:t xml:space="preserve">atan seseorang dalam menyikapinya.  </w:t>
      </w:r>
    </w:p>
    <w:p w:rsidR="00DB5B9F" w:rsidRDefault="0016536E" w:rsidP="00DB5B9F">
      <w:pPr>
        <w:pStyle w:val="Default"/>
        <w:ind w:firstLine="634"/>
        <w:jc w:val="both"/>
      </w:pPr>
      <w:r>
        <w:t xml:space="preserve">Seseorang yang mengedepankan </w:t>
      </w:r>
      <w:r w:rsidRPr="009E155C">
        <w:rPr>
          <w:i/>
        </w:rPr>
        <w:t>id</w:t>
      </w:r>
      <w:r>
        <w:t xml:space="preserve"> ketika diha</w:t>
      </w:r>
      <w:r w:rsidR="009E155C">
        <w:t>dap</w:t>
      </w:r>
      <w:r>
        <w:t xml:space="preserve">kan pada peroalan </w:t>
      </w:r>
      <w:proofErr w:type="gramStart"/>
      <w:r>
        <w:t>akan</w:t>
      </w:r>
      <w:proofErr w:type="gramEnd"/>
      <w:r>
        <w:t xml:space="preserve"> cenderung membabibuta. </w:t>
      </w:r>
      <w:proofErr w:type="gramStart"/>
      <w:r>
        <w:t>Ia</w:t>
      </w:r>
      <w:proofErr w:type="gramEnd"/>
      <w:r>
        <w:t xml:space="preserve"> akan sangat emosiaonal. </w:t>
      </w:r>
      <w:proofErr w:type="gramStart"/>
      <w:r>
        <w:t>Ia</w:t>
      </w:r>
      <w:proofErr w:type="gramEnd"/>
      <w:r>
        <w:t xml:space="preserve"> hanya mengguna</w:t>
      </w:r>
      <w:r w:rsidR="009E155C">
        <w:t xml:space="preserve">kan pertimbangan menguntungkan </w:t>
      </w:r>
      <w:r>
        <w:t>a</w:t>
      </w:r>
      <w:r w:rsidR="009E155C">
        <w:t>taukah</w:t>
      </w:r>
      <w:r>
        <w:t xml:space="preserve"> tidak menguntungkan bagi dirinya. Akibatnya, tidak jarang orang lain </w:t>
      </w:r>
      <w:proofErr w:type="gramStart"/>
      <w:r>
        <w:t>akan</w:t>
      </w:r>
      <w:proofErr w:type="gramEnd"/>
      <w:r>
        <w:t xml:space="preserve"> mederita </w:t>
      </w:r>
      <w:r w:rsidR="009E155C">
        <w:t>karena</w:t>
      </w:r>
      <w:r>
        <w:t xml:space="preserve"> </w:t>
      </w:r>
      <w:r w:rsidR="009E155C">
        <w:t>sikapnya</w:t>
      </w:r>
      <w:r>
        <w:t xml:space="preserve">. </w:t>
      </w:r>
      <w:r w:rsidR="004777EE">
        <w:t xml:space="preserve">Seseorang dengan kecenderungan ego </w:t>
      </w:r>
      <w:proofErr w:type="gramStart"/>
      <w:r w:rsidR="004777EE">
        <w:t>akan</w:t>
      </w:r>
      <w:proofErr w:type="gramEnd"/>
      <w:r w:rsidR="004777EE">
        <w:t xml:space="preserve"> menghadapi masalah secara rasional. Sebaliknya, seseorang dengan kecenderungan superego </w:t>
      </w:r>
      <w:proofErr w:type="gramStart"/>
      <w:r w:rsidR="004777EE">
        <w:lastRenderedPageBreak/>
        <w:t>akan</w:t>
      </w:r>
      <w:proofErr w:type="gramEnd"/>
      <w:r w:rsidR="004777EE">
        <w:t xml:space="preserve"> dapat menghadapi persolan dengan lebih baik. Bukan hanya menguntungkan ataukah tidak menguntungkan, masuk akal ataukah tidak masuk akal, melainkan bermanfaat ataukan tidak, baik bagi dirinya maupun bagi orang lain. </w:t>
      </w:r>
    </w:p>
    <w:p w:rsidR="00DB5B9F" w:rsidRPr="00DB5B9F" w:rsidRDefault="00DB5B9F" w:rsidP="00DB5B9F">
      <w:pPr>
        <w:pStyle w:val="Default"/>
        <w:ind w:firstLine="634"/>
        <w:jc w:val="both"/>
      </w:pPr>
      <w:r>
        <w:t xml:space="preserve">Struktur kepribadian seseorang tersebut yang terdiri atas id, ego, dan superego tersebut sejalan dengan pendapat dari </w:t>
      </w:r>
      <w:r w:rsidRPr="00A03DB7">
        <w:t>Asika dan Emmanuel (2015: 46)</w:t>
      </w:r>
      <w:r>
        <w:t>,</w:t>
      </w:r>
      <w:r w:rsidRPr="00A03DB7">
        <w:t xml:space="preserve"> </w:t>
      </w:r>
      <w:r w:rsidRPr="00CA43E9">
        <w:rPr>
          <w:bCs/>
        </w:rPr>
        <w:t xml:space="preserve">bahwa </w:t>
      </w:r>
      <w:r w:rsidRPr="00CA43E9">
        <w:t>t</w:t>
      </w:r>
      <w:r w:rsidRPr="00CA43E9">
        <w:rPr>
          <w:rFonts w:eastAsia="Times New Roman"/>
          <w:color w:val="212121"/>
          <w:lang w:val="id-ID"/>
        </w:rPr>
        <w:t>eori</w:t>
      </w:r>
      <w:r w:rsidRPr="00A03DB7">
        <w:rPr>
          <w:rFonts w:eastAsia="Times New Roman"/>
          <w:color w:val="212121"/>
        </w:rPr>
        <w:t xml:space="preserve"> </w:t>
      </w:r>
      <w:proofErr w:type="gramStart"/>
      <w:r w:rsidRPr="00A03DB7">
        <w:rPr>
          <w:rFonts w:eastAsia="Times New Roman"/>
          <w:color w:val="212121"/>
        </w:rPr>
        <w:t xml:space="preserve">psikoanalisis </w:t>
      </w:r>
      <w:r w:rsidRPr="00A03DB7">
        <w:rPr>
          <w:rFonts w:eastAsia="Times New Roman"/>
          <w:color w:val="212121"/>
          <w:lang w:val="id-ID"/>
        </w:rPr>
        <w:t xml:space="preserve"> berhubungan</w:t>
      </w:r>
      <w:proofErr w:type="gramEnd"/>
      <w:r w:rsidRPr="00A03DB7">
        <w:rPr>
          <w:rFonts w:eastAsia="Times New Roman"/>
          <w:color w:val="212121"/>
          <w:lang w:val="id-ID"/>
        </w:rPr>
        <w:t xml:space="preserve"> dengan</w:t>
      </w:r>
      <w:r w:rsidRPr="00A03DB7">
        <w:rPr>
          <w:rFonts w:eastAsia="Times New Roman"/>
          <w:color w:val="212121"/>
        </w:rPr>
        <w:t xml:space="preserve"> </w:t>
      </w:r>
      <w:r w:rsidRPr="00A03DB7">
        <w:rPr>
          <w:rFonts w:eastAsia="Times New Roman"/>
          <w:color w:val="212121"/>
          <w:lang w:val="id-ID"/>
        </w:rPr>
        <w:t>cara kerja pik</w:t>
      </w:r>
      <w:r>
        <w:rPr>
          <w:rFonts w:eastAsia="Times New Roman"/>
          <w:color w:val="212121"/>
          <w:lang w:val="id-ID"/>
        </w:rPr>
        <w:t>iran manusia</w:t>
      </w:r>
      <w:r>
        <w:rPr>
          <w:rFonts w:eastAsia="Times New Roman"/>
          <w:color w:val="212121"/>
        </w:rPr>
        <w:t xml:space="preserve"> yang terdiri dari</w:t>
      </w:r>
      <w:r>
        <w:rPr>
          <w:rFonts w:eastAsia="Times New Roman"/>
          <w:color w:val="212121"/>
          <w:lang w:val="id-ID"/>
        </w:rPr>
        <w:t xml:space="preserve"> id, ego dan super</w:t>
      </w:r>
      <w:r w:rsidRPr="00A03DB7">
        <w:rPr>
          <w:rFonts w:eastAsia="Times New Roman"/>
          <w:color w:val="212121"/>
          <w:lang w:val="id-ID"/>
        </w:rPr>
        <w:t>eg</w:t>
      </w:r>
      <w:r>
        <w:rPr>
          <w:rFonts w:eastAsia="Times New Roman"/>
          <w:color w:val="212121"/>
          <w:lang w:val="id-ID"/>
        </w:rPr>
        <w:t>o. Id adalah pencari kesenangan</w:t>
      </w:r>
      <w:r>
        <w:rPr>
          <w:rFonts w:eastAsia="Times New Roman"/>
          <w:color w:val="212121"/>
        </w:rPr>
        <w:t>,</w:t>
      </w:r>
      <w:r w:rsidRPr="00A03DB7">
        <w:rPr>
          <w:rFonts w:eastAsia="Times New Roman"/>
          <w:color w:val="212121"/>
          <w:lang w:val="id-ID"/>
        </w:rPr>
        <w:t xml:space="preserve"> ego menyediakan</w:t>
      </w:r>
      <w:r w:rsidRPr="00A03DB7">
        <w:rPr>
          <w:rFonts w:eastAsia="Times New Roman"/>
          <w:color w:val="212121"/>
        </w:rPr>
        <w:t xml:space="preserve"> </w:t>
      </w:r>
      <w:r w:rsidRPr="00A03DB7">
        <w:rPr>
          <w:rFonts w:eastAsia="Times New Roman"/>
          <w:color w:val="212121"/>
          <w:lang w:val="id-ID"/>
        </w:rPr>
        <w:t>keseimbangan antara id dan super ego</w:t>
      </w:r>
      <w:r>
        <w:rPr>
          <w:rFonts w:eastAsia="Times New Roman"/>
          <w:color w:val="212121"/>
        </w:rPr>
        <w:t>,</w:t>
      </w:r>
      <w:r w:rsidRPr="00A03DB7">
        <w:rPr>
          <w:rFonts w:eastAsia="Times New Roman"/>
          <w:color w:val="212121"/>
          <w:lang w:val="id-ID"/>
        </w:rPr>
        <w:t xml:space="preserve"> sedangkan super ego adalah bagian ekstrem dari jiwa manusia.</w:t>
      </w:r>
      <w:r>
        <w:rPr>
          <w:rFonts w:eastAsia="Times New Roman"/>
          <w:color w:val="212121"/>
        </w:rPr>
        <w:t xml:space="preserve"> </w:t>
      </w:r>
      <w:proofErr w:type="gramStart"/>
      <w:r>
        <w:rPr>
          <w:rFonts w:eastAsia="Times New Roman"/>
          <w:color w:val="212121"/>
        </w:rPr>
        <w:t>Ektrem menurut Asika dan dan Emmanuael tersebut tentu saja dimaknai secara positif, yaitu berupa kecenderungan pribadi seseorang yang lebih mengutamakan hati nurani dalam bertindak.</w:t>
      </w:r>
      <w:proofErr w:type="gramEnd"/>
      <w:r>
        <w:rPr>
          <w:rFonts w:eastAsia="Times New Roman"/>
          <w:color w:val="212121"/>
        </w:rPr>
        <w:t xml:space="preserve"> </w:t>
      </w:r>
    </w:p>
    <w:p w:rsidR="00E251EB" w:rsidRDefault="00DB5B9F" w:rsidP="000B7FCD">
      <w:pPr>
        <w:pStyle w:val="Default"/>
        <w:ind w:firstLine="634"/>
        <w:jc w:val="both"/>
      </w:pPr>
      <w:r>
        <w:t xml:space="preserve">Selanjutnya, </w:t>
      </w:r>
      <w:r w:rsidR="000B7FCD">
        <w:t>k</w:t>
      </w:r>
      <w:r w:rsidR="007F46AE">
        <w:t xml:space="preserve">onflik antara id, dan </w:t>
      </w:r>
      <w:proofErr w:type="gramStart"/>
      <w:r w:rsidR="007F46AE">
        <w:t xml:space="preserve">superego </w:t>
      </w:r>
      <w:r w:rsidR="00CB3577">
        <w:t xml:space="preserve"> adalah</w:t>
      </w:r>
      <w:proofErr w:type="gramEnd"/>
      <w:r w:rsidR="00CB3577">
        <w:t xml:space="preserve"> </w:t>
      </w:r>
      <w:r w:rsidR="007F46AE">
        <w:t xml:space="preserve">salah satu dasar </w:t>
      </w:r>
      <w:r w:rsidR="00E251EB">
        <w:t xml:space="preserve">konflik </w:t>
      </w:r>
      <w:r w:rsidR="007F46AE">
        <w:t>psikologis yang dialami oleh semua manusia di semua ras.</w:t>
      </w:r>
      <w:r w:rsidR="000B7FCD">
        <w:rPr>
          <w:rStyle w:val="FootnoteReference"/>
        </w:rPr>
        <w:footnoteReference w:id="2"/>
      </w:r>
      <w:r w:rsidR="00114175">
        <w:t xml:space="preserve"> </w:t>
      </w:r>
      <w:r w:rsidR="000B7FCD">
        <w:t xml:space="preserve">Lebih lanjut </w:t>
      </w:r>
      <w:proofErr w:type="gramStart"/>
      <w:r w:rsidR="000B7FCD">
        <w:t>Williams</w:t>
      </w:r>
      <w:proofErr w:type="gramEnd"/>
      <w:r w:rsidR="000B7FCD">
        <w:t xml:space="preserve"> menjelaskan, </w:t>
      </w:r>
      <w:r w:rsidRPr="00DB5B9F">
        <w:t xml:space="preserve">bahwa </w:t>
      </w:r>
      <w:r w:rsidRPr="00447C7E">
        <w:rPr>
          <w:i/>
        </w:rPr>
        <w:t>i</w:t>
      </w:r>
      <w:r w:rsidR="00E251EB" w:rsidRPr="00447C7E">
        <w:rPr>
          <w:rFonts w:eastAsia="Times New Roman"/>
          <w:i/>
          <w:color w:val="212121"/>
          <w:lang w:val="id-ID"/>
        </w:rPr>
        <w:t>d</w:t>
      </w:r>
      <w:r w:rsidR="00E251EB" w:rsidRPr="00E251EB">
        <w:rPr>
          <w:rFonts w:eastAsia="Times New Roman"/>
          <w:color w:val="212121"/>
          <w:lang w:val="id-ID"/>
        </w:rPr>
        <w:t xml:space="preserve"> adalah komponen kepribadia</w:t>
      </w:r>
      <w:r w:rsidR="00E251EB" w:rsidRPr="00DB5B9F">
        <w:rPr>
          <w:rFonts w:eastAsia="Times New Roman"/>
          <w:color w:val="212121"/>
          <w:lang w:val="id-ID"/>
        </w:rPr>
        <w:t>n primitif dan paling naluriah</w:t>
      </w:r>
      <w:r w:rsidR="00E251EB" w:rsidRPr="00DB5B9F">
        <w:rPr>
          <w:rFonts w:eastAsia="Times New Roman"/>
          <w:color w:val="212121"/>
        </w:rPr>
        <w:t xml:space="preserve">, yaitu berupa </w:t>
      </w:r>
      <w:r w:rsidR="00E251EB" w:rsidRPr="00E251EB">
        <w:rPr>
          <w:rFonts w:eastAsia="Times New Roman"/>
          <w:color w:val="212121"/>
          <w:lang w:val="id-ID"/>
        </w:rPr>
        <w:t>semua komponen warisan</w:t>
      </w:r>
      <w:r w:rsidR="00E251EB" w:rsidRPr="00DB5B9F">
        <w:rPr>
          <w:rFonts w:eastAsia="Times New Roman"/>
          <w:color w:val="212121"/>
        </w:rPr>
        <w:t xml:space="preserve"> </w:t>
      </w:r>
      <w:r w:rsidR="00E251EB" w:rsidRPr="00E251EB">
        <w:rPr>
          <w:rFonts w:eastAsia="Times New Roman"/>
          <w:color w:val="212121"/>
          <w:lang w:val="id-ID"/>
        </w:rPr>
        <w:t>kepribadian s</w:t>
      </w:r>
      <w:r w:rsidR="00E251EB" w:rsidRPr="00DB5B9F">
        <w:rPr>
          <w:rFonts w:eastAsia="Times New Roman"/>
          <w:color w:val="212121"/>
          <w:lang w:val="id-ID"/>
        </w:rPr>
        <w:t>aat lahir, seperti; naluri seks</w:t>
      </w:r>
      <w:r w:rsidR="00E251EB" w:rsidRPr="00DB5B9F">
        <w:rPr>
          <w:rFonts w:eastAsia="Times New Roman"/>
          <w:color w:val="212121"/>
        </w:rPr>
        <w:t xml:space="preserve">, </w:t>
      </w:r>
      <w:r w:rsidR="00E251EB" w:rsidRPr="00E251EB">
        <w:rPr>
          <w:rFonts w:eastAsia="Times New Roman"/>
          <w:color w:val="212121"/>
          <w:lang w:val="id-ID"/>
        </w:rPr>
        <w:t>agresif</w:t>
      </w:r>
      <w:r w:rsidR="00E251EB" w:rsidRPr="00DB5B9F">
        <w:rPr>
          <w:rFonts w:eastAsia="Times New Roman"/>
          <w:color w:val="212121"/>
        </w:rPr>
        <w:t>, dan insting.</w:t>
      </w:r>
      <w:r w:rsidR="000B7FCD">
        <w:rPr>
          <w:rStyle w:val="FootnoteReference"/>
          <w:rFonts w:eastAsia="Times New Roman"/>
          <w:color w:val="212121"/>
        </w:rPr>
        <w:footnoteReference w:id="3"/>
      </w:r>
      <w:r w:rsidR="00E251EB" w:rsidRPr="00DB5B9F">
        <w:rPr>
          <w:rFonts w:eastAsia="Times New Roman"/>
          <w:color w:val="212121"/>
        </w:rPr>
        <w:t xml:space="preserve"> </w:t>
      </w:r>
      <w:r w:rsidR="00E251EB" w:rsidRPr="00447C7E">
        <w:rPr>
          <w:rFonts w:eastAsia="Times New Roman"/>
          <w:i/>
          <w:color w:val="212121"/>
          <w:lang w:val="id-ID"/>
        </w:rPr>
        <w:t>Ego</w:t>
      </w:r>
      <w:r w:rsidR="00E251EB" w:rsidRPr="00E251EB">
        <w:rPr>
          <w:rFonts w:eastAsia="Times New Roman"/>
          <w:color w:val="212121"/>
          <w:lang w:val="id-ID"/>
        </w:rPr>
        <w:t xml:space="preserve"> diatur oleh prinsip realitas da</w:t>
      </w:r>
      <w:r w:rsidR="00E251EB" w:rsidRPr="00DB5B9F">
        <w:rPr>
          <w:rFonts w:eastAsia="Times New Roman"/>
          <w:color w:val="212121"/>
          <w:lang w:val="id-ID"/>
        </w:rPr>
        <w:t>n bukan prinsip kesenangan yang</w:t>
      </w:r>
      <w:r w:rsidR="00E251EB" w:rsidRPr="00DB5B9F">
        <w:rPr>
          <w:rFonts w:eastAsia="Times New Roman"/>
          <w:color w:val="212121"/>
        </w:rPr>
        <w:t xml:space="preserve"> </w:t>
      </w:r>
      <w:r w:rsidR="00E251EB" w:rsidRPr="00E251EB">
        <w:rPr>
          <w:rFonts w:eastAsia="Times New Roman"/>
          <w:color w:val="212121"/>
          <w:lang w:val="id-ID"/>
        </w:rPr>
        <w:t xml:space="preserve">mengatur </w:t>
      </w:r>
      <w:r w:rsidR="00E251EB" w:rsidRPr="00447C7E">
        <w:rPr>
          <w:rFonts w:eastAsia="Times New Roman"/>
          <w:i/>
          <w:color w:val="212121"/>
          <w:lang w:val="id-ID"/>
        </w:rPr>
        <w:lastRenderedPageBreak/>
        <w:t>id</w:t>
      </w:r>
      <w:r w:rsidR="00E251EB" w:rsidRPr="00E251EB">
        <w:rPr>
          <w:rFonts w:eastAsia="Times New Roman"/>
          <w:color w:val="212121"/>
          <w:lang w:val="id-ID"/>
        </w:rPr>
        <w:t>. Proses informasi</w:t>
      </w:r>
      <w:r w:rsidR="00E251EB" w:rsidRPr="00DB5B9F">
        <w:rPr>
          <w:rFonts w:eastAsia="Times New Roman"/>
          <w:color w:val="212121"/>
        </w:rPr>
        <w:t xml:space="preserve"> </w:t>
      </w:r>
      <w:r w:rsidR="00E251EB" w:rsidRPr="00E251EB">
        <w:rPr>
          <w:rFonts w:eastAsia="Times New Roman"/>
          <w:color w:val="212121"/>
          <w:lang w:val="id-ID"/>
        </w:rPr>
        <w:t>atau pemikiran ego dicirikan oleh logika dan akal</w:t>
      </w:r>
      <w:r w:rsidR="00E251EB" w:rsidRPr="00DB5B9F">
        <w:rPr>
          <w:rFonts w:eastAsia="Times New Roman"/>
          <w:color w:val="212121"/>
        </w:rPr>
        <w:t xml:space="preserve">. </w:t>
      </w:r>
      <w:r w:rsidR="00E251EB" w:rsidRPr="00E251EB">
        <w:rPr>
          <w:rFonts w:eastAsia="Times New Roman"/>
          <w:color w:val="212121"/>
          <w:lang w:val="id-ID"/>
        </w:rPr>
        <w:t xml:space="preserve"> </w:t>
      </w:r>
      <w:proofErr w:type="gramStart"/>
      <w:r w:rsidR="00E251EB" w:rsidRPr="00DB5B9F">
        <w:rPr>
          <w:rFonts w:eastAsia="Times New Roman"/>
          <w:color w:val="212121"/>
        </w:rPr>
        <w:t>S</w:t>
      </w:r>
      <w:r w:rsidR="00E251EB" w:rsidRPr="00E251EB">
        <w:rPr>
          <w:rFonts w:eastAsia="Times New Roman"/>
          <w:color w:val="212121"/>
          <w:lang w:val="id-ID"/>
        </w:rPr>
        <w:t>uper ego adalah sensor moral, yang dikenali dengan suara</w:t>
      </w:r>
      <w:r w:rsidRPr="00DB5B9F">
        <w:rPr>
          <w:rFonts w:eastAsia="Times New Roman"/>
          <w:color w:val="212121"/>
        </w:rPr>
        <w:t xml:space="preserve"> </w:t>
      </w:r>
      <w:r w:rsidR="00E251EB" w:rsidRPr="00E251EB">
        <w:rPr>
          <w:rFonts w:eastAsia="Times New Roman"/>
          <w:color w:val="212121"/>
          <w:lang w:val="id-ID"/>
        </w:rPr>
        <w:t>hati nurani.</w:t>
      </w:r>
      <w:proofErr w:type="gramEnd"/>
    </w:p>
    <w:p w:rsidR="00CA43E9" w:rsidRDefault="00BA1822" w:rsidP="00AA7110">
      <w:pPr>
        <w:pStyle w:val="Default"/>
        <w:ind w:firstLine="634"/>
        <w:jc w:val="both"/>
      </w:pPr>
      <w:r>
        <w:rPr>
          <w:rFonts w:eastAsia="Times New Roman"/>
          <w:color w:val="212121"/>
        </w:rPr>
        <w:t xml:space="preserve">Berbagai pendapat mengenai id, ego, dan superego tersebut sejalan dengan dengan tokoh psikoanalisis, </w:t>
      </w:r>
      <w:r w:rsidR="00CA43E9">
        <w:rPr>
          <w:sz w:val="23"/>
          <w:szCs w:val="23"/>
        </w:rPr>
        <w:t xml:space="preserve">Freud dalam Bertens (2016: 32) </w:t>
      </w:r>
      <w:r w:rsidR="00CA43E9">
        <w:t xml:space="preserve"> sebagaimana dikutip oleh </w:t>
      </w:r>
      <w:r w:rsidR="00CA43E9" w:rsidRPr="00CA43E9">
        <w:rPr>
          <w:bCs/>
        </w:rPr>
        <w:t>Husada, Nuruddin,</w:t>
      </w:r>
      <w:r w:rsidR="000B7FCD">
        <w:rPr>
          <w:rStyle w:val="FootnoteReference"/>
          <w:bCs/>
        </w:rPr>
        <w:footnoteReference w:id="4"/>
      </w:r>
      <w:r w:rsidR="00CA43E9" w:rsidRPr="00CA43E9">
        <w:rPr>
          <w:bCs/>
        </w:rPr>
        <w:t xml:space="preserve"> dan  Lust</w:t>
      </w:r>
      <w:r w:rsidR="000B7FCD">
        <w:rPr>
          <w:bCs/>
        </w:rPr>
        <w:t>yantie</w:t>
      </w:r>
      <w:r w:rsidR="00CA43E9">
        <w:rPr>
          <w:bCs/>
        </w:rPr>
        <w:t xml:space="preserve">, bahwa </w:t>
      </w:r>
      <w:r w:rsidR="008A4C12">
        <w:rPr>
          <w:i/>
          <w:iCs/>
          <w:sz w:val="23"/>
          <w:szCs w:val="23"/>
        </w:rPr>
        <w:t>i</w:t>
      </w:r>
      <w:r w:rsidR="00CA43E9">
        <w:rPr>
          <w:i/>
          <w:iCs/>
          <w:sz w:val="23"/>
          <w:szCs w:val="23"/>
        </w:rPr>
        <w:t xml:space="preserve">d </w:t>
      </w:r>
      <w:r w:rsidR="00CA43E9">
        <w:rPr>
          <w:sz w:val="23"/>
          <w:szCs w:val="23"/>
        </w:rPr>
        <w:t>bekerja berdasarkan prinsip kesenangan atau kenyamanan (</w:t>
      </w:r>
      <w:r w:rsidR="00CA43E9">
        <w:rPr>
          <w:i/>
          <w:iCs/>
          <w:sz w:val="23"/>
          <w:szCs w:val="23"/>
        </w:rPr>
        <w:t>pleasure principle</w:t>
      </w:r>
      <w:r w:rsidR="00CA43E9">
        <w:rPr>
          <w:sz w:val="23"/>
          <w:szCs w:val="23"/>
        </w:rPr>
        <w:t>).</w:t>
      </w:r>
      <w:r w:rsidR="000B7FCD">
        <w:rPr>
          <w:rStyle w:val="FootnoteReference"/>
          <w:sz w:val="23"/>
          <w:szCs w:val="23"/>
        </w:rPr>
        <w:footnoteReference w:id="5"/>
      </w:r>
      <w:r w:rsidR="00CA43E9">
        <w:rPr>
          <w:sz w:val="23"/>
          <w:szCs w:val="23"/>
        </w:rPr>
        <w:t xml:space="preserve"> </w:t>
      </w:r>
      <w:proofErr w:type="gramStart"/>
      <w:r w:rsidR="00CA43E9">
        <w:rPr>
          <w:sz w:val="23"/>
          <w:szCs w:val="23"/>
        </w:rPr>
        <w:t xml:space="preserve">Artinya, </w:t>
      </w:r>
      <w:r w:rsidR="008A4C12">
        <w:rPr>
          <w:i/>
          <w:iCs/>
          <w:sz w:val="23"/>
          <w:szCs w:val="23"/>
        </w:rPr>
        <w:t>i</w:t>
      </w:r>
      <w:r w:rsidR="00CA43E9">
        <w:rPr>
          <w:i/>
          <w:iCs/>
          <w:sz w:val="23"/>
          <w:szCs w:val="23"/>
        </w:rPr>
        <w:t xml:space="preserve">d </w:t>
      </w:r>
      <w:r w:rsidR="00CA43E9">
        <w:rPr>
          <w:sz w:val="23"/>
          <w:szCs w:val="23"/>
        </w:rPr>
        <w:t>menghindari segala bentuk ketegangan atau ketidaknyamanan.</w:t>
      </w:r>
      <w:proofErr w:type="gramEnd"/>
      <w:r w:rsidR="00CA43E9">
        <w:rPr>
          <w:sz w:val="23"/>
          <w:szCs w:val="23"/>
        </w:rPr>
        <w:t xml:space="preserve"> </w:t>
      </w:r>
      <w:proofErr w:type="gramStart"/>
      <w:r w:rsidR="00CA43E9">
        <w:rPr>
          <w:i/>
          <w:iCs/>
          <w:sz w:val="23"/>
          <w:szCs w:val="23"/>
        </w:rPr>
        <w:t xml:space="preserve">Ego </w:t>
      </w:r>
      <w:r w:rsidR="00CA43E9">
        <w:rPr>
          <w:sz w:val="23"/>
          <w:szCs w:val="23"/>
        </w:rPr>
        <w:t>bekerja berdasarkan prinsip realitas (</w:t>
      </w:r>
      <w:r w:rsidR="00CA43E9">
        <w:rPr>
          <w:i/>
          <w:iCs/>
          <w:sz w:val="23"/>
          <w:szCs w:val="23"/>
        </w:rPr>
        <w:t>reality principle</w:t>
      </w:r>
      <w:r w:rsidR="00CA43E9">
        <w:rPr>
          <w:sz w:val="23"/>
          <w:szCs w:val="23"/>
        </w:rPr>
        <w:t>).</w:t>
      </w:r>
      <w:proofErr w:type="gramEnd"/>
      <w:r w:rsidR="00CA43E9">
        <w:rPr>
          <w:sz w:val="23"/>
          <w:szCs w:val="23"/>
        </w:rPr>
        <w:t xml:space="preserve"> Artinya, </w:t>
      </w:r>
      <w:r w:rsidR="008A4C12">
        <w:rPr>
          <w:i/>
          <w:iCs/>
          <w:sz w:val="23"/>
          <w:szCs w:val="23"/>
        </w:rPr>
        <w:t>e</w:t>
      </w:r>
      <w:r w:rsidR="00CA43E9">
        <w:rPr>
          <w:i/>
          <w:iCs/>
          <w:sz w:val="23"/>
          <w:szCs w:val="23"/>
        </w:rPr>
        <w:t xml:space="preserve">go </w:t>
      </w:r>
      <w:r w:rsidR="00CA43E9">
        <w:rPr>
          <w:sz w:val="23"/>
          <w:szCs w:val="23"/>
        </w:rPr>
        <w:t xml:space="preserve">dapat menunda pemuasan diri atau mencari bentuk pemuasan lain yang lebih sesuai dengan situasi dan kondisi lingkungan (fisik/sosial). </w:t>
      </w:r>
      <w:proofErr w:type="gramStart"/>
      <w:r w:rsidR="00CA43E9">
        <w:rPr>
          <w:i/>
          <w:iCs/>
          <w:sz w:val="23"/>
          <w:szCs w:val="23"/>
        </w:rPr>
        <w:t xml:space="preserve">Superego </w:t>
      </w:r>
      <w:r w:rsidR="00CA43E9">
        <w:rPr>
          <w:sz w:val="23"/>
          <w:szCs w:val="23"/>
        </w:rPr>
        <w:t>memiliki prinsip pengendalian diri (</w:t>
      </w:r>
      <w:r w:rsidR="00CA43E9">
        <w:rPr>
          <w:i/>
          <w:iCs/>
          <w:sz w:val="23"/>
          <w:szCs w:val="23"/>
        </w:rPr>
        <w:t>self control</w:t>
      </w:r>
      <w:r w:rsidR="00CA43E9">
        <w:rPr>
          <w:sz w:val="23"/>
          <w:szCs w:val="23"/>
        </w:rPr>
        <w:t>).</w:t>
      </w:r>
      <w:proofErr w:type="gramEnd"/>
      <w:r w:rsidR="00CA43E9">
        <w:rPr>
          <w:sz w:val="23"/>
          <w:szCs w:val="23"/>
        </w:rPr>
        <w:t xml:space="preserve"> </w:t>
      </w:r>
      <w:proofErr w:type="gramStart"/>
      <w:r w:rsidR="00CA43E9">
        <w:rPr>
          <w:sz w:val="23"/>
          <w:szCs w:val="23"/>
        </w:rPr>
        <w:t xml:space="preserve">Dengan demikian, </w:t>
      </w:r>
      <w:r w:rsidR="00CA43E9">
        <w:rPr>
          <w:i/>
          <w:iCs/>
          <w:sz w:val="23"/>
          <w:szCs w:val="23"/>
        </w:rPr>
        <w:t xml:space="preserve">Superego </w:t>
      </w:r>
      <w:r w:rsidR="00CA43E9">
        <w:rPr>
          <w:sz w:val="23"/>
          <w:szCs w:val="23"/>
        </w:rPr>
        <w:t>menuntut kesempurnaan individu dalam pikiran, perkataan, dan perbuatan.</w:t>
      </w:r>
      <w:proofErr w:type="gramEnd"/>
      <w:r w:rsidR="00DB3565">
        <w:rPr>
          <w:sz w:val="23"/>
          <w:szCs w:val="23"/>
        </w:rPr>
        <w:t xml:space="preserve"> </w:t>
      </w:r>
    </w:p>
    <w:p w:rsidR="00355B1C" w:rsidRDefault="00BA1822" w:rsidP="00AA7110">
      <w:pPr>
        <w:pStyle w:val="ListParagraph"/>
        <w:spacing w:after="0" w:line="240" w:lineRule="auto"/>
        <w:ind w:left="0"/>
        <w:jc w:val="both"/>
        <w:rPr>
          <w:rFonts w:ascii="Times New Roman" w:hAnsi="Times New Roman"/>
          <w:sz w:val="24"/>
          <w:szCs w:val="24"/>
        </w:rPr>
      </w:pPr>
      <w:r>
        <w:rPr>
          <w:rFonts w:ascii="Times New Roman" w:hAnsi="Times New Roman"/>
          <w:sz w:val="24"/>
          <w:szCs w:val="24"/>
        </w:rPr>
        <w:tab/>
      </w:r>
      <w:proofErr w:type="gramStart"/>
      <w:r>
        <w:rPr>
          <w:rFonts w:ascii="Times New Roman" w:hAnsi="Times New Roman"/>
          <w:sz w:val="24"/>
          <w:szCs w:val="24"/>
        </w:rPr>
        <w:t>Berdasarkan berbagai pendapat mengenai teori psikoanalisis di atas dapat disimpulkan, bahwa kepribadian setiap induvidu tidaklah tunggal, melainkan terdiri dari beberapa komponen.</w:t>
      </w:r>
      <w:proofErr w:type="gramEnd"/>
      <w:r>
        <w:rPr>
          <w:rFonts w:ascii="Times New Roman" w:hAnsi="Times New Roman"/>
          <w:sz w:val="24"/>
          <w:szCs w:val="24"/>
        </w:rPr>
        <w:t xml:space="preserve"> Komponen tersebut </w:t>
      </w:r>
      <w:proofErr w:type="gramStart"/>
      <w:r>
        <w:rPr>
          <w:rFonts w:ascii="Times New Roman" w:hAnsi="Times New Roman"/>
          <w:sz w:val="24"/>
          <w:szCs w:val="24"/>
        </w:rPr>
        <w:t>akan</w:t>
      </w:r>
      <w:proofErr w:type="gramEnd"/>
      <w:r>
        <w:rPr>
          <w:rFonts w:ascii="Times New Roman" w:hAnsi="Times New Roman"/>
          <w:sz w:val="24"/>
          <w:szCs w:val="24"/>
        </w:rPr>
        <w:t xml:space="preserve"> memengaruhi seseorang dalam berpikir maupun dalam bertindak.  </w:t>
      </w:r>
      <w:proofErr w:type="gramStart"/>
      <w:r>
        <w:rPr>
          <w:rFonts w:ascii="Times New Roman" w:hAnsi="Times New Roman"/>
          <w:sz w:val="24"/>
          <w:szCs w:val="24"/>
        </w:rPr>
        <w:t xml:space="preserve">Ketiga komponen kepribadian seseorang tersebut mengindikasikan, bahwa tidak ada seorangpun </w:t>
      </w:r>
      <w:r w:rsidR="00AC3408">
        <w:rPr>
          <w:rFonts w:ascii="Times New Roman" w:hAnsi="Times New Roman"/>
          <w:sz w:val="24"/>
          <w:szCs w:val="24"/>
        </w:rPr>
        <w:t xml:space="preserve">yang </w:t>
      </w:r>
      <w:r>
        <w:rPr>
          <w:rFonts w:ascii="Times New Roman" w:hAnsi="Times New Roman"/>
          <w:sz w:val="24"/>
          <w:szCs w:val="24"/>
        </w:rPr>
        <w:t xml:space="preserve">senantiasa </w:t>
      </w:r>
      <w:r w:rsidR="00AC3408">
        <w:rPr>
          <w:rFonts w:ascii="Times New Roman" w:hAnsi="Times New Roman"/>
          <w:sz w:val="24"/>
          <w:szCs w:val="24"/>
        </w:rPr>
        <w:t xml:space="preserve">senang melakukan </w:t>
      </w:r>
      <w:r w:rsidR="00AC3408">
        <w:rPr>
          <w:rFonts w:ascii="Times New Roman" w:hAnsi="Times New Roman"/>
          <w:sz w:val="24"/>
          <w:szCs w:val="24"/>
        </w:rPr>
        <w:lastRenderedPageBreak/>
        <w:t>perbuatan yang hanya mengedepankan kepuasan semata.</w:t>
      </w:r>
      <w:proofErr w:type="gramEnd"/>
      <w:r w:rsidR="00AC3408">
        <w:rPr>
          <w:rFonts w:ascii="Times New Roman" w:hAnsi="Times New Roman"/>
          <w:sz w:val="24"/>
          <w:szCs w:val="24"/>
        </w:rPr>
        <w:t xml:space="preserve"> </w:t>
      </w:r>
      <w:proofErr w:type="gramStart"/>
      <w:r w:rsidR="00AC3408">
        <w:rPr>
          <w:rFonts w:ascii="Times New Roman" w:hAnsi="Times New Roman"/>
          <w:sz w:val="24"/>
          <w:szCs w:val="24"/>
        </w:rPr>
        <w:t>Di dalam dirinya selalu ada kesadaran atas perbuatannya tersebut.</w:t>
      </w:r>
      <w:proofErr w:type="gramEnd"/>
      <w:r w:rsidR="00AC3408">
        <w:rPr>
          <w:rFonts w:ascii="Times New Roman" w:hAnsi="Times New Roman"/>
          <w:sz w:val="24"/>
          <w:szCs w:val="24"/>
        </w:rPr>
        <w:t xml:space="preserve"> Untuk selanjutnya, dia akan mempertimbangkan perbuatannya melalui akal dan juga hati nuraninya apakah ia akan melanjutkan perbuatan </w:t>
      </w:r>
      <w:proofErr w:type="gramStart"/>
      <w:r w:rsidR="00AC3408">
        <w:rPr>
          <w:rFonts w:ascii="Times New Roman" w:hAnsi="Times New Roman"/>
          <w:sz w:val="24"/>
          <w:szCs w:val="24"/>
        </w:rPr>
        <w:t>yang  tidak</w:t>
      </w:r>
      <w:proofErr w:type="gramEnd"/>
      <w:r w:rsidR="00AC3408">
        <w:rPr>
          <w:rFonts w:ascii="Times New Roman" w:hAnsi="Times New Roman"/>
          <w:sz w:val="24"/>
          <w:szCs w:val="24"/>
        </w:rPr>
        <w:t xml:space="preserve"> baik ataukah ia akan menyudahinya dan berbuat sesuai dengan tuntunan superegonya.     </w:t>
      </w:r>
      <w:r>
        <w:rPr>
          <w:rFonts w:ascii="Times New Roman" w:hAnsi="Times New Roman"/>
          <w:sz w:val="24"/>
          <w:szCs w:val="24"/>
        </w:rPr>
        <w:t xml:space="preserve"> </w:t>
      </w:r>
    </w:p>
    <w:p w:rsidR="00BA1822" w:rsidRPr="00420900" w:rsidRDefault="00BA1822" w:rsidP="00AA7110">
      <w:pPr>
        <w:pStyle w:val="ListParagraph"/>
        <w:spacing w:after="0" w:line="240" w:lineRule="auto"/>
        <w:ind w:left="0"/>
        <w:jc w:val="both"/>
        <w:rPr>
          <w:rFonts w:ascii="Times New Roman" w:hAnsi="Times New Roman"/>
          <w:sz w:val="24"/>
          <w:szCs w:val="24"/>
        </w:rPr>
      </w:pPr>
    </w:p>
    <w:p w:rsidR="00700F9B" w:rsidRPr="00355B1C" w:rsidRDefault="00700F9B" w:rsidP="00AA7110">
      <w:pPr>
        <w:shd w:val="clear" w:color="auto" w:fill="FFFFFF"/>
        <w:spacing w:after="0" w:line="240" w:lineRule="auto"/>
        <w:jc w:val="both"/>
        <w:rPr>
          <w:rFonts w:ascii="Times New Roman" w:hAnsi="Times New Roman"/>
          <w:b/>
          <w:sz w:val="24"/>
          <w:szCs w:val="24"/>
        </w:rPr>
      </w:pPr>
      <w:r w:rsidRPr="00355B1C">
        <w:rPr>
          <w:rFonts w:ascii="Times New Roman" w:hAnsi="Times New Roman"/>
          <w:b/>
          <w:sz w:val="24"/>
          <w:szCs w:val="24"/>
        </w:rPr>
        <w:t>Fokus Penelitian</w:t>
      </w:r>
    </w:p>
    <w:p w:rsidR="00355B1C" w:rsidRDefault="00700F9B" w:rsidP="00AA7110">
      <w:pPr>
        <w:shd w:val="clear" w:color="auto" w:fill="FFFFFF"/>
        <w:spacing w:after="0" w:line="240" w:lineRule="auto"/>
        <w:jc w:val="both"/>
        <w:rPr>
          <w:rFonts w:ascii="Times New Roman" w:hAnsi="Times New Roman"/>
          <w:sz w:val="24"/>
          <w:szCs w:val="24"/>
        </w:rPr>
      </w:pPr>
      <w:proofErr w:type="gramStart"/>
      <w:r w:rsidRPr="00700F9B">
        <w:rPr>
          <w:rFonts w:ascii="Times New Roman" w:hAnsi="Times New Roman"/>
          <w:sz w:val="24"/>
          <w:szCs w:val="24"/>
        </w:rPr>
        <w:t xml:space="preserve">Berdasarkan paparan tentang gejala psikologi tokoh-tokoh tersebut, maka yang menjadi fokus dalam telaah ini adalah dimensi psikologi atau kejiawaan </w:t>
      </w:r>
      <w:r w:rsidR="00FA217D">
        <w:rPr>
          <w:rFonts w:ascii="Times New Roman" w:hAnsi="Times New Roman"/>
          <w:sz w:val="24"/>
          <w:szCs w:val="24"/>
        </w:rPr>
        <w:t xml:space="preserve">yang terdapat dalam cerpen </w:t>
      </w:r>
      <w:r w:rsidR="006219C6" w:rsidRPr="00FA217D">
        <w:rPr>
          <w:rFonts w:ascii="Times New Roman" w:hAnsi="Times New Roman"/>
          <w:i/>
          <w:sz w:val="24"/>
          <w:szCs w:val="24"/>
        </w:rPr>
        <w:t>Masa Depan Kesunyian dan Langit tak Lagi Biru</w:t>
      </w:r>
      <w:r w:rsidR="00F066B4">
        <w:rPr>
          <w:rFonts w:ascii="Times New Roman" w:hAnsi="Times New Roman"/>
          <w:i/>
          <w:color w:val="000000"/>
          <w:spacing w:val="-4"/>
          <w:w w:val="101"/>
          <w:sz w:val="24"/>
          <w:szCs w:val="24"/>
        </w:rPr>
        <w:t>.</w:t>
      </w:r>
      <w:proofErr w:type="gramEnd"/>
      <w:r w:rsidR="00F066B4">
        <w:rPr>
          <w:rFonts w:ascii="Times New Roman" w:hAnsi="Times New Roman"/>
          <w:i/>
          <w:color w:val="000000"/>
          <w:spacing w:val="-4"/>
          <w:w w:val="101"/>
          <w:sz w:val="24"/>
          <w:szCs w:val="24"/>
        </w:rPr>
        <w:t xml:space="preserve"> </w:t>
      </w:r>
      <w:r w:rsidRPr="00700F9B">
        <w:rPr>
          <w:rFonts w:ascii="Times New Roman" w:hAnsi="Times New Roman"/>
          <w:i/>
          <w:iCs/>
          <w:color w:val="000000"/>
          <w:spacing w:val="-4"/>
          <w:w w:val="101"/>
          <w:sz w:val="24"/>
          <w:szCs w:val="24"/>
        </w:rPr>
        <w:t xml:space="preserve"> </w:t>
      </w:r>
      <w:r w:rsidRPr="00700F9B">
        <w:rPr>
          <w:rFonts w:ascii="Times New Roman" w:hAnsi="Times New Roman"/>
          <w:sz w:val="24"/>
          <w:szCs w:val="24"/>
        </w:rPr>
        <w:t xml:space="preserve"> </w:t>
      </w:r>
    </w:p>
    <w:p w:rsidR="003D3DDA" w:rsidRPr="002E7C4A" w:rsidRDefault="004764AC" w:rsidP="003D3DDA">
      <w:pPr>
        <w:pStyle w:val="ListParagraph"/>
        <w:spacing w:after="0" w:line="240" w:lineRule="auto"/>
        <w:ind w:left="0" w:firstLine="630"/>
        <w:jc w:val="both"/>
        <w:rPr>
          <w:rFonts w:ascii="Times New Roman" w:hAnsi="Times New Roman"/>
          <w:sz w:val="24"/>
          <w:szCs w:val="24"/>
        </w:rPr>
      </w:pPr>
      <w:proofErr w:type="gramStart"/>
      <w:r>
        <w:rPr>
          <w:rFonts w:ascii="Times New Roman" w:hAnsi="Times New Roman"/>
          <w:sz w:val="24"/>
          <w:szCs w:val="24"/>
        </w:rPr>
        <w:t>Tokoh merupakan salah satu unsur utama dalam membangun cerita fiksi.</w:t>
      </w:r>
      <w:proofErr w:type="gramEnd"/>
      <w:r>
        <w:rPr>
          <w:rFonts w:ascii="Times New Roman" w:hAnsi="Times New Roman"/>
          <w:sz w:val="24"/>
          <w:szCs w:val="24"/>
        </w:rPr>
        <w:t xml:space="preserve"> </w:t>
      </w:r>
      <w:proofErr w:type="gramStart"/>
      <w:r w:rsidR="003E7A6A">
        <w:rPr>
          <w:rFonts w:ascii="Times New Roman" w:hAnsi="Times New Roman"/>
          <w:sz w:val="24"/>
          <w:szCs w:val="24"/>
        </w:rPr>
        <w:t xml:space="preserve">Tokoh dengan berbagai karakter serta problematikanya dapat dijadikan sebagai media untuk mengembangkan </w:t>
      </w:r>
      <w:r w:rsidR="003E7A6A" w:rsidRPr="002E7C4A">
        <w:rPr>
          <w:rFonts w:ascii="Times New Roman" w:hAnsi="Times New Roman"/>
          <w:sz w:val="24"/>
          <w:szCs w:val="24"/>
        </w:rPr>
        <w:t>ide serta memberikan pesan kepada pembaca</w:t>
      </w:r>
      <w:r w:rsidR="003D3DDA" w:rsidRPr="002E7C4A">
        <w:rPr>
          <w:rFonts w:ascii="Times New Roman" w:hAnsi="Times New Roman"/>
          <w:sz w:val="24"/>
          <w:szCs w:val="24"/>
        </w:rPr>
        <w:t xml:space="preserve"> sebagaimana pendapat dari </w:t>
      </w:r>
      <w:r w:rsidR="002E7C4A">
        <w:rPr>
          <w:rFonts w:ascii="Times New Roman" w:hAnsi="Times New Roman"/>
          <w:sz w:val="24"/>
          <w:szCs w:val="24"/>
        </w:rPr>
        <w:t>Theresia</w:t>
      </w:r>
      <w:r w:rsidR="003D3DDA" w:rsidRPr="002E7C4A">
        <w:rPr>
          <w:rFonts w:ascii="Times New Roman" w:hAnsi="Times New Roman"/>
          <w:sz w:val="24"/>
          <w:szCs w:val="24"/>
        </w:rPr>
        <w:t>, bahwa d</w:t>
      </w:r>
      <w:r w:rsidR="003D3DDA" w:rsidRPr="002E7C4A">
        <w:rPr>
          <w:rFonts w:ascii="Times New Roman" w:eastAsia="Times New Roman" w:hAnsi="Times New Roman"/>
          <w:color w:val="212121"/>
          <w:sz w:val="24"/>
          <w:szCs w:val="24"/>
          <w:lang w:val="id-ID"/>
        </w:rPr>
        <w:t>alam setiap karya sastra, karakter merespon pengaruh setting, dengan politik, sosial dan ideologisnya</w:t>
      </w:r>
      <w:r w:rsidR="003D3DDA" w:rsidRPr="002E7C4A">
        <w:rPr>
          <w:rFonts w:ascii="Times New Roman" w:eastAsia="Times New Roman" w:hAnsi="Times New Roman"/>
          <w:color w:val="212121"/>
          <w:sz w:val="24"/>
          <w:szCs w:val="24"/>
        </w:rPr>
        <w:t>.</w:t>
      </w:r>
      <w:proofErr w:type="gramEnd"/>
      <w:r w:rsidR="000B7FCD">
        <w:rPr>
          <w:rStyle w:val="FootnoteReference"/>
          <w:rFonts w:ascii="Times New Roman" w:eastAsia="Times New Roman" w:hAnsi="Times New Roman"/>
          <w:color w:val="212121"/>
          <w:sz w:val="24"/>
          <w:szCs w:val="24"/>
        </w:rPr>
        <w:footnoteReference w:id="6"/>
      </w:r>
    </w:p>
    <w:p w:rsidR="00E14D03" w:rsidRDefault="009A6D6E" w:rsidP="003E7A6A">
      <w:pPr>
        <w:pStyle w:val="ListParagraph"/>
        <w:spacing w:after="0" w:line="240" w:lineRule="auto"/>
        <w:ind w:left="0" w:firstLine="630"/>
        <w:jc w:val="both"/>
        <w:rPr>
          <w:rFonts w:ascii="Times New Roman" w:hAnsi="Times New Roman"/>
          <w:color w:val="000000"/>
          <w:spacing w:val="-3"/>
          <w:sz w:val="24"/>
          <w:szCs w:val="24"/>
        </w:rPr>
      </w:pPr>
      <w:proofErr w:type="gramStart"/>
      <w:r>
        <w:rPr>
          <w:rFonts w:ascii="Times New Roman" w:hAnsi="Times New Roman"/>
          <w:sz w:val="24"/>
          <w:szCs w:val="24"/>
        </w:rPr>
        <w:t>Pentingnya</w:t>
      </w:r>
      <w:r w:rsidR="003D3DDA">
        <w:rPr>
          <w:rFonts w:ascii="Times New Roman" w:hAnsi="Times New Roman"/>
          <w:sz w:val="24"/>
          <w:szCs w:val="24"/>
        </w:rPr>
        <w:t xml:space="preserve"> peranan tokoh dalam sebuah karya fiksi tersebut juga senada dengan pendapat </w:t>
      </w:r>
      <w:r w:rsidR="000B7FCD">
        <w:rPr>
          <w:rFonts w:ascii="Times New Roman" w:hAnsi="Times New Roman"/>
          <w:color w:val="000000"/>
          <w:spacing w:val="-3"/>
          <w:sz w:val="24"/>
          <w:szCs w:val="24"/>
        </w:rPr>
        <w:t>Fananie</w:t>
      </w:r>
      <w:r w:rsidR="003E7A6A">
        <w:rPr>
          <w:rFonts w:ascii="Times New Roman" w:hAnsi="Times New Roman"/>
          <w:color w:val="000000"/>
          <w:spacing w:val="-3"/>
          <w:sz w:val="24"/>
          <w:szCs w:val="24"/>
        </w:rPr>
        <w:t xml:space="preserve">, bahwa </w:t>
      </w:r>
      <w:r w:rsidR="00700F9B" w:rsidRPr="00700F9B">
        <w:rPr>
          <w:rFonts w:ascii="Times New Roman" w:hAnsi="Times New Roman"/>
          <w:color w:val="000000"/>
          <w:spacing w:val="-3"/>
          <w:sz w:val="24"/>
          <w:szCs w:val="24"/>
        </w:rPr>
        <w:t>sebagian besar tokoh-tokoh dalam karya fiksi adalah tokoh-tokoh rekaan, namun kendati berupa rekaan atau hanya imajinasi pengarang, masalah penokohan merupakan satu bagian penting dalam membangun sebuah cerita.</w:t>
      </w:r>
      <w:proofErr w:type="gramEnd"/>
      <w:r w:rsidR="000B7FCD">
        <w:rPr>
          <w:rStyle w:val="FootnoteReference"/>
          <w:rFonts w:ascii="Times New Roman" w:hAnsi="Times New Roman"/>
          <w:color w:val="000000"/>
          <w:spacing w:val="-3"/>
          <w:sz w:val="24"/>
          <w:szCs w:val="24"/>
        </w:rPr>
        <w:footnoteReference w:id="7"/>
      </w:r>
      <w:r w:rsidR="00700F9B" w:rsidRPr="00700F9B">
        <w:rPr>
          <w:rFonts w:ascii="Times New Roman" w:hAnsi="Times New Roman"/>
          <w:color w:val="000000"/>
          <w:spacing w:val="-3"/>
          <w:sz w:val="24"/>
          <w:szCs w:val="24"/>
        </w:rPr>
        <w:t xml:space="preserve"> </w:t>
      </w:r>
      <w:proofErr w:type="gramStart"/>
      <w:r w:rsidR="00700F9B" w:rsidRPr="00700F9B">
        <w:rPr>
          <w:rFonts w:ascii="Times New Roman" w:hAnsi="Times New Roman"/>
          <w:color w:val="000000"/>
          <w:spacing w:val="-3"/>
          <w:sz w:val="24"/>
          <w:szCs w:val="24"/>
        </w:rPr>
        <w:t>Tokoh-</w:t>
      </w:r>
      <w:r w:rsidR="00700F9B" w:rsidRPr="00700F9B">
        <w:rPr>
          <w:rFonts w:ascii="Times New Roman" w:hAnsi="Times New Roman"/>
          <w:color w:val="000000"/>
          <w:spacing w:val="-3"/>
          <w:sz w:val="24"/>
          <w:szCs w:val="24"/>
        </w:rPr>
        <w:lastRenderedPageBreak/>
        <w:t>tokoh tersebut tidak hanya berfungsi untuk memainkan cerita, tetapi juga berperan menyampaikan ide, motif, plot, dan tema.</w:t>
      </w:r>
      <w:proofErr w:type="gramEnd"/>
      <w:r w:rsidR="00700F9B" w:rsidRPr="00700F9B">
        <w:rPr>
          <w:rFonts w:ascii="Times New Roman" w:hAnsi="Times New Roman"/>
          <w:color w:val="000000"/>
          <w:spacing w:val="-3"/>
          <w:sz w:val="24"/>
          <w:szCs w:val="24"/>
        </w:rPr>
        <w:t xml:space="preserve"> Menurutnya, semakin berkembangnya ilmu jiwa, terutama psikoanalisis, paranan tokoh dalam cerita </w:t>
      </w:r>
      <w:proofErr w:type="gramStart"/>
      <w:r w:rsidR="00700F9B" w:rsidRPr="00700F9B">
        <w:rPr>
          <w:rFonts w:ascii="Times New Roman" w:hAnsi="Times New Roman"/>
          <w:color w:val="000000"/>
          <w:spacing w:val="-3"/>
          <w:sz w:val="24"/>
          <w:szCs w:val="24"/>
        </w:rPr>
        <w:t>akan</w:t>
      </w:r>
      <w:proofErr w:type="gramEnd"/>
      <w:r w:rsidR="00700F9B" w:rsidRPr="00700F9B">
        <w:rPr>
          <w:rFonts w:ascii="Times New Roman" w:hAnsi="Times New Roman"/>
          <w:color w:val="000000"/>
          <w:spacing w:val="-3"/>
          <w:sz w:val="24"/>
          <w:szCs w:val="24"/>
        </w:rPr>
        <w:t xml:space="preserve"> semakin penting untuk dijadikan sebagai bahan kajian. </w:t>
      </w:r>
    </w:p>
    <w:p w:rsidR="00700F9B" w:rsidRPr="00355B1C" w:rsidRDefault="00E14D03" w:rsidP="003E7A6A">
      <w:pPr>
        <w:pStyle w:val="ListParagraph"/>
        <w:spacing w:after="0" w:line="240" w:lineRule="auto"/>
        <w:ind w:left="0" w:firstLine="630"/>
        <w:jc w:val="both"/>
        <w:rPr>
          <w:rFonts w:ascii="Times New Roman" w:hAnsi="Times New Roman"/>
          <w:sz w:val="24"/>
          <w:szCs w:val="24"/>
        </w:rPr>
      </w:pPr>
      <w:r>
        <w:rPr>
          <w:rFonts w:ascii="Times New Roman" w:hAnsi="Times New Roman"/>
          <w:color w:val="000000"/>
          <w:spacing w:val="-3"/>
          <w:sz w:val="24"/>
          <w:szCs w:val="24"/>
        </w:rPr>
        <w:t xml:space="preserve">Pendapat Fananie tersebut juga sejalan </w:t>
      </w:r>
      <w:r w:rsidR="00E01137">
        <w:rPr>
          <w:rFonts w:ascii="Times New Roman" w:hAnsi="Times New Roman"/>
          <w:color w:val="000000"/>
          <w:spacing w:val="-3"/>
          <w:sz w:val="24"/>
          <w:szCs w:val="24"/>
        </w:rPr>
        <w:t xml:space="preserve">dengan </w:t>
      </w:r>
      <w:proofErr w:type="gramStart"/>
      <w:r>
        <w:rPr>
          <w:rFonts w:ascii="Times New Roman" w:hAnsi="Times New Roman"/>
          <w:color w:val="000000"/>
          <w:spacing w:val="-3"/>
          <w:sz w:val="24"/>
          <w:szCs w:val="24"/>
        </w:rPr>
        <w:t>apa</w:t>
      </w:r>
      <w:proofErr w:type="gramEnd"/>
      <w:r>
        <w:rPr>
          <w:rFonts w:ascii="Times New Roman" w:hAnsi="Times New Roman"/>
          <w:color w:val="000000"/>
          <w:spacing w:val="-3"/>
          <w:sz w:val="24"/>
          <w:szCs w:val="24"/>
        </w:rPr>
        <w:t xml:space="preserve"> yang diutarakan oleh</w:t>
      </w:r>
      <w:r w:rsidR="000B7FCD">
        <w:rPr>
          <w:rFonts w:ascii="Times New Roman" w:hAnsi="Times New Roman"/>
          <w:color w:val="000000"/>
          <w:spacing w:val="-3"/>
          <w:sz w:val="24"/>
          <w:szCs w:val="24"/>
        </w:rPr>
        <w:t xml:space="preserve"> Handour</w:t>
      </w:r>
      <w:r w:rsidR="00E01137">
        <w:rPr>
          <w:rFonts w:ascii="Times New Roman" w:hAnsi="Times New Roman"/>
          <w:color w:val="000000"/>
          <w:spacing w:val="-3"/>
          <w:sz w:val="24"/>
          <w:szCs w:val="24"/>
        </w:rPr>
        <w:t xml:space="preserve">, bahwa Kepribadian manuasi adalah hasil dari </w:t>
      </w:r>
      <w:r w:rsidR="00BA1822">
        <w:rPr>
          <w:rFonts w:ascii="Times New Roman" w:hAnsi="Times New Roman"/>
          <w:color w:val="000000"/>
          <w:spacing w:val="-3"/>
          <w:sz w:val="24"/>
          <w:szCs w:val="24"/>
        </w:rPr>
        <w:t>drama yang dimainkan dalam pikiran.</w:t>
      </w:r>
      <w:r w:rsidR="000B7FCD">
        <w:rPr>
          <w:rStyle w:val="FootnoteReference"/>
          <w:rFonts w:ascii="Times New Roman" w:hAnsi="Times New Roman"/>
          <w:color w:val="000000"/>
          <w:spacing w:val="-3"/>
          <w:sz w:val="24"/>
          <w:szCs w:val="24"/>
        </w:rPr>
        <w:footnoteReference w:id="8"/>
      </w:r>
      <w:r w:rsidR="00BA1822">
        <w:rPr>
          <w:rFonts w:ascii="Times New Roman" w:hAnsi="Times New Roman"/>
          <w:color w:val="000000"/>
          <w:spacing w:val="-3"/>
          <w:sz w:val="24"/>
          <w:szCs w:val="24"/>
        </w:rPr>
        <w:t xml:space="preserve"> </w:t>
      </w:r>
      <w:proofErr w:type="gramStart"/>
      <w:r w:rsidR="00BA1822">
        <w:rPr>
          <w:rFonts w:ascii="Times New Roman" w:hAnsi="Times New Roman"/>
          <w:color w:val="000000"/>
          <w:spacing w:val="-3"/>
          <w:sz w:val="24"/>
          <w:szCs w:val="24"/>
        </w:rPr>
        <w:t>Setiap manu</w:t>
      </w:r>
      <w:r w:rsidR="00E01137">
        <w:rPr>
          <w:rFonts w:ascii="Times New Roman" w:hAnsi="Times New Roman"/>
          <w:color w:val="000000"/>
          <w:spacing w:val="-3"/>
          <w:sz w:val="24"/>
          <w:szCs w:val="24"/>
        </w:rPr>
        <w:t>si</w:t>
      </w:r>
      <w:r w:rsidR="00BA1822">
        <w:rPr>
          <w:rFonts w:ascii="Times New Roman" w:hAnsi="Times New Roman"/>
          <w:color w:val="000000"/>
          <w:spacing w:val="-3"/>
          <w:sz w:val="24"/>
          <w:szCs w:val="24"/>
        </w:rPr>
        <w:t>a</w:t>
      </w:r>
      <w:r w:rsidR="00E01137">
        <w:rPr>
          <w:rFonts w:ascii="Times New Roman" w:hAnsi="Times New Roman"/>
          <w:color w:val="000000"/>
          <w:spacing w:val="-3"/>
          <w:sz w:val="24"/>
          <w:szCs w:val="24"/>
        </w:rPr>
        <w:t xml:space="preserve"> adalah hasil manifestasi dari kekuatan interaksi mental yang berlangsung dalam dirinya.</w:t>
      </w:r>
      <w:proofErr w:type="gramEnd"/>
      <w:r w:rsidR="00E01137">
        <w:rPr>
          <w:rFonts w:ascii="Times New Roman" w:hAnsi="Times New Roman"/>
          <w:color w:val="000000"/>
          <w:spacing w:val="-3"/>
          <w:sz w:val="24"/>
          <w:szCs w:val="24"/>
        </w:rPr>
        <w:t xml:space="preserve"> </w:t>
      </w:r>
      <w:proofErr w:type="gramStart"/>
      <w:r w:rsidR="00E01137">
        <w:rPr>
          <w:rFonts w:ascii="Times New Roman" w:hAnsi="Times New Roman"/>
          <w:color w:val="000000"/>
          <w:spacing w:val="-3"/>
          <w:sz w:val="24"/>
          <w:szCs w:val="24"/>
        </w:rPr>
        <w:t>Menurut Handour sebagaimana pendapatnya yeng berkenaan dengan pendapat Freud adalah, bahwa kita adalah actor drama yang dimaikan oleh pikiran kita.</w:t>
      </w:r>
      <w:proofErr w:type="gramEnd"/>
      <w:r w:rsidR="00E01137">
        <w:rPr>
          <w:rFonts w:ascii="Times New Roman" w:hAnsi="Times New Roman"/>
          <w:color w:val="000000"/>
          <w:spacing w:val="-3"/>
          <w:sz w:val="24"/>
          <w:szCs w:val="24"/>
        </w:rPr>
        <w:t xml:space="preserve"> Kepribadian kita mewakili perjuangan yang </w:t>
      </w:r>
      <w:proofErr w:type="gramStart"/>
      <w:r w:rsidR="00E01137">
        <w:rPr>
          <w:rFonts w:ascii="Times New Roman" w:hAnsi="Times New Roman"/>
          <w:color w:val="000000"/>
          <w:spacing w:val="-3"/>
          <w:sz w:val="24"/>
          <w:szCs w:val="24"/>
        </w:rPr>
        <w:t>terjadi  jauh</w:t>
      </w:r>
      <w:proofErr w:type="gramEnd"/>
      <w:r w:rsidR="00E01137">
        <w:rPr>
          <w:rFonts w:ascii="Times New Roman" w:hAnsi="Times New Roman"/>
          <w:color w:val="000000"/>
          <w:spacing w:val="-3"/>
          <w:sz w:val="24"/>
          <w:szCs w:val="24"/>
        </w:rPr>
        <w:t xml:space="preserve"> di dalam diri kita. </w:t>
      </w:r>
    </w:p>
    <w:p w:rsidR="00700F9B" w:rsidRPr="00700F9B" w:rsidRDefault="000B7FCD" w:rsidP="000B7FCD">
      <w:pPr>
        <w:shd w:val="clear" w:color="auto" w:fill="FFFFFF"/>
        <w:spacing w:after="0" w:line="240" w:lineRule="auto"/>
        <w:ind w:firstLine="630"/>
        <w:jc w:val="both"/>
        <w:rPr>
          <w:rFonts w:ascii="Times New Roman" w:hAnsi="Times New Roman"/>
          <w:color w:val="000000"/>
          <w:spacing w:val="-3"/>
          <w:sz w:val="24"/>
          <w:szCs w:val="24"/>
        </w:rPr>
      </w:pPr>
      <w:r>
        <w:rPr>
          <w:rFonts w:ascii="Times New Roman" w:hAnsi="Times New Roman"/>
          <w:color w:val="000000"/>
          <w:spacing w:val="-3"/>
          <w:sz w:val="24"/>
          <w:szCs w:val="24"/>
        </w:rPr>
        <w:t>Selanjutnya, menurut Abrams</w:t>
      </w:r>
      <w:r w:rsidR="00700F9B" w:rsidRPr="00700F9B">
        <w:rPr>
          <w:rFonts w:ascii="Times New Roman" w:hAnsi="Times New Roman"/>
          <w:color w:val="000000"/>
          <w:spacing w:val="-3"/>
          <w:sz w:val="24"/>
          <w:szCs w:val="24"/>
        </w:rPr>
        <w:t xml:space="preserve"> yang dikutip oleh Fananie, mengatakan bahwa </w:t>
      </w:r>
      <w:proofErr w:type="gramStart"/>
      <w:r w:rsidR="00700F9B" w:rsidRPr="00700F9B">
        <w:rPr>
          <w:rFonts w:ascii="Times New Roman" w:hAnsi="Times New Roman"/>
          <w:color w:val="000000"/>
          <w:spacing w:val="-3"/>
          <w:sz w:val="24"/>
          <w:szCs w:val="24"/>
        </w:rPr>
        <w:t>untuk  menilai</w:t>
      </w:r>
      <w:proofErr w:type="gramEnd"/>
      <w:r w:rsidR="00700F9B" w:rsidRPr="00700F9B">
        <w:rPr>
          <w:rFonts w:ascii="Times New Roman" w:hAnsi="Times New Roman"/>
          <w:color w:val="000000"/>
          <w:spacing w:val="-3"/>
          <w:sz w:val="24"/>
          <w:szCs w:val="24"/>
        </w:rPr>
        <w:t xml:space="preserve"> karakter tokoh dapat dilihat dari apa yang dikatakan dan apa yang dilakukan.</w:t>
      </w:r>
      <w:r>
        <w:rPr>
          <w:rStyle w:val="FootnoteReference"/>
          <w:rFonts w:ascii="Times New Roman" w:hAnsi="Times New Roman"/>
          <w:color w:val="000000"/>
          <w:spacing w:val="-3"/>
          <w:sz w:val="24"/>
          <w:szCs w:val="24"/>
        </w:rPr>
        <w:footnoteReference w:id="9"/>
      </w:r>
      <w:r w:rsidR="00700F9B" w:rsidRPr="00700F9B">
        <w:rPr>
          <w:rFonts w:ascii="Times New Roman" w:hAnsi="Times New Roman"/>
          <w:color w:val="000000"/>
          <w:spacing w:val="-3"/>
          <w:sz w:val="24"/>
          <w:szCs w:val="24"/>
        </w:rPr>
        <w:t xml:space="preserve"> Identifikasi tersebut adalah </w:t>
      </w:r>
      <w:proofErr w:type="gramStart"/>
      <w:r w:rsidR="00700F9B" w:rsidRPr="00700F9B">
        <w:rPr>
          <w:rFonts w:ascii="Times New Roman" w:hAnsi="Times New Roman"/>
          <w:color w:val="000000"/>
          <w:spacing w:val="-3"/>
          <w:sz w:val="24"/>
          <w:szCs w:val="24"/>
        </w:rPr>
        <w:t>didasarkan  pada</w:t>
      </w:r>
      <w:proofErr w:type="gramEnd"/>
      <w:r w:rsidR="00700F9B" w:rsidRPr="00700F9B">
        <w:rPr>
          <w:rFonts w:ascii="Times New Roman" w:hAnsi="Times New Roman"/>
          <w:color w:val="000000"/>
          <w:spacing w:val="-3"/>
          <w:sz w:val="24"/>
          <w:szCs w:val="24"/>
        </w:rPr>
        <w:t xml:space="preserve"> konsistensi atau keajegannya, dalam</w:t>
      </w:r>
      <w:r w:rsidR="007312E9">
        <w:rPr>
          <w:rFonts w:ascii="Times New Roman" w:hAnsi="Times New Roman"/>
          <w:color w:val="000000"/>
          <w:spacing w:val="-3"/>
          <w:sz w:val="24"/>
          <w:szCs w:val="24"/>
        </w:rPr>
        <w:t xml:space="preserve"> artian konsistensi sikap, mora</w:t>
      </w:r>
      <w:r w:rsidR="00700F9B" w:rsidRPr="00700F9B">
        <w:rPr>
          <w:rFonts w:ascii="Times New Roman" w:hAnsi="Times New Roman"/>
          <w:color w:val="000000"/>
          <w:spacing w:val="-3"/>
          <w:sz w:val="24"/>
          <w:szCs w:val="24"/>
        </w:rPr>
        <w:t xml:space="preserve">litas, perilaku, dan pemikiran dalam memecahkan, memandang, dan bersikap dalam menghadapi setiap peristiwa. </w:t>
      </w:r>
    </w:p>
    <w:p w:rsidR="00700F9B" w:rsidRPr="00700F9B" w:rsidRDefault="009E155C" w:rsidP="000B7FCD">
      <w:pPr>
        <w:shd w:val="clear" w:color="auto" w:fill="FFFFFF"/>
        <w:spacing w:after="0" w:line="240" w:lineRule="auto"/>
        <w:ind w:firstLine="630"/>
        <w:jc w:val="both"/>
        <w:rPr>
          <w:rFonts w:ascii="Times New Roman" w:hAnsi="Times New Roman"/>
          <w:sz w:val="24"/>
          <w:szCs w:val="24"/>
        </w:rPr>
      </w:pPr>
      <w:r>
        <w:rPr>
          <w:rFonts w:ascii="Times New Roman" w:hAnsi="Times New Roman"/>
          <w:color w:val="000000"/>
          <w:spacing w:val="-3"/>
          <w:sz w:val="24"/>
          <w:szCs w:val="24"/>
        </w:rPr>
        <w:t>B</w:t>
      </w:r>
      <w:r w:rsidR="00700F9B" w:rsidRPr="00700F9B">
        <w:rPr>
          <w:rFonts w:ascii="Times New Roman" w:hAnsi="Times New Roman"/>
          <w:color w:val="000000"/>
          <w:spacing w:val="-3"/>
          <w:sz w:val="24"/>
          <w:szCs w:val="24"/>
        </w:rPr>
        <w:t xml:space="preserve">erkaitan dengan tokoh yang perlu dibicarakan adalah berbagai </w:t>
      </w:r>
      <w:proofErr w:type="gramStart"/>
      <w:r w:rsidR="00700F9B" w:rsidRPr="00700F9B">
        <w:rPr>
          <w:rFonts w:ascii="Times New Roman" w:hAnsi="Times New Roman"/>
          <w:color w:val="000000"/>
          <w:spacing w:val="-3"/>
          <w:sz w:val="24"/>
          <w:szCs w:val="24"/>
        </w:rPr>
        <w:t>kondisi  yang</w:t>
      </w:r>
      <w:proofErr w:type="gramEnd"/>
      <w:r w:rsidR="00700F9B" w:rsidRPr="00700F9B">
        <w:rPr>
          <w:rFonts w:ascii="Times New Roman" w:hAnsi="Times New Roman"/>
          <w:color w:val="000000"/>
          <w:spacing w:val="-3"/>
          <w:sz w:val="24"/>
          <w:szCs w:val="24"/>
        </w:rPr>
        <w:t xml:space="preserve"> mewarnai perilaku tokoh, salah satunya adalah aspek psikologi, yang juga menjadi pokok kajian dalam penelitian ini. </w:t>
      </w:r>
      <w:proofErr w:type="gramStart"/>
      <w:r w:rsidR="00700F9B" w:rsidRPr="00700F9B">
        <w:rPr>
          <w:rFonts w:ascii="Times New Roman" w:hAnsi="Times New Roman"/>
          <w:color w:val="000000"/>
          <w:spacing w:val="-3"/>
          <w:sz w:val="24"/>
          <w:szCs w:val="24"/>
        </w:rPr>
        <w:t>Menurut  Nyoman</w:t>
      </w:r>
      <w:proofErr w:type="gramEnd"/>
      <w:r w:rsidR="00700F9B" w:rsidRPr="00700F9B">
        <w:rPr>
          <w:rFonts w:ascii="Times New Roman" w:hAnsi="Times New Roman"/>
          <w:color w:val="000000"/>
          <w:spacing w:val="-3"/>
          <w:sz w:val="24"/>
          <w:szCs w:val="24"/>
        </w:rPr>
        <w:t xml:space="preserve"> K.R. pada dasarnya, baik </w:t>
      </w:r>
      <w:r w:rsidR="00700F9B" w:rsidRPr="00700F9B">
        <w:rPr>
          <w:rFonts w:ascii="Times New Roman" w:hAnsi="Times New Roman"/>
          <w:color w:val="000000"/>
          <w:spacing w:val="-3"/>
          <w:sz w:val="24"/>
          <w:szCs w:val="24"/>
        </w:rPr>
        <w:lastRenderedPageBreak/>
        <w:t xml:space="preserve">sosiologi sastra dan psikologi sastra, </w:t>
      </w:r>
      <w:r w:rsidR="00700F9B" w:rsidRPr="00700F9B">
        <w:rPr>
          <w:rFonts w:ascii="Times New Roman" w:hAnsi="Times New Roman"/>
          <w:color w:val="000000"/>
          <w:spacing w:val="-5"/>
          <w:sz w:val="24"/>
          <w:szCs w:val="24"/>
        </w:rPr>
        <w:t>maupun antropologi sastra, dibangun atas dasar asumsi-asum</w:t>
      </w:r>
      <w:r w:rsidR="002D569B">
        <w:rPr>
          <w:rFonts w:ascii="Times New Roman" w:hAnsi="Times New Roman"/>
          <w:color w:val="000000"/>
          <w:spacing w:val="-2"/>
          <w:sz w:val="24"/>
          <w:szCs w:val="24"/>
        </w:rPr>
        <w:t>si genesis</w:t>
      </w:r>
      <w:r w:rsidR="00700F9B" w:rsidRPr="00700F9B">
        <w:rPr>
          <w:rFonts w:ascii="Times New Roman" w:hAnsi="Times New Roman"/>
          <w:color w:val="000000"/>
          <w:spacing w:val="-2"/>
          <w:sz w:val="24"/>
          <w:szCs w:val="24"/>
        </w:rPr>
        <w:t xml:space="preserve"> dalam kaitannya dengan asal-usul karya.</w:t>
      </w:r>
      <w:r w:rsidR="000B7FCD">
        <w:rPr>
          <w:rStyle w:val="FootnoteReference"/>
          <w:rFonts w:ascii="Times New Roman" w:hAnsi="Times New Roman"/>
          <w:color w:val="000000"/>
          <w:spacing w:val="-2"/>
          <w:sz w:val="24"/>
          <w:szCs w:val="24"/>
        </w:rPr>
        <w:footnoteReference w:id="10"/>
      </w:r>
      <w:r w:rsidR="00700F9B" w:rsidRPr="00700F9B">
        <w:rPr>
          <w:rFonts w:ascii="Times New Roman" w:hAnsi="Times New Roman"/>
          <w:color w:val="000000"/>
          <w:spacing w:val="-2"/>
          <w:sz w:val="24"/>
          <w:szCs w:val="24"/>
        </w:rPr>
        <w:t xml:space="preserve"> </w:t>
      </w:r>
      <w:proofErr w:type="gramStart"/>
      <w:r w:rsidR="00700F9B" w:rsidRPr="00700F9B">
        <w:rPr>
          <w:rFonts w:ascii="Times New Roman" w:hAnsi="Times New Roman"/>
          <w:color w:val="000000"/>
          <w:spacing w:val="-2"/>
          <w:sz w:val="24"/>
          <w:szCs w:val="24"/>
        </w:rPr>
        <w:t xml:space="preserve">Apabila </w:t>
      </w:r>
      <w:r w:rsidR="00700F9B" w:rsidRPr="00700F9B">
        <w:rPr>
          <w:rFonts w:ascii="Times New Roman" w:hAnsi="Times New Roman"/>
          <w:color w:val="000000"/>
          <w:spacing w:val="-5"/>
          <w:sz w:val="24"/>
          <w:szCs w:val="24"/>
        </w:rPr>
        <w:t xml:space="preserve">sosiologi sastra dianalisis dalam kaitannya dengan masyarakat </w:t>
      </w:r>
      <w:r w:rsidR="00700F9B" w:rsidRPr="00700F9B">
        <w:rPr>
          <w:rFonts w:ascii="Times New Roman" w:hAnsi="Times New Roman"/>
          <w:color w:val="000000"/>
          <w:spacing w:val="-4"/>
          <w:sz w:val="24"/>
          <w:szCs w:val="24"/>
        </w:rPr>
        <w:t>yang menghasilkannya, sebagai latar belakang sosialnya, ma</w:t>
      </w:r>
      <w:r w:rsidR="00700F9B" w:rsidRPr="00700F9B">
        <w:rPr>
          <w:rFonts w:ascii="Times New Roman" w:hAnsi="Times New Roman"/>
          <w:color w:val="000000"/>
          <w:spacing w:val="-2"/>
          <w:sz w:val="24"/>
          <w:szCs w:val="24"/>
        </w:rPr>
        <w:t xml:space="preserve">ka psikologi sastra dianalisis dalam kaitannya dengan </w:t>
      </w:r>
      <w:r w:rsidR="002D569B">
        <w:rPr>
          <w:rFonts w:ascii="Times New Roman" w:hAnsi="Times New Roman"/>
          <w:color w:val="000000"/>
          <w:spacing w:val="-2"/>
          <w:sz w:val="24"/>
          <w:szCs w:val="24"/>
        </w:rPr>
        <w:t>psikologi</w:t>
      </w:r>
      <w:r w:rsidR="00700F9B" w:rsidRPr="00700F9B">
        <w:rPr>
          <w:rFonts w:ascii="Times New Roman" w:hAnsi="Times New Roman"/>
          <w:color w:val="000000"/>
          <w:spacing w:val="-2"/>
          <w:sz w:val="24"/>
          <w:szCs w:val="24"/>
        </w:rPr>
        <w:t xml:space="preserve"> dengan aspek-aspek kejiwaan pengarang.</w:t>
      </w:r>
      <w:proofErr w:type="gramEnd"/>
      <w:r w:rsidR="00700F9B" w:rsidRPr="00700F9B">
        <w:rPr>
          <w:rFonts w:ascii="Times New Roman" w:hAnsi="Times New Roman"/>
          <w:color w:val="000000"/>
          <w:spacing w:val="-2"/>
          <w:sz w:val="24"/>
          <w:szCs w:val="24"/>
        </w:rPr>
        <w:t xml:space="preserve"> </w:t>
      </w:r>
    </w:p>
    <w:p w:rsidR="00700F9B" w:rsidRPr="00700F9B" w:rsidRDefault="00700F9B" w:rsidP="00AA7110">
      <w:pPr>
        <w:shd w:val="clear" w:color="auto" w:fill="FFFFFF"/>
        <w:spacing w:after="0" w:line="240" w:lineRule="auto"/>
        <w:ind w:firstLine="630"/>
        <w:jc w:val="both"/>
        <w:rPr>
          <w:rFonts w:ascii="Times New Roman" w:hAnsi="Times New Roman"/>
          <w:sz w:val="24"/>
          <w:szCs w:val="24"/>
        </w:rPr>
      </w:pPr>
      <w:r w:rsidRPr="00700F9B">
        <w:rPr>
          <w:rFonts w:ascii="Times New Roman" w:hAnsi="Times New Roman"/>
          <w:color w:val="000000"/>
          <w:w w:val="101"/>
          <w:sz w:val="24"/>
          <w:szCs w:val="24"/>
        </w:rPr>
        <w:t xml:space="preserve">Seperti telah disinggung di depan, teori psikologi yang </w:t>
      </w:r>
      <w:r w:rsidRPr="00700F9B">
        <w:rPr>
          <w:rFonts w:ascii="Times New Roman" w:hAnsi="Times New Roman"/>
          <w:color w:val="000000"/>
          <w:spacing w:val="-5"/>
          <w:w w:val="101"/>
          <w:sz w:val="24"/>
          <w:szCs w:val="24"/>
        </w:rPr>
        <w:t xml:space="preserve">paling dominan </w:t>
      </w:r>
      <w:proofErr w:type="gramStart"/>
      <w:r w:rsidR="000B7FCD">
        <w:rPr>
          <w:rFonts w:ascii="Times New Roman" w:hAnsi="Times New Roman"/>
          <w:color w:val="000000"/>
          <w:spacing w:val="-5"/>
          <w:w w:val="101"/>
          <w:sz w:val="24"/>
          <w:szCs w:val="24"/>
        </w:rPr>
        <w:t>menurut  Nyoman</w:t>
      </w:r>
      <w:proofErr w:type="gramEnd"/>
      <w:r w:rsidR="000B7FCD">
        <w:rPr>
          <w:rFonts w:ascii="Times New Roman" w:hAnsi="Times New Roman"/>
          <w:color w:val="000000"/>
          <w:spacing w:val="-5"/>
          <w:w w:val="101"/>
          <w:sz w:val="24"/>
          <w:szCs w:val="24"/>
        </w:rPr>
        <w:t xml:space="preserve"> K.R. </w:t>
      </w:r>
      <w:r w:rsidRPr="00700F9B">
        <w:rPr>
          <w:rFonts w:ascii="Times New Roman" w:hAnsi="Times New Roman"/>
          <w:color w:val="000000"/>
          <w:spacing w:val="-5"/>
          <w:w w:val="101"/>
          <w:sz w:val="24"/>
          <w:szCs w:val="24"/>
        </w:rPr>
        <w:t xml:space="preserve"> </w:t>
      </w:r>
      <w:proofErr w:type="gramStart"/>
      <w:r w:rsidRPr="00700F9B">
        <w:rPr>
          <w:rFonts w:ascii="Times New Roman" w:hAnsi="Times New Roman"/>
          <w:color w:val="000000"/>
          <w:spacing w:val="-5"/>
          <w:w w:val="101"/>
          <w:sz w:val="24"/>
          <w:szCs w:val="24"/>
        </w:rPr>
        <w:t>dalam</w:t>
      </w:r>
      <w:proofErr w:type="gramEnd"/>
      <w:r w:rsidRPr="00700F9B">
        <w:rPr>
          <w:rFonts w:ascii="Times New Roman" w:hAnsi="Times New Roman"/>
          <w:color w:val="000000"/>
          <w:spacing w:val="-5"/>
          <w:w w:val="101"/>
          <w:sz w:val="24"/>
          <w:szCs w:val="24"/>
        </w:rPr>
        <w:t xml:space="preserve"> analisis karya sastra adalah teori Freud </w:t>
      </w:r>
      <w:r w:rsidRPr="00700F9B">
        <w:rPr>
          <w:rFonts w:ascii="Times New Roman" w:hAnsi="Times New Roman"/>
          <w:color w:val="000000"/>
          <w:spacing w:val="-6"/>
          <w:w w:val="101"/>
          <w:sz w:val="24"/>
          <w:szCs w:val="24"/>
        </w:rPr>
        <w:t>(1856-1939) yang membedakan kepribadian menjadi tiga ma</w:t>
      </w:r>
      <w:r w:rsidR="00A453AB">
        <w:rPr>
          <w:rFonts w:ascii="Times New Roman" w:hAnsi="Times New Roman"/>
          <w:color w:val="000000"/>
          <w:spacing w:val="-1"/>
          <w:w w:val="101"/>
          <w:sz w:val="24"/>
          <w:szCs w:val="24"/>
        </w:rPr>
        <w:t>cam, yaitu</w:t>
      </w:r>
      <w:r w:rsidRPr="00700F9B">
        <w:rPr>
          <w:rFonts w:ascii="Times New Roman" w:hAnsi="Times New Roman"/>
          <w:color w:val="000000"/>
          <w:spacing w:val="-1"/>
          <w:w w:val="101"/>
          <w:sz w:val="24"/>
          <w:szCs w:val="24"/>
        </w:rPr>
        <w:t xml:space="preserve"> </w:t>
      </w:r>
      <w:r w:rsidR="00C85909">
        <w:rPr>
          <w:rFonts w:ascii="Times New Roman" w:hAnsi="Times New Roman"/>
          <w:i/>
          <w:iCs/>
          <w:color w:val="000000"/>
          <w:spacing w:val="-1"/>
          <w:w w:val="101"/>
          <w:sz w:val="24"/>
          <w:szCs w:val="24"/>
        </w:rPr>
        <w:t>id, e</w:t>
      </w:r>
      <w:r w:rsidRPr="00700F9B">
        <w:rPr>
          <w:rFonts w:ascii="Times New Roman" w:hAnsi="Times New Roman"/>
          <w:i/>
          <w:iCs/>
          <w:color w:val="000000"/>
          <w:spacing w:val="-1"/>
          <w:w w:val="101"/>
          <w:sz w:val="24"/>
          <w:szCs w:val="24"/>
        </w:rPr>
        <w:t xml:space="preserve">go, </w:t>
      </w:r>
      <w:r w:rsidRPr="00700F9B">
        <w:rPr>
          <w:rFonts w:ascii="Times New Roman" w:hAnsi="Times New Roman"/>
          <w:color w:val="000000"/>
          <w:spacing w:val="-1"/>
          <w:w w:val="101"/>
          <w:sz w:val="24"/>
          <w:szCs w:val="24"/>
        </w:rPr>
        <w:t xml:space="preserve">dan </w:t>
      </w:r>
      <w:r w:rsidR="00C85909">
        <w:rPr>
          <w:rFonts w:ascii="Times New Roman" w:hAnsi="Times New Roman"/>
          <w:i/>
          <w:iCs/>
          <w:color w:val="000000"/>
          <w:spacing w:val="-1"/>
          <w:w w:val="101"/>
          <w:sz w:val="24"/>
          <w:szCs w:val="24"/>
        </w:rPr>
        <w:t>s</w:t>
      </w:r>
      <w:r w:rsidRPr="00700F9B">
        <w:rPr>
          <w:rFonts w:ascii="Times New Roman" w:hAnsi="Times New Roman"/>
          <w:i/>
          <w:iCs/>
          <w:color w:val="000000"/>
          <w:spacing w:val="-1"/>
          <w:w w:val="101"/>
          <w:sz w:val="24"/>
          <w:szCs w:val="24"/>
        </w:rPr>
        <w:t xml:space="preserve">uper </w:t>
      </w:r>
      <w:r w:rsidR="00C85909">
        <w:rPr>
          <w:rFonts w:ascii="Times New Roman" w:hAnsi="Times New Roman"/>
          <w:i/>
          <w:iCs/>
          <w:color w:val="000000"/>
          <w:spacing w:val="-1"/>
          <w:w w:val="101"/>
          <w:sz w:val="24"/>
          <w:szCs w:val="24"/>
        </w:rPr>
        <w:t>e</w:t>
      </w:r>
      <w:r w:rsidRPr="00700F9B">
        <w:rPr>
          <w:rFonts w:ascii="Times New Roman" w:hAnsi="Times New Roman"/>
          <w:i/>
          <w:iCs/>
          <w:color w:val="000000"/>
          <w:spacing w:val="-1"/>
          <w:w w:val="101"/>
          <w:sz w:val="24"/>
          <w:szCs w:val="24"/>
        </w:rPr>
        <w:t>go.</w:t>
      </w:r>
      <w:r w:rsidR="000B7FCD">
        <w:rPr>
          <w:rStyle w:val="FootnoteReference"/>
          <w:rFonts w:ascii="Times New Roman" w:hAnsi="Times New Roman"/>
          <w:i/>
          <w:iCs/>
          <w:color w:val="000000"/>
          <w:spacing w:val="-1"/>
          <w:w w:val="101"/>
          <w:sz w:val="24"/>
          <w:szCs w:val="24"/>
        </w:rPr>
        <w:footnoteReference w:id="11"/>
      </w:r>
      <w:r w:rsidRPr="00700F9B">
        <w:rPr>
          <w:rFonts w:ascii="Times New Roman" w:hAnsi="Times New Roman"/>
          <w:i/>
          <w:iCs/>
          <w:color w:val="000000"/>
          <w:spacing w:val="-1"/>
          <w:w w:val="101"/>
          <w:sz w:val="24"/>
          <w:szCs w:val="24"/>
        </w:rPr>
        <w:t xml:space="preserve"> </w:t>
      </w:r>
      <w:r w:rsidRPr="00700F9B">
        <w:rPr>
          <w:rFonts w:ascii="Times New Roman" w:hAnsi="Times New Roman"/>
          <w:color w:val="000000"/>
          <w:spacing w:val="-1"/>
          <w:w w:val="101"/>
          <w:sz w:val="24"/>
          <w:szCs w:val="24"/>
        </w:rPr>
        <w:t xml:space="preserve">Banyak pendapat yang </w:t>
      </w:r>
      <w:r w:rsidRPr="00700F9B">
        <w:rPr>
          <w:rFonts w:ascii="Times New Roman" w:hAnsi="Times New Roman"/>
          <w:color w:val="000000"/>
          <w:sz w:val="24"/>
          <w:szCs w:val="24"/>
        </w:rPr>
        <w:t xml:space="preserve">mengatakan bahwa teori Freud hanya berhasil untuk mengungkapkan genesis karya sastra, jadi, sangat dekat dengan </w:t>
      </w:r>
      <w:r w:rsidRPr="00700F9B">
        <w:rPr>
          <w:rFonts w:ascii="Times New Roman" w:hAnsi="Times New Roman"/>
          <w:color w:val="000000"/>
          <w:spacing w:val="-1"/>
          <w:sz w:val="24"/>
          <w:szCs w:val="24"/>
        </w:rPr>
        <w:t xml:space="preserve">penelitian proses kreatif. </w:t>
      </w:r>
      <w:proofErr w:type="gramStart"/>
      <w:r w:rsidRPr="00700F9B">
        <w:rPr>
          <w:rFonts w:ascii="Times New Roman" w:hAnsi="Times New Roman"/>
          <w:color w:val="000000"/>
          <w:spacing w:val="-1"/>
          <w:sz w:val="24"/>
          <w:szCs w:val="24"/>
        </w:rPr>
        <w:t>Relevansi teori Freud dianggap sa</w:t>
      </w:r>
      <w:r w:rsidRPr="00700F9B">
        <w:rPr>
          <w:rFonts w:ascii="Times New Roman" w:hAnsi="Times New Roman"/>
          <w:color w:val="000000"/>
          <w:spacing w:val="-1"/>
          <w:sz w:val="24"/>
          <w:szCs w:val="24"/>
        </w:rPr>
        <w:softHyphen/>
      </w:r>
      <w:r w:rsidRPr="00700F9B">
        <w:rPr>
          <w:rFonts w:ascii="Times New Roman" w:hAnsi="Times New Roman"/>
          <w:color w:val="000000"/>
          <w:sz w:val="24"/>
          <w:szCs w:val="24"/>
        </w:rPr>
        <w:t>ngat terbatas dalam rangka memahami sebuah karya sastra.</w:t>
      </w:r>
      <w:proofErr w:type="gramEnd"/>
      <w:r w:rsidRPr="00700F9B">
        <w:rPr>
          <w:rFonts w:ascii="Times New Roman" w:hAnsi="Times New Roman"/>
          <w:color w:val="000000"/>
          <w:sz w:val="24"/>
          <w:szCs w:val="24"/>
        </w:rPr>
        <w:t xml:space="preserve"> </w:t>
      </w:r>
      <w:r w:rsidRPr="00700F9B">
        <w:rPr>
          <w:rFonts w:ascii="Times New Roman" w:hAnsi="Times New Roman"/>
          <w:color w:val="000000"/>
          <w:spacing w:val="-5"/>
          <w:sz w:val="24"/>
          <w:szCs w:val="24"/>
        </w:rPr>
        <w:t xml:space="preserve">Meskipun demikian, menurut </w:t>
      </w:r>
      <w:proofErr w:type="gramStart"/>
      <w:r w:rsidRPr="00700F9B">
        <w:rPr>
          <w:rFonts w:ascii="Times New Roman" w:hAnsi="Times New Roman"/>
          <w:color w:val="000000"/>
          <w:spacing w:val="-5"/>
          <w:sz w:val="24"/>
          <w:szCs w:val="24"/>
        </w:rPr>
        <w:t>Milner  (</w:t>
      </w:r>
      <w:proofErr w:type="gramEnd"/>
      <w:r w:rsidRPr="00700F9B">
        <w:rPr>
          <w:rFonts w:ascii="Times New Roman" w:hAnsi="Times New Roman"/>
          <w:color w:val="000000"/>
          <w:spacing w:val="-5"/>
          <w:sz w:val="24"/>
          <w:szCs w:val="24"/>
        </w:rPr>
        <w:t xml:space="preserve">1992: xiii), peranan teori </w:t>
      </w:r>
      <w:r w:rsidRPr="00700F9B">
        <w:rPr>
          <w:rFonts w:ascii="Times New Roman" w:hAnsi="Times New Roman"/>
          <w:color w:val="000000"/>
          <w:sz w:val="24"/>
          <w:szCs w:val="24"/>
        </w:rPr>
        <w:t xml:space="preserve">Freud tidak terbatas sebagaimana dinyatakan sebelumnya. </w:t>
      </w:r>
      <w:r w:rsidRPr="00700F9B">
        <w:rPr>
          <w:rFonts w:ascii="Times New Roman" w:hAnsi="Times New Roman"/>
          <w:color w:val="000000"/>
          <w:spacing w:val="-2"/>
          <w:sz w:val="24"/>
          <w:szCs w:val="24"/>
        </w:rPr>
        <w:t xml:space="preserve">Menurutnya, teori Freud memiliki implikasi yang sangat luas </w:t>
      </w:r>
      <w:r w:rsidRPr="00700F9B">
        <w:rPr>
          <w:rFonts w:ascii="Times New Roman" w:hAnsi="Times New Roman"/>
          <w:color w:val="000000"/>
          <w:sz w:val="24"/>
          <w:szCs w:val="24"/>
        </w:rPr>
        <w:t xml:space="preserve">tergantung bagaimana </w:t>
      </w:r>
      <w:proofErr w:type="gramStart"/>
      <w:r w:rsidRPr="00700F9B">
        <w:rPr>
          <w:rFonts w:ascii="Times New Roman" w:hAnsi="Times New Roman"/>
          <w:color w:val="000000"/>
          <w:sz w:val="24"/>
          <w:szCs w:val="24"/>
        </w:rPr>
        <w:t>cara</w:t>
      </w:r>
      <w:proofErr w:type="gramEnd"/>
      <w:r w:rsidRPr="00700F9B">
        <w:rPr>
          <w:rFonts w:ascii="Times New Roman" w:hAnsi="Times New Roman"/>
          <w:color w:val="000000"/>
          <w:sz w:val="24"/>
          <w:szCs w:val="24"/>
        </w:rPr>
        <w:t xml:space="preserve"> mengoperasikannya. </w:t>
      </w:r>
      <w:proofErr w:type="gramStart"/>
      <w:r w:rsidRPr="00700F9B">
        <w:rPr>
          <w:rFonts w:ascii="Times New Roman" w:hAnsi="Times New Roman"/>
          <w:color w:val="000000"/>
          <w:sz w:val="24"/>
          <w:szCs w:val="24"/>
        </w:rPr>
        <w:t>Di satu pi</w:t>
      </w:r>
      <w:r w:rsidRPr="00700F9B">
        <w:rPr>
          <w:rFonts w:ascii="Times New Roman" w:hAnsi="Times New Roman"/>
          <w:color w:val="000000"/>
          <w:spacing w:val="-3"/>
          <w:sz w:val="24"/>
          <w:szCs w:val="24"/>
        </w:rPr>
        <w:t>hak, hubungan psikologi dengan sastra didasarkan atas pemahaman, bahwa sebagaimana bahasa pasien, sastra secara lang</w:t>
      </w:r>
      <w:r w:rsidRPr="00700F9B">
        <w:rPr>
          <w:rFonts w:ascii="Times New Roman" w:hAnsi="Times New Roman"/>
          <w:color w:val="000000"/>
          <w:sz w:val="24"/>
          <w:szCs w:val="24"/>
        </w:rPr>
        <w:t>sung menampilkan ketaksadaran bahasa.</w:t>
      </w:r>
      <w:proofErr w:type="gramEnd"/>
      <w:r w:rsidRPr="00700F9B">
        <w:rPr>
          <w:rFonts w:ascii="Times New Roman" w:hAnsi="Times New Roman"/>
          <w:color w:val="000000"/>
          <w:sz w:val="24"/>
          <w:szCs w:val="24"/>
        </w:rPr>
        <w:t xml:space="preserve"> Di pihak </w:t>
      </w:r>
      <w:proofErr w:type="gramStart"/>
      <w:r w:rsidRPr="00700F9B">
        <w:rPr>
          <w:rFonts w:ascii="Times New Roman" w:hAnsi="Times New Roman"/>
          <w:color w:val="000000"/>
          <w:sz w:val="24"/>
          <w:szCs w:val="24"/>
        </w:rPr>
        <w:t>lain</w:t>
      </w:r>
      <w:proofErr w:type="gramEnd"/>
      <w:r w:rsidRPr="00700F9B">
        <w:rPr>
          <w:rFonts w:ascii="Times New Roman" w:hAnsi="Times New Roman"/>
          <w:color w:val="000000"/>
          <w:sz w:val="24"/>
          <w:szCs w:val="24"/>
        </w:rPr>
        <w:t>, ke</w:t>
      </w:r>
      <w:r w:rsidRPr="00700F9B">
        <w:rPr>
          <w:rFonts w:ascii="Times New Roman" w:hAnsi="Times New Roman"/>
          <w:color w:val="000000"/>
          <w:spacing w:val="-4"/>
          <w:sz w:val="24"/>
          <w:szCs w:val="24"/>
        </w:rPr>
        <w:t xml:space="preserve">nyataan bahwa psikologi Freud memanfaatkan mimpi, fantasi, </w:t>
      </w:r>
      <w:r w:rsidRPr="00700F9B">
        <w:rPr>
          <w:rFonts w:ascii="Times New Roman" w:hAnsi="Times New Roman"/>
          <w:color w:val="000000"/>
          <w:sz w:val="24"/>
          <w:szCs w:val="24"/>
        </w:rPr>
        <w:t xml:space="preserve">dan mite, sedangkan ketiga hal tersebut rnerupakan masalah </w:t>
      </w:r>
      <w:r w:rsidRPr="00700F9B">
        <w:rPr>
          <w:rFonts w:ascii="Times New Roman" w:hAnsi="Times New Roman"/>
          <w:color w:val="000000"/>
          <w:spacing w:val="-3"/>
          <w:sz w:val="24"/>
          <w:szCs w:val="24"/>
        </w:rPr>
        <w:t xml:space="preserve">pokok dalam </w:t>
      </w:r>
      <w:r w:rsidRPr="00700F9B">
        <w:rPr>
          <w:rFonts w:ascii="Times New Roman" w:hAnsi="Times New Roman"/>
          <w:color w:val="000000"/>
          <w:spacing w:val="-3"/>
          <w:sz w:val="24"/>
          <w:szCs w:val="24"/>
        </w:rPr>
        <w:lastRenderedPageBreak/>
        <w:t>sastra. Hubungan yang erat antara psikoanalisis</w:t>
      </w:r>
      <w:proofErr w:type="gramStart"/>
      <w:r w:rsidRPr="00700F9B">
        <w:rPr>
          <w:rFonts w:ascii="Times New Roman" w:hAnsi="Times New Roman"/>
          <w:color w:val="000000"/>
          <w:spacing w:val="-3"/>
          <w:sz w:val="24"/>
          <w:szCs w:val="24"/>
        </w:rPr>
        <w:t xml:space="preserve">, </w:t>
      </w:r>
      <w:r w:rsidR="00A453AB">
        <w:rPr>
          <w:rFonts w:ascii="Times New Roman" w:hAnsi="Times New Roman"/>
          <w:color w:val="000000"/>
          <w:spacing w:val="-3"/>
          <w:sz w:val="24"/>
          <w:szCs w:val="24"/>
        </w:rPr>
        <w:t xml:space="preserve"> </w:t>
      </w:r>
      <w:r w:rsidRPr="00700F9B">
        <w:rPr>
          <w:rFonts w:ascii="Times New Roman" w:hAnsi="Times New Roman"/>
          <w:color w:val="000000"/>
          <w:sz w:val="24"/>
          <w:szCs w:val="24"/>
        </w:rPr>
        <w:t>khususnya</w:t>
      </w:r>
      <w:proofErr w:type="gramEnd"/>
      <w:r w:rsidRPr="00700F9B">
        <w:rPr>
          <w:rFonts w:ascii="Times New Roman" w:hAnsi="Times New Roman"/>
          <w:color w:val="000000"/>
          <w:sz w:val="24"/>
          <w:szCs w:val="24"/>
        </w:rPr>
        <w:t xml:space="preserve"> teori-teori Freud dengan sastra juga ditunjukkan melalui penelitiannya yang bertumpu pada karya sastra, se</w:t>
      </w:r>
      <w:r w:rsidRPr="00700F9B">
        <w:rPr>
          <w:rFonts w:ascii="Times New Roman" w:hAnsi="Times New Roman"/>
          <w:color w:val="000000"/>
          <w:spacing w:val="-1"/>
          <w:w w:val="101"/>
          <w:sz w:val="24"/>
          <w:szCs w:val="24"/>
        </w:rPr>
        <w:t xml:space="preserve">perti </w:t>
      </w:r>
      <w:r w:rsidRPr="00700F9B">
        <w:rPr>
          <w:rFonts w:ascii="Times New Roman" w:hAnsi="Times New Roman"/>
          <w:i/>
          <w:iCs/>
          <w:color w:val="000000"/>
          <w:spacing w:val="-1"/>
          <w:w w:val="101"/>
          <w:sz w:val="24"/>
          <w:szCs w:val="24"/>
        </w:rPr>
        <w:t xml:space="preserve">Oedipe-Roi (Oedipus Sang Raja) </w:t>
      </w:r>
      <w:r w:rsidRPr="00700F9B">
        <w:rPr>
          <w:rFonts w:ascii="Times New Roman" w:hAnsi="Times New Roman"/>
          <w:color w:val="000000"/>
          <w:spacing w:val="-1"/>
          <w:w w:val="101"/>
          <w:sz w:val="24"/>
          <w:szCs w:val="24"/>
        </w:rPr>
        <w:t xml:space="preserve">karya Sophocles dan </w:t>
      </w:r>
      <w:r w:rsidRPr="00700F9B">
        <w:rPr>
          <w:rFonts w:ascii="Times New Roman" w:hAnsi="Times New Roman"/>
          <w:i/>
          <w:iCs/>
          <w:color w:val="000000"/>
          <w:w w:val="101"/>
          <w:sz w:val="24"/>
          <w:szCs w:val="24"/>
        </w:rPr>
        <w:t xml:space="preserve">Hamlet </w:t>
      </w:r>
      <w:r w:rsidRPr="00700F9B">
        <w:rPr>
          <w:rFonts w:ascii="Times New Roman" w:hAnsi="Times New Roman"/>
          <w:color w:val="000000"/>
          <w:w w:val="101"/>
          <w:sz w:val="24"/>
          <w:szCs w:val="24"/>
        </w:rPr>
        <w:t xml:space="preserve">karya Shakespeare. </w:t>
      </w:r>
      <w:proofErr w:type="gramStart"/>
      <w:r w:rsidR="00A453AB">
        <w:rPr>
          <w:rFonts w:ascii="Times New Roman" w:hAnsi="Times New Roman"/>
          <w:color w:val="000000"/>
          <w:w w:val="101"/>
          <w:sz w:val="24"/>
          <w:szCs w:val="24"/>
        </w:rPr>
        <w:t>Menurut Fananie (2002) p</w:t>
      </w:r>
      <w:r w:rsidRPr="00700F9B">
        <w:rPr>
          <w:rFonts w:ascii="Times New Roman" w:hAnsi="Times New Roman"/>
          <w:color w:val="000000"/>
          <w:w w:val="101"/>
          <w:sz w:val="24"/>
          <w:szCs w:val="24"/>
        </w:rPr>
        <w:t xml:space="preserve">enelitian yang dilakukan oleh </w:t>
      </w:r>
      <w:r w:rsidRPr="00700F9B">
        <w:rPr>
          <w:rFonts w:ascii="Times New Roman" w:hAnsi="Times New Roman"/>
          <w:color w:val="000000"/>
          <w:spacing w:val="-1"/>
          <w:w w:val="101"/>
          <w:sz w:val="24"/>
          <w:szCs w:val="24"/>
        </w:rPr>
        <w:t>Freud sekaligus menunjukkan hubungan antara ilmu kedok</w:t>
      </w:r>
      <w:r w:rsidRPr="00700F9B">
        <w:rPr>
          <w:rFonts w:ascii="Times New Roman" w:hAnsi="Times New Roman"/>
          <w:color w:val="000000"/>
          <w:w w:val="101"/>
          <w:sz w:val="24"/>
          <w:szCs w:val="24"/>
        </w:rPr>
        <w:t>teran dengan sastra.</w:t>
      </w:r>
      <w:proofErr w:type="gramEnd"/>
    </w:p>
    <w:p w:rsidR="0039211A" w:rsidRPr="00A03DB7" w:rsidRDefault="00700F9B" w:rsidP="00AA7110">
      <w:pPr>
        <w:shd w:val="clear" w:color="auto" w:fill="FFFFFF"/>
        <w:spacing w:after="0" w:line="240" w:lineRule="auto"/>
        <w:ind w:firstLine="630"/>
        <w:jc w:val="both"/>
        <w:rPr>
          <w:rFonts w:ascii="Times New Roman" w:hAnsi="Times New Roman"/>
          <w:color w:val="000000"/>
          <w:spacing w:val="-7"/>
          <w:w w:val="102"/>
          <w:sz w:val="24"/>
          <w:szCs w:val="24"/>
        </w:rPr>
      </w:pPr>
      <w:r w:rsidRPr="00700F9B">
        <w:rPr>
          <w:rFonts w:ascii="Times New Roman" w:hAnsi="Times New Roman"/>
          <w:color w:val="000000"/>
          <w:spacing w:val="-3"/>
          <w:w w:val="101"/>
          <w:sz w:val="24"/>
          <w:szCs w:val="24"/>
        </w:rPr>
        <w:t>Teori Freud dengan demikian tidak terbatas untuk meng</w:t>
      </w:r>
      <w:r w:rsidRPr="00700F9B">
        <w:rPr>
          <w:rFonts w:ascii="Times New Roman" w:hAnsi="Times New Roman"/>
          <w:color w:val="000000"/>
          <w:w w:val="101"/>
          <w:sz w:val="24"/>
          <w:szCs w:val="24"/>
        </w:rPr>
        <w:t xml:space="preserve">analisis asal-usul proses kreatif seperti diduga sebelumnya. </w:t>
      </w:r>
      <w:r w:rsidRPr="00700F9B">
        <w:rPr>
          <w:rFonts w:ascii="Times New Roman" w:hAnsi="Times New Roman"/>
          <w:color w:val="000000"/>
          <w:spacing w:val="-1"/>
          <w:w w:val="101"/>
          <w:sz w:val="24"/>
          <w:szCs w:val="24"/>
        </w:rPr>
        <w:t xml:space="preserve">Sama dengan menghadapi seorang pasien, untuk mengobati </w:t>
      </w:r>
      <w:r w:rsidRPr="00700F9B">
        <w:rPr>
          <w:rFonts w:ascii="Times New Roman" w:hAnsi="Times New Roman"/>
          <w:color w:val="000000"/>
          <w:w w:val="101"/>
          <w:sz w:val="24"/>
          <w:szCs w:val="24"/>
        </w:rPr>
        <w:t xml:space="preserve">'penyakitnya, seorang psikolog tidak melakukannya dengan </w:t>
      </w:r>
      <w:proofErr w:type="gramStart"/>
      <w:r w:rsidRPr="00700F9B">
        <w:rPr>
          <w:rFonts w:ascii="Times New Roman" w:hAnsi="Times New Roman"/>
          <w:color w:val="000000"/>
          <w:spacing w:val="-1"/>
          <w:w w:val="101"/>
          <w:sz w:val="24"/>
          <w:szCs w:val="24"/>
        </w:rPr>
        <w:t>cara</w:t>
      </w:r>
      <w:proofErr w:type="gramEnd"/>
      <w:r w:rsidRPr="00700F9B">
        <w:rPr>
          <w:rFonts w:ascii="Times New Roman" w:hAnsi="Times New Roman"/>
          <w:color w:val="000000"/>
          <w:spacing w:val="-1"/>
          <w:w w:val="101"/>
          <w:sz w:val="24"/>
          <w:szCs w:val="24"/>
        </w:rPr>
        <w:t xml:space="preserve"> menguraikan asal-usul penyakitnya, melainkan dengan cara bercakap-cakap, berdialog, sehingga terungkap seluruh </w:t>
      </w:r>
      <w:r w:rsidRPr="00700F9B">
        <w:rPr>
          <w:rFonts w:ascii="Times New Roman" w:hAnsi="Times New Roman"/>
          <w:color w:val="000000"/>
          <w:spacing w:val="-2"/>
          <w:w w:val="101"/>
          <w:sz w:val="24"/>
          <w:szCs w:val="24"/>
        </w:rPr>
        <w:t>depresi mentalnya, yaitu melalui pernyataan-pernyataan ke</w:t>
      </w:r>
      <w:r w:rsidRPr="00700F9B">
        <w:rPr>
          <w:rFonts w:ascii="Times New Roman" w:hAnsi="Times New Roman"/>
          <w:color w:val="000000"/>
          <w:spacing w:val="-2"/>
          <w:w w:val="101"/>
          <w:sz w:val="24"/>
          <w:szCs w:val="24"/>
        </w:rPr>
        <w:softHyphen/>
      </w:r>
      <w:r w:rsidRPr="00700F9B">
        <w:rPr>
          <w:rFonts w:ascii="Times New Roman" w:hAnsi="Times New Roman"/>
          <w:color w:val="000000"/>
          <w:spacing w:val="-5"/>
          <w:w w:val="101"/>
          <w:sz w:val="24"/>
          <w:szCs w:val="24"/>
        </w:rPr>
        <w:t xml:space="preserve">taksadaran bahasanya. </w:t>
      </w:r>
      <w:proofErr w:type="gramStart"/>
      <w:r w:rsidRPr="00700F9B">
        <w:rPr>
          <w:rFonts w:ascii="Times New Roman" w:hAnsi="Times New Roman"/>
          <w:color w:val="000000"/>
          <w:spacing w:val="-5"/>
          <w:w w:val="101"/>
          <w:sz w:val="24"/>
          <w:szCs w:val="24"/>
        </w:rPr>
        <w:t xml:space="preserve">Bahasa inilah yang kemudian dianalisis </w:t>
      </w:r>
      <w:r w:rsidRPr="00700F9B">
        <w:rPr>
          <w:rFonts w:ascii="Times New Roman" w:hAnsi="Times New Roman"/>
          <w:color w:val="000000"/>
          <w:w w:val="101"/>
          <w:sz w:val="24"/>
          <w:szCs w:val="24"/>
        </w:rPr>
        <w:t>sehingga menghasilkan kesimpulan dalam pengobatannya.</w:t>
      </w:r>
      <w:proofErr w:type="gramEnd"/>
      <w:r w:rsidRPr="00700F9B">
        <w:rPr>
          <w:rFonts w:ascii="Times New Roman" w:hAnsi="Times New Roman"/>
          <w:color w:val="000000"/>
          <w:w w:val="101"/>
          <w:sz w:val="24"/>
          <w:szCs w:val="24"/>
        </w:rPr>
        <w:t xml:space="preserve">               </w:t>
      </w:r>
      <w:r w:rsidRPr="00700F9B">
        <w:rPr>
          <w:rFonts w:ascii="Times New Roman" w:hAnsi="Times New Roman"/>
          <w:color w:val="000000"/>
          <w:spacing w:val="-1"/>
          <w:w w:val="101"/>
          <w:sz w:val="24"/>
          <w:szCs w:val="24"/>
        </w:rPr>
        <w:t xml:space="preserve">Hal yang </w:t>
      </w:r>
      <w:proofErr w:type="gramStart"/>
      <w:r w:rsidRPr="00700F9B">
        <w:rPr>
          <w:rFonts w:ascii="Times New Roman" w:hAnsi="Times New Roman"/>
          <w:color w:val="000000"/>
          <w:spacing w:val="-1"/>
          <w:w w:val="101"/>
          <w:sz w:val="24"/>
          <w:szCs w:val="24"/>
        </w:rPr>
        <w:t>sama</w:t>
      </w:r>
      <w:proofErr w:type="gramEnd"/>
      <w:r w:rsidRPr="00700F9B">
        <w:rPr>
          <w:rFonts w:ascii="Times New Roman" w:hAnsi="Times New Roman"/>
          <w:color w:val="000000"/>
          <w:spacing w:val="-1"/>
          <w:w w:val="101"/>
          <w:sz w:val="24"/>
          <w:szCs w:val="24"/>
        </w:rPr>
        <w:t xml:space="preserve"> juga dilakukan dalan analisis terhadap karya </w:t>
      </w:r>
      <w:r w:rsidRPr="00700F9B">
        <w:rPr>
          <w:rFonts w:ascii="Times New Roman" w:hAnsi="Times New Roman"/>
          <w:color w:val="000000"/>
          <w:spacing w:val="-3"/>
          <w:w w:val="101"/>
          <w:sz w:val="24"/>
          <w:szCs w:val="24"/>
        </w:rPr>
        <w:t xml:space="preserve">sastra. </w:t>
      </w:r>
      <w:proofErr w:type="gramStart"/>
      <w:r w:rsidRPr="00700F9B">
        <w:rPr>
          <w:rFonts w:ascii="Times New Roman" w:hAnsi="Times New Roman"/>
          <w:color w:val="000000"/>
          <w:spacing w:val="-3"/>
          <w:w w:val="101"/>
          <w:sz w:val="24"/>
          <w:szCs w:val="24"/>
        </w:rPr>
        <w:t>Teori Freud dimanfaatkan untuk mengungkapkan ber</w:t>
      </w:r>
      <w:r w:rsidRPr="00700F9B">
        <w:rPr>
          <w:rFonts w:ascii="Times New Roman" w:hAnsi="Times New Roman"/>
          <w:color w:val="000000"/>
          <w:w w:val="101"/>
          <w:sz w:val="24"/>
          <w:szCs w:val="24"/>
        </w:rPr>
        <w:t>bagai gejala psikologis di balik gejala bahasa.</w:t>
      </w:r>
      <w:proofErr w:type="gramEnd"/>
      <w:r w:rsidRPr="00700F9B">
        <w:rPr>
          <w:rFonts w:ascii="Times New Roman" w:hAnsi="Times New Roman"/>
          <w:color w:val="000000"/>
          <w:w w:val="101"/>
          <w:sz w:val="24"/>
          <w:szCs w:val="24"/>
        </w:rPr>
        <w:t xml:space="preserve"> </w:t>
      </w:r>
      <w:proofErr w:type="gramStart"/>
      <w:r w:rsidRPr="00700F9B">
        <w:rPr>
          <w:rFonts w:ascii="Times New Roman" w:hAnsi="Times New Roman"/>
          <w:color w:val="000000"/>
          <w:w w:val="101"/>
          <w:sz w:val="24"/>
          <w:szCs w:val="24"/>
        </w:rPr>
        <w:t>Oleh karena</w:t>
      </w:r>
      <w:r w:rsidRPr="00700F9B">
        <w:rPr>
          <w:rFonts w:ascii="Times New Roman" w:hAnsi="Times New Roman"/>
          <w:color w:val="000000"/>
          <w:spacing w:val="-5"/>
          <w:w w:val="102"/>
          <w:sz w:val="24"/>
          <w:szCs w:val="24"/>
        </w:rPr>
        <w:t xml:space="preserve"> itulah, keberhasilan penelitian tergantung dari kemampuan </w:t>
      </w:r>
      <w:r w:rsidRPr="00700F9B">
        <w:rPr>
          <w:rFonts w:ascii="Times New Roman" w:hAnsi="Times New Roman"/>
          <w:color w:val="000000"/>
          <w:spacing w:val="-12"/>
          <w:w w:val="102"/>
          <w:sz w:val="24"/>
          <w:szCs w:val="24"/>
        </w:rPr>
        <w:t xml:space="preserve">dalam mengungkapkan kekhasan bahasa yang digunakan oleh </w:t>
      </w:r>
      <w:r w:rsidRPr="00700F9B">
        <w:rPr>
          <w:rFonts w:ascii="Times New Roman" w:hAnsi="Times New Roman"/>
          <w:color w:val="000000"/>
          <w:spacing w:val="-8"/>
          <w:w w:val="102"/>
          <w:sz w:val="24"/>
          <w:szCs w:val="24"/>
        </w:rPr>
        <w:t>pengarang.</w:t>
      </w:r>
      <w:proofErr w:type="gramEnd"/>
      <w:r w:rsidRPr="00700F9B">
        <w:rPr>
          <w:rFonts w:ascii="Times New Roman" w:hAnsi="Times New Roman"/>
          <w:color w:val="000000"/>
          <w:spacing w:val="-8"/>
          <w:w w:val="102"/>
          <w:sz w:val="24"/>
          <w:szCs w:val="24"/>
        </w:rPr>
        <w:t xml:space="preserve"> </w:t>
      </w:r>
      <w:proofErr w:type="gramStart"/>
      <w:r w:rsidRPr="00700F9B">
        <w:rPr>
          <w:rFonts w:ascii="Times New Roman" w:hAnsi="Times New Roman"/>
          <w:color w:val="000000"/>
          <w:spacing w:val="-8"/>
          <w:w w:val="102"/>
          <w:sz w:val="24"/>
          <w:szCs w:val="24"/>
        </w:rPr>
        <w:t>Benar, yang sangat dominan adalah tokoh-tokoh</w:t>
      </w:r>
      <w:r w:rsidR="00A453AB">
        <w:rPr>
          <w:rFonts w:ascii="Times New Roman" w:hAnsi="Times New Roman"/>
          <w:color w:val="000000"/>
          <w:spacing w:val="-8"/>
          <w:w w:val="102"/>
          <w:sz w:val="24"/>
          <w:szCs w:val="24"/>
        </w:rPr>
        <w:t>,</w:t>
      </w:r>
      <w:r w:rsidRPr="00700F9B">
        <w:rPr>
          <w:rFonts w:ascii="Times New Roman" w:hAnsi="Times New Roman"/>
          <w:color w:val="000000"/>
          <w:spacing w:val="-8"/>
          <w:w w:val="102"/>
          <w:sz w:val="24"/>
          <w:szCs w:val="24"/>
        </w:rPr>
        <w:t xml:space="preserve"> </w:t>
      </w:r>
      <w:r w:rsidRPr="00700F9B">
        <w:rPr>
          <w:rFonts w:ascii="Times New Roman" w:hAnsi="Times New Roman"/>
          <w:color w:val="000000"/>
          <w:spacing w:val="-7"/>
          <w:w w:val="102"/>
          <w:sz w:val="24"/>
          <w:szCs w:val="24"/>
        </w:rPr>
        <w:t>tetapi perlu disadari bahwa keseluruhan unsur disajikan me</w:t>
      </w:r>
      <w:r w:rsidRPr="00700F9B">
        <w:rPr>
          <w:rFonts w:ascii="Times New Roman" w:hAnsi="Times New Roman"/>
          <w:color w:val="000000"/>
          <w:spacing w:val="-10"/>
          <w:w w:val="102"/>
          <w:sz w:val="24"/>
          <w:szCs w:val="24"/>
        </w:rPr>
        <w:t>lalui bahasa.</w:t>
      </w:r>
      <w:proofErr w:type="gramEnd"/>
      <w:r w:rsidRPr="00700F9B">
        <w:rPr>
          <w:rFonts w:ascii="Times New Roman" w:hAnsi="Times New Roman"/>
          <w:color w:val="000000"/>
          <w:spacing w:val="-10"/>
          <w:w w:val="102"/>
          <w:sz w:val="24"/>
          <w:szCs w:val="24"/>
        </w:rPr>
        <w:t xml:space="preserve"> Bagaimana tokoh-tokoh, </w:t>
      </w:r>
      <w:proofErr w:type="gramStart"/>
      <w:r w:rsidRPr="00700F9B">
        <w:rPr>
          <w:rFonts w:ascii="Times New Roman" w:hAnsi="Times New Roman"/>
          <w:color w:val="000000"/>
          <w:spacing w:val="-10"/>
          <w:w w:val="102"/>
          <w:sz w:val="24"/>
          <w:szCs w:val="24"/>
        </w:rPr>
        <w:t>gaya</w:t>
      </w:r>
      <w:proofErr w:type="gramEnd"/>
      <w:r w:rsidRPr="00700F9B">
        <w:rPr>
          <w:rFonts w:ascii="Times New Roman" w:hAnsi="Times New Roman"/>
          <w:color w:val="000000"/>
          <w:spacing w:val="-10"/>
          <w:w w:val="102"/>
          <w:sz w:val="24"/>
          <w:szCs w:val="24"/>
        </w:rPr>
        <w:t xml:space="preserve"> bahasa, la tar, dan </w:t>
      </w:r>
      <w:r w:rsidRPr="00700F9B">
        <w:rPr>
          <w:rFonts w:ascii="Times New Roman" w:hAnsi="Times New Roman"/>
          <w:color w:val="000000"/>
          <w:spacing w:val="-5"/>
          <w:w w:val="102"/>
          <w:sz w:val="24"/>
          <w:szCs w:val="24"/>
        </w:rPr>
        <w:t xml:space="preserve">unsur-unsur lain yang muncul secara berulang-ulang, jelas </w:t>
      </w:r>
      <w:r w:rsidRPr="00700F9B">
        <w:rPr>
          <w:rFonts w:ascii="Times New Roman" w:hAnsi="Times New Roman"/>
          <w:color w:val="000000"/>
          <w:spacing w:val="-7"/>
          <w:w w:val="102"/>
          <w:sz w:val="24"/>
          <w:szCs w:val="24"/>
        </w:rPr>
        <w:t xml:space="preserve">menunjukkan ketaksadaran bahasa dan memiliki arti secara </w:t>
      </w:r>
      <w:r w:rsidRPr="00700F9B">
        <w:rPr>
          <w:rFonts w:ascii="Times New Roman" w:hAnsi="Times New Roman"/>
          <w:color w:val="000000"/>
          <w:spacing w:val="-5"/>
          <w:w w:val="102"/>
          <w:sz w:val="24"/>
          <w:szCs w:val="24"/>
        </w:rPr>
        <w:t xml:space="preserve">khas. Bagi Freud, asas psikologi adalah </w:t>
      </w:r>
      <w:r w:rsidRPr="00700F9B">
        <w:rPr>
          <w:rFonts w:ascii="Times New Roman" w:hAnsi="Times New Roman"/>
          <w:color w:val="000000"/>
          <w:spacing w:val="-5"/>
          <w:w w:val="102"/>
          <w:sz w:val="24"/>
          <w:szCs w:val="24"/>
        </w:rPr>
        <w:lastRenderedPageBreak/>
        <w:t xml:space="preserve">alam bawah sadar, </w:t>
      </w:r>
      <w:r w:rsidRPr="00700F9B">
        <w:rPr>
          <w:rFonts w:ascii="Times New Roman" w:hAnsi="Times New Roman"/>
          <w:color w:val="000000"/>
          <w:spacing w:val="-3"/>
          <w:w w:val="102"/>
          <w:sz w:val="24"/>
          <w:szCs w:val="24"/>
        </w:rPr>
        <w:t>yang disadari secara samar-samar oleh individu yang ber</w:t>
      </w:r>
      <w:r w:rsidRPr="00700F9B">
        <w:rPr>
          <w:rFonts w:ascii="Times New Roman" w:hAnsi="Times New Roman"/>
          <w:color w:val="000000"/>
          <w:spacing w:val="-7"/>
          <w:w w:val="102"/>
          <w:sz w:val="24"/>
          <w:szCs w:val="24"/>
        </w:rPr>
        <w:t xml:space="preserve">sangkutan. </w:t>
      </w:r>
      <w:proofErr w:type="gramStart"/>
      <w:r w:rsidRPr="00700F9B">
        <w:rPr>
          <w:rFonts w:ascii="Times New Roman" w:hAnsi="Times New Roman"/>
          <w:color w:val="000000"/>
          <w:spacing w:val="-7"/>
          <w:w w:val="102"/>
          <w:sz w:val="24"/>
          <w:szCs w:val="24"/>
        </w:rPr>
        <w:t>Menurutnya, ketaksadaran justru merupakan ba</w:t>
      </w:r>
      <w:r w:rsidRPr="00700F9B">
        <w:rPr>
          <w:rFonts w:ascii="Times New Roman" w:hAnsi="Times New Roman"/>
          <w:color w:val="000000"/>
          <w:spacing w:val="-1"/>
          <w:w w:val="102"/>
          <w:sz w:val="24"/>
          <w:szCs w:val="24"/>
        </w:rPr>
        <w:t xml:space="preserve">gian yang paling besar dan paling aktif dalam diri setiap </w:t>
      </w:r>
      <w:r w:rsidRPr="00700F9B">
        <w:rPr>
          <w:rFonts w:ascii="Times New Roman" w:hAnsi="Times New Roman"/>
          <w:color w:val="000000"/>
          <w:spacing w:val="-7"/>
          <w:w w:val="102"/>
          <w:sz w:val="24"/>
          <w:szCs w:val="24"/>
        </w:rPr>
        <w:t>orang.</w:t>
      </w:r>
      <w:proofErr w:type="gramEnd"/>
      <w:r w:rsidR="0039211A">
        <w:rPr>
          <w:rFonts w:ascii="Times New Roman" w:hAnsi="Times New Roman"/>
          <w:color w:val="000000"/>
          <w:spacing w:val="-7"/>
          <w:w w:val="102"/>
          <w:sz w:val="24"/>
          <w:szCs w:val="24"/>
        </w:rPr>
        <w:t xml:space="preserve"> </w:t>
      </w:r>
      <w:r w:rsidR="00D94192" w:rsidRPr="00A03DB7">
        <w:rPr>
          <w:rFonts w:ascii="Times New Roman" w:hAnsi="Times New Roman"/>
          <w:color w:val="000000"/>
          <w:spacing w:val="-7"/>
          <w:w w:val="102"/>
          <w:sz w:val="24"/>
          <w:szCs w:val="24"/>
        </w:rPr>
        <w:t>P</w:t>
      </w:r>
      <w:r w:rsidR="0039211A" w:rsidRPr="00A03DB7">
        <w:rPr>
          <w:rFonts w:ascii="Times New Roman" w:hAnsi="Times New Roman"/>
          <w:sz w:val="24"/>
          <w:szCs w:val="24"/>
        </w:rPr>
        <w:t xml:space="preserve">enemuan Freud ini, di satu sisi dapat dilihat sebagai usaha yang sangat eksploratif dan revolusioner, tetapi di sisi lain bersifat reduktif. </w:t>
      </w:r>
      <w:proofErr w:type="gramStart"/>
      <w:r w:rsidR="0039211A" w:rsidRPr="00A03DB7">
        <w:rPr>
          <w:rFonts w:ascii="Times New Roman" w:hAnsi="Times New Roman"/>
          <w:sz w:val="24"/>
          <w:szCs w:val="24"/>
        </w:rPr>
        <w:t>Freud menyempitkan hasrat hanya sebagai energy libidinal atau seksual.</w:t>
      </w:r>
      <w:proofErr w:type="gramEnd"/>
      <w:r w:rsidR="0039211A" w:rsidRPr="00A03DB7">
        <w:rPr>
          <w:rFonts w:ascii="Times New Roman" w:hAnsi="Times New Roman"/>
          <w:sz w:val="24"/>
          <w:szCs w:val="24"/>
        </w:rPr>
        <w:t xml:space="preserve"> </w:t>
      </w:r>
      <w:proofErr w:type="gramStart"/>
      <w:r w:rsidR="0039211A" w:rsidRPr="00A03DB7">
        <w:rPr>
          <w:rFonts w:ascii="Times New Roman" w:hAnsi="Times New Roman"/>
          <w:sz w:val="24"/>
          <w:szCs w:val="24"/>
        </w:rPr>
        <w:t>Sifat liar dari hasrat ini dilihat sebagai kandungan ketidaksadaran yang mesti “dipotong” arus</w:t>
      </w:r>
      <w:r w:rsidR="00D94192" w:rsidRPr="00A03DB7">
        <w:rPr>
          <w:rFonts w:ascii="Times New Roman" w:hAnsi="Times New Roman"/>
          <w:color w:val="000000"/>
          <w:spacing w:val="-7"/>
          <w:w w:val="102"/>
          <w:sz w:val="24"/>
          <w:szCs w:val="24"/>
        </w:rPr>
        <w:t xml:space="preserve"> </w:t>
      </w:r>
      <w:r w:rsidR="0039211A" w:rsidRPr="00A03DB7">
        <w:rPr>
          <w:rFonts w:ascii="Times New Roman" w:hAnsi="Times New Roman"/>
          <w:sz w:val="24"/>
          <w:szCs w:val="24"/>
        </w:rPr>
        <w:t>pertumbuhannya karena dianggap bisa membahayakan otoritas Ego (Hartono,</w:t>
      </w:r>
      <w:r w:rsidR="00D94192" w:rsidRPr="00A03DB7">
        <w:rPr>
          <w:rFonts w:ascii="Times New Roman" w:hAnsi="Times New Roman"/>
          <w:color w:val="000000"/>
          <w:spacing w:val="-7"/>
          <w:w w:val="102"/>
          <w:sz w:val="24"/>
          <w:szCs w:val="24"/>
        </w:rPr>
        <w:t xml:space="preserve"> </w:t>
      </w:r>
      <w:r w:rsidR="00D94192" w:rsidRPr="00A03DB7">
        <w:rPr>
          <w:rFonts w:ascii="Times New Roman" w:hAnsi="Times New Roman"/>
          <w:sz w:val="24"/>
          <w:szCs w:val="24"/>
        </w:rPr>
        <w:t>2007: 33 d</w:t>
      </w:r>
      <w:r w:rsidR="000B7FCD">
        <w:rPr>
          <w:rFonts w:ascii="Times New Roman" w:hAnsi="Times New Roman"/>
          <w:sz w:val="24"/>
          <w:szCs w:val="24"/>
        </w:rPr>
        <w:t>alam Manik)</w:t>
      </w:r>
      <w:r w:rsidR="0039211A" w:rsidRPr="00A03DB7">
        <w:rPr>
          <w:rFonts w:ascii="Times New Roman" w:hAnsi="Times New Roman"/>
          <w:sz w:val="24"/>
          <w:szCs w:val="24"/>
        </w:rPr>
        <w:t>.</w:t>
      </w:r>
      <w:proofErr w:type="gramEnd"/>
      <w:r w:rsidR="000B7FCD">
        <w:rPr>
          <w:rStyle w:val="FootnoteReference"/>
          <w:rFonts w:ascii="Times New Roman" w:hAnsi="Times New Roman"/>
          <w:sz w:val="24"/>
          <w:szCs w:val="24"/>
        </w:rPr>
        <w:footnoteReference w:id="12"/>
      </w:r>
    </w:p>
    <w:p w:rsidR="00700F9B" w:rsidRPr="00700F9B" w:rsidRDefault="00700F9B" w:rsidP="00AA7110">
      <w:pPr>
        <w:shd w:val="clear" w:color="auto" w:fill="FFFFFF"/>
        <w:spacing w:after="0" w:line="240" w:lineRule="auto"/>
        <w:ind w:firstLine="630"/>
        <w:jc w:val="both"/>
        <w:rPr>
          <w:rFonts w:ascii="Times New Roman" w:hAnsi="Times New Roman"/>
          <w:sz w:val="24"/>
          <w:szCs w:val="24"/>
        </w:rPr>
      </w:pPr>
      <w:r w:rsidRPr="00700F9B">
        <w:rPr>
          <w:rFonts w:ascii="Times New Roman" w:hAnsi="Times New Roman"/>
          <w:color w:val="000000"/>
          <w:spacing w:val="-3"/>
          <w:w w:val="103"/>
          <w:sz w:val="24"/>
          <w:szCs w:val="24"/>
        </w:rPr>
        <w:t xml:space="preserve">Teori lain dalam kaitannya dengan Freud dikemukakan </w:t>
      </w:r>
      <w:r w:rsidRPr="00700F9B">
        <w:rPr>
          <w:rFonts w:ascii="Times New Roman" w:hAnsi="Times New Roman"/>
          <w:color w:val="000000"/>
          <w:spacing w:val="-4"/>
          <w:w w:val="103"/>
          <w:sz w:val="24"/>
          <w:szCs w:val="24"/>
        </w:rPr>
        <w:t xml:space="preserve">oleh Jung (1949: 377-380), </w:t>
      </w:r>
      <w:r w:rsidR="00A453AB">
        <w:rPr>
          <w:rFonts w:ascii="Times New Roman" w:hAnsi="Times New Roman"/>
          <w:color w:val="000000"/>
          <w:spacing w:val="-4"/>
          <w:w w:val="103"/>
          <w:sz w:val="24"/>
          <w:szCs w:val="24"/>
        </w:rPr>
        <w:t>sebagaimana dikutip oleh</w:t>
      </w:r>
      <w:r w:rsidR="000B7FCD">
        <w:rPr>
          <w:rFonts w:ascii="Times New Roman" w:hAnsi="Times New Roman"/>
          <w:color w:val="000000"/>
          <w:spacing w:val="-4"/>
          <w:w w:val="103"/>
          <w:sz w:val="24"/>
          <w:szCs w:val="24"/>
        </w:rPr>
        <w:t xml:space="preserve"> Nyoman </w:t>
      </w:r>
      <w:proofErr w:type="gramStart"/>
      <w:r w:rsidR="000B7FCD">
        <w:rPr>
          <w:rFonts w:ascii="Times New Roman" w:hAnsi="Times New Roman"/>
          <w:color w:val="000000"/>
          <w:spacing w:val="-4"/>
          <w:w w:val="103"/>
          <w:sz w:val="24"/>
          <w:szCs w:val="24"/>
        </w:rPr>
        <w:t xml:space="preserve">K.R </w:t>
      </w:r>
      <w:r w:rsidRPr="00700F9B">
        <w:rPr>
          <w:rFonts w:ascii="Times New Roman" w:hAnsi="Times New Roman"/>
          <w:color w:val="000000"/>
          <w:spacing w:val="-4"/>
          <w:w w:val="103"/>
          <w:sz w:val="24"/>
          <w:szCs w:val="24"/>
        </w:rPr>
        <w:t xml:space="preserve"> bahwa</w:t>
      </w:r>
      <w:proofErr w:type="gramEnd"/>
      <w:r w:rsidRPr="00700F9B">
        <w:rPr>
          <w:rFonts w:ascii="Times New Roman" w:hAnsi="Times New Roman"/>
          <w:color w:val="000000"/>
          <w:spacing w:val="-4"/>
          <w:w w:val="103"/>
          <w:sz w:val="24"/>
          <w:szCs w:val="24"/>
        </w:rPr>
        <w:t xml:space="preserve"> manusia terdiri atas </w:t>
      </w:r>
      <w:r w:rsidR="0039211A">
        <w:rPr>
          <w:rFonts w:ascii="Times New Roman" w:hAnsi="Times New Roman"/>
          <w:color w:val="000000"/>
          <w:spacing w:val="-3"/>
          <w:w w:val="103"/>
          <w:sz w:val="24"/>
          <w:szCs w:val="24"/>
        </w:rPr>
        <w:t xml:space="preserve">dua lapis ketaksadaran, yaitu   ketaksadaran personal, dan </w:t>
      </w:r>
      <w:r w:rsidRPr="00700F9B">
        <w:rPr>
          <w:rFonts w:ascii="Times New Roman" w:hAnsi="Times New Roman"/>
          <w:color w:val="000000"/>
          <w:spacing w:val="-3"/>
          <w:w w:val="103"/>
          <w:sz w:val="24"/>
          <w:szCs w:val="24"/>
        </w:rPr>
        <w:t xml:space="preserve"> ketaksadaran kolektif.</w:t>
      </w:r>
      <w:r w:rsidR="000B7FCD">
        <w:rPr>
          <w:rStyle w:val="FootnoteReference"/>
          <w:rFonts w:ascii="Times New Roman" w:hAnsi="Times New Roman"/>
          <w:color w:val="000000"/>
          <w:spacing w:val="-3"/>
          <w:w w:val="103"/>
          <w:sz w:val="24"/>
          <w:szCs w:val="24"/>
        </w:rPr>
        <w:footnoteReference w:id="13"/>
      </w:r>
      <w:r w:rsidRPr="00700F9B">
        <w:rPr>
          <w:rFonts w:ascii="Times New Roman" w:hAnsi="Times New Roman"/>
          <w:color w:val="000000"/>
          <w:spacing w:val="-3"/>
          <w:w w:val="103"/>
          <w:sz w:val="24"/>
          <w:szCs w:val="24"/>
        </w:rPr>
        <w:t xml:space="preserve"> </w:t>
      </w:r>
      <w:proofErr w:type="gramStart"/>
      <w:r w:rsidRPr="00700F9B">
        <w:rPr>
          <w:rFonts w:ascii="Times New Roman" w:hAnsi="Times New Roman"/>
          <w:color w:val="000000"/>
          <w:spacing w:val="-3"/>
          <w:w w:val="103"/>
          <w:sz w:val="24"/>
          <w:szCs w:val="24"/>
        </w:rPr>
        <w:t xml:space="preserve">Isi ketaksadaran personal diterima </w:t>
      </w:r>
      <w:r w:rsidRPr="00700F9B">
        <w:rPr>
          <w:rFonts w:ascii="Times New Roman" w:hAnsi="Times New Roman"/>
          <w:color w:val="000000"/>
          <w:spacing w:val="-1"/>
          <w:w w:val="103"/>
          <w:sz w:val="24"/>
          <w:szCs w:val="24"/>
        </w:rPr>
        <w:t xml:space="preserve">melalui pengalaman kehidupan sekarang, sebagai material </w:t>
      </w:r>
      <w:r w:rsidRPr="00700F9B">
        <w:rPr>
          <w:rFonts w:ascii="Times New Roman" w:hAnsi="Times New Roman"/>
          <w:i/>
          <w:iCs/>
          <w:color w:val="000000"/>
          <w:spacing w:val="-6"/>
          <w:w w:val="103"/>
          <w:sz w:val="24"/>
          <w:szCs w:val="24"/>
        </w:rPr>
        <w:t xml:space="preserve">ontogenesis, </w:t>
      </w:r>
      <w:r w:rsidRPr="00700F9B">
        <w:rPr>
          <w:rFonts w:ascii="Times New Roman" w:hAnsi="Times New Roman"/>
          <w:color w:val="000000"/>
          <w:spacing w:val="-6"/>
          <w:w w:val="103"/>
          <w:sz w:val="24"/>
          <w:szCs w:val="24"/>
        </w:rPr>
        <w:t>sedangkan isi ketaksadaran kolektif diterima se</w:t>
      </w:r>
      <w:r w:rsidRPr="00700F9B">
        <w:rPr>
          <w:rFonts w:ascii="Times New Roman" w:hAnsi="Times New Roman"/>
          <w:color w:val="000000"/>
          <w:spacing w:val="-6"/>
          <w:w w:val="103"/>
          <w:sz w:val="24"/>
          <w:szCs w:val="24"/>
        </w:rPr>
        <w:softHyphen/>
      </w:r>
      <w:r w:rsidRPr="00700F9B">
        <w:rPr>
          <w:rFonts w:ascii="Times New Roman" w:hAnsi="Times New Roman"/>
          <w:color w:val="000000"/>
          <w:spacing w:val="-5"/>
          <w:w w:val="103"/>
          <w:sz w:val="24"/>
          <w:szCs w:val="24"/>
        </w:rPr>
        <w:t xml:space="preserve">cara universal dan esensial melalui spesies, sebagai pola-pola </w:t>
      </w:r>
      <w:r w:rsidRPr="00700F9B">
        <w:rPr>
          <w:rFonts w:ascii="Times New Roman" w:hAnsi="Times New Roman"/>
          <w:i/>
          <w:color w:val="000000"/>
          <w:spacing w:val="-3"/>
          <w:w w:val="103"/>
          <w:sz w:val="24"/>
          <w:szCs w:val="24"/>
        </w:rPr>
        <w:t>behavioral</w:t>
      </w:r>
      <w:r w:rsidRPr="00700F9B">
        <w:rPr>
          <w:rFonts w:ascii="Times New Roman" w:hAnsi="Times New Roman"/>
          <w:color w:val="000000"/>
          <w:spacing w:val="-3"/>
          <w:w w:val="103"/>
          <w:sz w:val="24"/>
          <w:szCs w:val="24"/>
        </w:rPr>
        <w:t xml:space="preserve"> yang dikondisikan secara rasial, sebagai material </w:t>
      </w:r>
      <w:r w:rsidRPr="00700F9B">
        <w:rPr>
          <w:rFonts w:ascii="Times New Roman" w:hAnsi="Times New Roman"/>
          <w:i/>
          <w:iCs/>
          <w:color w:val="000000"/>
          <w:spacing w:val="-8"/>
          <w:w w:val="103"/>
          <w:sz w:val="24"/>
          <w:szCs w:val="24"/>
        </w:rPr>
        <w:t>filogenesis.</w:t>
      </w:r>
      <w:proofErr w:type="gramEnd"/>
      <w:r w:rsidRPr="00700F9B">
        <w:rPr>
          <w:rFonts w:ascii="Times New Roman" w:hAnsi="Times New Roman"/>
          <w:i/>
          <w:iCs/>
          <w:color w:val="000000"/>
          <w:spacing w:val="-8"/>
          <w:w w:val="103"/>
          <w:sz w:val="24"/>
          <w:szCs w:val="24"/>
        </w:rPr>
        <w:t xml:space="preserve"> </w:t>
      </w:r>
      <w:proofErr w:type="gramStart"/>
      <w:r w:rsidRPr="00700F9B">
        <w:rPr>
          <w:rFonts w:ascii="Times New Roman" w:hAnsi="Times New Roman"/>
          <w:color w:val="000000"/>
          <w:spacing w:val="-8"/>
          <w:w w:val="103"/>
          <w:sz w:val="24"/>
          <w:szCs w:val="24"/>
        </w:rPr>
        <w:t xml:space="preserve">Bentuk ketaksadaran kolektif juga disebut </w:t>
      </w:r>
      <w:r w:rsidRPr="00700F9B">
        <w:rPr>
          <w:rFonts w:ascii="Times New Roman" w:hAnsi="Times New Roman"/>
          <w:i/>
          <w:color w:val="000000"/>
          <w:spacing w:val="-8"/>
          <w:w w:val="103"/>
          <w:sz w:val="24"/>
          <w:szCs w:val="24"/>
        </w:rPr>
        <w:t>arketipe</w:t>
      </w:r>
      <w:r w:rsidRPr="00700F9B">
        <w:rPr>
          <w:rFonts w:ascii="Times New Roman" w:hAnsi="Times New Roman"/>
          <w:color w:val="000000"/>
          <w:spacing w:val="-8"/>
          <w:w w:val="103"/>
          <w:sz w:val="24"/>
          <w:szCs w:val="24"/>
        </w:rPr>
        <w:t xml:space="preserve">, </w:t>
      </w:r>
      <w:r w:rsidRPr="00700F9B">
        <w:rPr>
          <w:rFonts w:ascii="Times New Roman" w:hAnsi="Times New Roman"/>
          <w:color w:val="000000"/>
          <w:w w:val="103"/>
          <w:sz w:val="24"/>
          <w:szCs w:val="24"/>
        </w:rPr>
        <w:t>yang pada umumnya disamakan dengan primordial.</w:t>
      </w:r>
      <w:proofErr w:type="gramEnd"/>
      <w:r w:rsidRPr="00700F9B">
        <w:rPr>
          <w:rFonts w:ascii="Times New Roman" w:hAnsi="Times New Roman"/>
          <w:color w:val="000000"/>
          <w:w w:val="103"/>
          <w:sz w:val="24"/>
          <w:szCs w:val="24"/>
        </w:rPr>
        <w:t xml:space="preserve"> </w:t>
      </w:r>
      <w:proofErr w:type="gramStart"/>
      <w:r w:rsidRPr="00700F9B">
        <w:rPr>
          <w:rFonts w:ascii="Times New Roman" w:hAnsi="Times New Roman"/>
          <w:color w:val="000000"/>
          <w:w w:val="103"/>
          <w:sz w:val="24"/>
          <w:szCs w:val="24"/>
        </w:rPr>
        <w:t>Psi</w:t>
      </w:r>
      <w:r w:rsidRPr="00700F9B">
        <w:rPr>
          <w:rFonts w:ascii="Times New Roman" w:hAnsi="Times New Roman"/>
          <w:color w:val="000000"/>
          <w:w w:val="103"/>
          <w:sz w:val="24"/>
          <w:szCs w:val="24"/>
        </w:rPr>
        <w:softHyphen/>
      </w:r>
      <w:r w:rsidRPr="00700F9B">
        <w:rPr>
          <w:rFonts w:ascii="Times New Roman" w:hAnsi="Times New Roman"/>
          <w:color w:val="000000"/>
          <w:spacing w:val="-4"/>
          <w:w w:val="103"/>
          <w:sz w:val="24"/>
          <w:szCs w:val="24"/>
        </w:rPr>
        <w:t>kologi sastra, baik dalam kaitannya dengan pengarang mau</w:t>
      </w:r>
      <w:r w:rsidRPr="00700F9B">
        <w:rPr>
          <w:rFonts w:ascii="Times New Roman" w:hAnsi="Times New Roman"/>
          <w:color w:val="000000"/>
          <w:spacing w:val="-3"/>
          <w:w w:val="103"/>
          <w:sz w:val="24"/>
          <w:szCs w:val="24"/>
        </w:rPr>
        <w:t xml:space="preserve">pun tokoh-tokoh fiksional yang terkandung </w:t>
      </w:r>
      <w:r w:rsidRPr="00700F9B">
        <w:rPr>
          <w:rFonts w:ascii="Times New Roman" w:hAnsi="Times New Roman"/>
          <w:color w:val="000000"/>
          <w:spacing w:val="-3"/>
          <w:w w:val="103"/>
          <w:sz w:val="24"/>
          <w:szCs w:val="24"/>
        </w:rPr>
        <w:lastRenderedPageBreak/>
        <w:t xml:space="preserve">dalam karya, di </w:t>
      </w:r>
      <w:r w:rsidRPr="00700F9B">
        <w:rPr>
          <w:rFonts w:ascii="Times New Roman" w:hAnsi="Times New Roman"/>
          <w:color w:val="000000"/>
          <w:spacing w:val="-1"/>
          <w:w w:val="103"/>
          <w:sz w:val="24"/>
          <w:szCs w:val="24"/>
        </w:rPr>
        <w:t xml:space="preserve">samping memanfaatkan pengalaman sekarang, yang justru </w:t>
      </w:r>
      <w:r w:rsidRPr="00700F9B">
        <w:rPr>
          <w:rFonts w:ascii="Times New Roman" w:hAnsi="Times New Roman"/>
          <w:color w:val="000000"/>
          <w:spacing w:val="-2"/>
          <w:w w:val="103"/>
          <w:sz w:val="24"/>
          <w:szCs w:val="24"/>
        </w:rPr>
        <w:t xml:space="preserve">lebih penting adalah pengalaman kolektif, dalam kaitannya </w:t>
      </w:r>
      <w:r w:rsidRPr="00700F9B">
        <w:rPr>
          <w:rFonts w:ascii="Times New Roman" w:hAnsi="Times New Roman"/>
          <w:color w:val="000000"/>
          <w:spacing w:val="-4"/>
          <w:w w:val="103"/>
          <w:sz w:val="24"/>
          <w:szCs w:val="24"/>
        </w:rPr>
        <w:t xml:space="preserve">dengan material </w:t>
      </w:r>
      <w:r w:rsidRPr="00700F9B">
        <w:rPr>
          <w:rFonts w:ascii="Times New Roman" w:hAnsi="Times New Roman"/>
          <w:i/>
          <w:iCs/>
          <w:color w:val="000000"/>
          <w:spacing w:val="-4"/>
          <w:w w:val="103"/>
          <w:sz w:val="24"/>
          <w:szCs w:val="24"/>
        </w:rPr>
        <w:t>filogenesis.</w:t>
      </w:r>
      <w:proofErr w:type="gramEnd"/>
      <w:r w:rsidRPr="00700F9B">
        <w:rPr>
          <w:rFonts w:ascii="Times New Roman" w:hAnsi="Times New Roman"/>
          <w:i/>
          <w:iCs/>
          <w:color w:val="000000"/>
          <w:spacing w:val="-4"/>
          <w:w w:val="103"/>
          <w:sz w:val="24"/>
          <w:szCs w:val="24"/>
        </w:rPr>
        <w:t xml:space="preserve"> </w:t>
      </w:r>
    </w:p>
    <w:p w:rsidR="00700F9B" w:rsidRPr="00700F9B" w:rsidRDefault="00700F9B" w:rsidP="000B7FCD">
      <w:pPr>
        <w:shd w:val="clear" w:color="auto" w:fill="FFFFFF"/>
        <w:spacing w:after="0" w:line="240" w:lineRule="auto"/>
        <w:ind w:firstLine="630"/>
        <w:jc w:val="both"/>
        <w:rPr>
          <w:rFonts w:ascii="Times New Roman" w:hAnsi="Times New Roman"/>
          <w:sz w:val="24"/>
          <w:szCs w:val="24"/>
        </w:rPr>
      </w:pPr>
      <w:r w:rsidRPr="00700F9B">
        <w:rPr>
          <w:rFonts w:ascii="Times New Roman" w:hAnsi="Times New Roman"/>
          <w:color w:val="000000"/>
          <w:spacing w:val="-6"/>
          <w:sz w:val="24"/>
          <w:szCs w:val="24"/>
        </w:rPr>
        <w:t xml:space="preserve">Pendapat lain </w:t>
      </w:r>
      <w:r w:rsidR="000B7FCD">
        <w:rPr>
          <w:rFonts w:ascii="Times New Roman" w:hAnsi="Times New Roman"/>
          <w:color w:val="000000"/>
          <w:spacing w:val="-6"/>
          <w:sz w:val="24"/>
          <w:szCs w:val="24"/>
        </w:rPr>
        <w:t xml:space="preserve">dikemukakan </w:t>
      </w:r>
      <w:proofErr w:type="gramStart"/>
      <w:r w:rsidR="000B7FCD">
        <w:rPr>
          <w:rFonts w:ascii="Times New Roman" w:hAnsi="Times New Roman"/>
          <w:color w:val="000000"/>
          <w:spacing w:val="-6"/>
          <w:sz w:val="24"/>
          <w:szCs w:val="24"/>
        </w:rPr>
        <w:t>oleh  Fananie</w:t>
      </w:r>
      <w:proofErr w:type="gramEnd"/>
      <w:r w:rsidR="000B7FCD">
        <w:rPr>
          <w:rFonts w:ascii="Times New Roman" w:hAnsi="Times New Roman"/>
          <w:color w:val="000000"/>
          <w:spacing w:val="-6"/>
          <w:sz w:val="24"/>
          <w:szCs w:val="24"/>
        </w:rPr>
        <w:t xml:space="preserve"> </w:t>
      </w:r>
      <w:r w:rsidRPr="00700F9B">
        <w:rPr>
          <w:rFonts w:ascii="Times New Roman" w:hAnsi="Times New Roman"/>
          <w:color w:val="000000"/>
          <w:spacing w:val="-6"/>
          <w:sz w:val="24"/>
          <w:szCs w:val="24"/>
        </w:rPr>
        <w:t xml:space="preserve"> yang mengutip pendapat dari  Erich Fromm (1988:20) , dalam tulisannya yang berjudul </w:t>
      </w:r>
      <w:r w:rsidRPr="00700F9B">
        <w:rPr>
          <w:rFonts w:ascii="Times New Roman" w:hAnsi="Times New Roman"/>
          <w:i/>
          <w:iCs/>
          <w:color w:val="000000"/>
          <w:spacing w:val="-6"/>
          <w:sz w:val="24"/>
          <w:szCs w:val="24"/>
        </w:rPr>
        <w:t>Man for Him</w:t>
      </w:r>
      <w:r w:rsidRPr="00700F9B">
        <w:rPr>
          <w:rFonts w:ascii="Times New Roman" w:hAnsi="Times New Roman"/>
          <w:i/>
          <w:iCs/>
          <w:color w:val="000000"/>
          <w:spacing w:val="-6"/>
          <w:sz w:val="24"/>
          <w:szCs w:val="24"/>
        </w:rPr>
        <w:softHyphen/>
      </w:r>
      <w:r w:rsidRPr="00700F9B">
        <w:rPr>
          <w:rFonts w:ascii="Times New Roman" w:hAnsi="Times New Roman"/>
          <w:i/>
          <w:iCs/>
          <w:color w:val="000000"/>
          <w:sz w:val="24"/>
          <w:szCs w:val="24"/>
        </w:rPr>
        <w:t xml:space="preserve">self, </w:t>
      </w:r>
      <w:r w:rsidRPr="00700F9B">
        <w:rPr>
          <w:rFonts w:ascii="Times New Roman" w:hAnsi="Times New Roman"/>
          <w:color w:val="000000"/>
          <w:sz w:val="24"/>
          <w:szCs w:val="24"/>
        </w:rPr>
        <w:t xml:space="preserve">sebagaimana yang dijelaskan dalam </w:t>
      </w:r>
      <w:r w:rsidRPr="00700F9B">
        <w:rPr>
          <w:rFonts w:ascii="Times New Roman" w:hAnsi="Times New Roman"/>
          <w:i/>
          <w:iCs/>
          <w:color w:val="000000"/>
          <w:sz w:val="24"/>
          <w:szCs w:val="24"/>
        </w:rPr>
        <w:t xml:space="preserve">Psychoanalysis and Religion </w:t>
      </w:r>
      <w:r w:rsidRPr="00700F9B">
        <w:rPr>
          <w:rFonts w:ascii="Times New Roman" w:hAnsi="Times New Roman"/>
          <w:color w:val="000000"/>
          <w:sz w:val="24"/>
          <w:szCs w:val="24"/>
        </w:rPr>
        <w:t xml:space="preserve">menyebutkan bahwa kesadaran diri, penalaran, dan </w:t>
      </w:r>
      <w:r w:rsidRPr="00700F9B">
        <w:rPr>
          <w:rFonts w:ascii="Times New Roman" w:hAnsi="Times New Roman"/>
          <w:color w:val="000000"/>
          <w:spacing w:val="-3"/>
          <w:sz w:val="24"/>
          <w:szCs w:val="24"/>
        </w:rPr>
        <w:t>imajinasi ternyata telah merobek keharmonisan hidup dan me</w:t>
      </w:r>
      <w:r w:rsidRPr="00700F9B">
        <w:rPr>
          <w:rFonts w:ascii="Times New Roman" w:hAnsi="Times New Roman"/>
          <w:color w:val="000000"/>
          <w:w w:val="101"/>
          <w:sz w:val="24"/>
          <w:szCs w:val="24"/>
        </w:rPr>
        <w:t>nyebabkan manusia menjadi menyimpang dan menjadi aneh</w:t>
      </w:r>
      <w:r w:rsidRPr="00700F9B">
        <w:rPr>
          <w:rFonts w:ascii="Times New Roman" w:hAnsi="Times New Roman"/>
          <w:color w:val="000000"/>
          <w:spacing w:val="-4"/>
          <w:w w:val="101"/>
          <w:sz w:val="24"/>
          <w:szCs w:val="24"/>
        </w:rPr>
        <w:t>.</w:t>
      </w:r>
      <w:r w:rsidR="000B7FCD">
        <w:rPr>
          <w:rStyle w:val="FootnoteReference"/>
          <w:rFonts w:ascii="Times New Roman" w:hAnsi="Times New Roman"/>
          <w:color w:val="000000"/>
          <w:spacing w:val="-4"/>
          <w:w w:val="101"/>
          <w:sz w:val="24"/>
          <w:szCs w:val="24"/>
        </w:rPr>
        <w:footnoteReference w:id="14"/>
      </w:r>
      <w:r w:rsidRPr="00700F9B">
        <w:rPr>
          <w:rFonts w:ascii="Times New Roman" w:hAnsi="Times New Roman"/>
          <w:color w:val="000000"/>
          <w:spacing w:val="-4"/>
          <w:w w:val="101"/>
          <w:sz w:val="24"/>
          <w:szCs w:val="24"/>
        </w:rPr>
        <w:t xml:space="preserve"> Padahal, manusia sebenarnya adalah </w:t>
      </w:r>
      <w:r w:rsidRPr="00700F9B">
        <w:rPr>
          <w:rFonts w:ascii="Times New Roman" w:hAnsi="Times New Roman"/>
          <w:color w:val="000000"/>
          <w:w w:val="101"/>
          <w:sz w:val="24"/>
          <w:szCs w:val="24"/>
        </w:rPr>
        <w:t xml:space="preserve">bagian dari alam, </w:t>
      </w:r>
      <w:proofErr w:type="gramStart"/>
      <w:r w:rsidRPr="00700F9B">
        <w:rPr>
          <w:rFonts w:ascii="Times New Roman" w:hAnsi="Times New Roman"/>
          <w:color w:val="000000"/>
          <w:w w:val="101"/>
          <w:sz w:val="24"/>
          <w:szCs w:val="24"/>
        </w:rPr>
        <w:t>ia</w:t>
      </w:r>
      <w:proofErr w:type="gramEnd"/>
      <w:r w:rsidRPr="00700F9B">
        <w:rPr>
          <w:rFonts w:ascii="Times New Roman" w:hAnsi="Times New Roman"/>
          <w:color w:val="000000"/>
          <w:w w:val="101"/>
          <w:sz w:val="24"/>
          <w:szCs w:val="24"/>
        </w:rPr>
        <w:t xml:space="preserve"> adalah perangkat dari </w:t>
      </w:r>
      <w:r w:rsidRPr="00700F9B">
        <w:rPr>
          <w:rFonts w:ascii="Times New Roman" w:hAnsi="Times New Roman"/>
          <w:i/>
          <w:iCs/>
          <w:color w:val="000000"/>
          <w:w w:val="101"/>
          <w:sz w:val="24"/>
          <w:szCs w:val="24"/>
        </w:rPr>
        <w:t xml:space="preserve">being </w:t>
      </w:r>
      <w:r w:rsidRPr="00700F9B">
        <w:rPr>
          <w:rFonts w:ascii="Times New Roman" w:hAnsi="Times New Roman"/>
          <w:color w:val="000000"/>
          <w:w w:val="101"/>
          <w:sz w:val="24"/>
          <w:szCs w:val="24"/>
        </w:rPr>
        <w:t xml:space="preserve">yang secara </w:t>
      </w:r>
      <w:r w:rsidRPr="00700F9B">
        <w:rPr>
          <w:rFonts w:ascii="Times New Roman" w:hAnsi="Times New Roman"/>
          <w:color w:val="000000"/>
          <w:spacing w:val="-1"/>
          <w:w w:val="101"/>
          <w:sz w:val="24"/>
          <w:szCs w:val="24"/>
        </w:rPr>
        <w:t xml:space="preserve">fisikal dan mekanistis tidak dapat diubah, namun harus pula </w:t>
      </w:r>
      <w:r w:rsidRPr="00700F9B">
        <w:rPr>
          <w:rFonts w:ascii="Times New Roman" w:hAnsi="Times New Roman"/>
          <w:color w:val="000000"/>
          <w:w w:val="101"/>
          <w:sz w:val="24"/>
          <w:szCs w:val="24"/>
        </w:rPr>
        <w:t xml:space="preserve">diketahui bahwa manusia memang berbeda dengan spesies </w:t>
      </w:r>
      <w:r w:rsidRPr="00700F9B">
        <w:rPr>
          <w:rFonts w:ascii="Times New Roman" w:hAnsi="Times New Roman"/>
          <w:color w:val="000000"/>
          <w:spacing w:val="-3"/>
          <w:w w:val="101"/>
          <w:sz w:val="24"/>
          <w:szCs w:val="24"/>
        </w:rPr>
        <w:t xml:space="preserve">biologi yang lain. </w:t>
      </w:r>
      <w:proofErr w:type="gramStart"/>
      <w:r w:rsidRPr="00700F9B">
        <w:rPr>
          <w:rFonts w:ascii="Times New Roman" w:hAnsi="Times New Roman"/>
          <w:color w:val="000000"/>
          <w:spacing w:val="-3"/>
          <w:w w:val="101"/>
          <w:sz w:val="24"/>
          <w:szCs w:val="24"/>
        </w:rPr>
        <w:t xml:space="preserve">Manusia harus menyelesaikan eksistensinya </w:t>
      </w:r>
      <w:r w:rsidRPr="00700F9B">
        <w:rPr>
          <w:rFonts w:ascii="Times New Roman" w:hAnsi="Times New Roman"/>
          <w:color w:val="000000"/>
          <w:w w:val="101"/>
          <w:sz w:val="24"/>
          <w:szCs w:val="24"/>
        </w:rPr>
        <w:t>sendiri dan untuk itu manusia harus memperjuangkannya.</w:t>
      </w:r>
      <w:proofErr w:type="gramEnd"/>
      <w:r w:rsidRPr="00700F9B">
        <w:rPr>
          <w:rFonts w:ascii="Times New Roman" w:hAnsi="Times New Roman"/>
          <w:color w:val="000000"/>
          <w:w w:val="101"/>
          <w:sz w:val="24"/>
          <w:szCs w:val="24"/>
        </w:rPr>
        <w:t xml:space="preserve"> </w:t>
      </w:r>
      <w:proofErr w:type="gramStart"/>
      <w:r w:rsidRPr="00700F9B">
        <w:rPr>
          <w:rFonts w:ascii="Times New Roman" w:hAnsi="Times New Roman"/>
          <w:color w:val="000000"/>
          <w:w w:val="101"/>
          <w:sz w:val="24"/>
          <w:szCs w:val="24"/>
        </w:rPr>
        <w:t>la</w:t>
      </w:r>
      <w:proofErr w:type="gramEnd"/>
      <w:r w:rsidRPr="00700F9B">
        <w:rPr>
          <w:rFonts w:ascii="Times New Roman" w:hAnsi="Times New Roman"/>
          <w:color w:val="000000"/>
          <w:w w:val="101"/>
          <w:sz w:val="24"/>
          <w:szCs w:val="24"/>
        </w:rPr>
        <w:t xml:space="preserve"> harus berupaya mengembangkan penalarannya untuk meng</w:t>
      </w:r>
      <w:r w:rsidRPr="00700F9B">
        <w:rPr>
          <w:rFonts w:ascii="Times New Roman" w:hAnsi="Times New Roman"/>
          <w:color w:val="000000"/>
          <w:spacing w:val="-2"/>
          <w:w w:val="101"/>
          <w:sz w:val="24"/>
          <w:szCs w:val="24"/>
        </w:rPr>
        <w:t>atasi dan menguasai alam serta dirinya sendiri.</w:t>
      </w:r>
    </w:p>
    <w:p w:rsidR="00700F9B" w:rsidRPr="00700F9B" w:rsidRDefault="00700F9B" w:rsidP="000B7FCD">
      <w:pPr>
        <w:shd w:val="clear" w:color="auto" w:fill="FFFFFF"/>
        <w:spacing w:after="0" w:line="240" w:lineRule="auto"/>
        <w:ind w:firstLine="630"/>
        <w:jc w:val="both"/>
        <w:rPr>
          <w:rFonts w:ascii="Times New Roman" w:hAnsi="Times New Roman"/>
          <w:sz w:val="24"/>
          <w:szCs w:val="24"/>
        </w:rPr>
      </w:pPr>
      <w:r w:rsidRPr="00700F9B">
        <w:rPr>
          <w:rFonts w:ascii="Times New Roman" w:hAnsi="Times New Roman"/>
          <w:color w:val="000000"/>
          <w:spacing w:val="-2"/>
          <w:w w:val="105"/>
          <w:sz w:val="24"/>
          <w:szCs w:val="24"/>
        </w:rPr>
        <w:t xml:space="preserve">Di sinilah menurut Erich From (1988:57) </w:t>
      </w:r>
      <w:r w:rsidR="00A03DB7">
        <w:rPr>
          <w:rFonts w:ascii="Times New Roman" w:hAnsi="Times New Roman"/>
          <w:color w:val="000000"/>
          <w:spacing w:val="-2"/>
          <w:w w:val="105"/>
          <w:sz w:val="24"/>
          <w:szCs w:val="24"/>
        </w:rPr>
        <w:t>sebagaimana dinyatakan ole</w:t>
      </w:r>
      <w:r w:rsidR="000B7FCD">
        <w:rPr>
          <w:rFonts w:ascii="Times New Roman" w:hAnsi="Times New Roman"/>
          <w:color w:val="000000"/>
          <w:spacing w:val="-2"/>
          <w:w w:val="105"/>
          <w:sz w:val="24"/>
          <w:szCs w:val="24"/>
        </w:rPr>
        <w:t>h Fananie</w:t>
      </w:r>
      <w:r w:rsidR="00A03DB7">
        <w:rPr>
          <w:rFonts w:ascii="Times New Roman" w:hAnsi="Times New Roman"/>
          <w:color w:val="000000"/>
          <w:spacing w:val="-2"/>
          <w:w w:val="105"/>
          <w:sz w:val="24"/>
          <w:szCs w:val="24"/>
        </w:rPr>
        <w:t xml:space="preserve"> </w:t>
      </w:r>
      <w:r w:rsidRPr="00700F9B">
        <w:rPr>
          <w:rFonts w:ascii="Times New Roman" w:hAnsi="Times New Roman"/>
          <w:color w:val="000000"/>
          <w:spacing w:val="-2"/>
          <w:w w:val="105"/>
          <w:sz w:val="24"/>
          <w:szCs w:val="24"/>
        </w:rPr>
        <w:t xml:space="preserve">psikoanalisis mengkaji apakah sistem berpikir </w:t>
      </w:r>
      <w:r w:rsidRPr="00700F9B">
        <w:rPr>
          <w:rFonts w:ascii="Times New Roman" w:hAnsi="Times New Roman"/>
          <w:color w:val="000000"/>
          <w:spacing w:val="-5"/>
          <w:w w:val="105"/>
          <w:sz w:val="24"/>
          <w:szCs w:val="24"/>
        </w:rPr>
        <w:t xml:space="preserve">bersifat ekspresif bagi perasaan yang </w:t>
      </w:r>
      <w:proofErr w:type="gramStart"/>
      <w:r w:rsidRPr="00700F9B">
        <w:rPr>
          <w:rFonts w:ascii="Times New Roman" w:hAnsi="Times New Roman"/>
          <w:color w:val="000000"/>
          <w:spacing w:val="-5"/>
          <w:w w:val="105"/>
          <w:sz w:val="24"/>
          <w:szCs w:val="24"/>
        </w:rPr>
        <w:t>ia</w:t>
      </w:r>
      <w:proofErr w:type="gramEnd"/>
      <w:r w:rsidRPr="00700F9B">
        <w:rPr>
          <w:rFonts w:ascii="Times New Roman" w:hAnsi="Times New Roman"/>
          <w:color w:val="000000"/>
          <w:spacing w:val="-5"/>
          <w:w w:val="105"/>
          <w:sz w:val="24"/>
          <w:szCs w:val="24"/>
        </w:rPr>
        <w:t xml:space="preserve"> tampilkan atau hanya </w:t>
      </w:r>
      <w:r w:rsidRPr="00700F9B">
        <w:rPr>
          <w:rFonts w:ascii="Times New Roman" w:hAnsi="Times New Roman"/>
          <w:color w:val="000000"/>
          <w:w w:val="105"/>
          <w:sz w:val="24"/>
          <w:szCs w:val="24"/>
        </w:rPr>
        <w:t xml:space="preserve">merupakan sebuah rasionalisasi yang tersembunyi di balik </w:t>
      </w:r>
      <w:r w:rsidRPr="00700F9B">
        <w:rPr>
          <w:rFonts w:ascii="Times New Roman" w:hAnsi="Times New Roman"/>
          <w:color w:val="000000"/>
          <w:spacing w:val="-10"/>
          <w:w w:val="105"/>
          <w:sz w:val="24"/>
          <w:szCs w:val="24"/>
        </w:rPr>
        <w:t>sikap-sikapnya</w:t>
      </w:r>
      <w:r w:rsidR="000B7FCD">
        <w:rPr>
          <w:rFonts w:ascii="Times New Roman" w:hAnsi="Times New Roman"/>
          <w:color w:val="000000"/>
          <w:spacing w:val="-10"/>
          <w:w w:val="105"/>
          <w:sz w:val="24"/>
          <w:szCs w:val="24"/>
        </w:rPr>
        <w:t>.</w:t>
      </w:r>
      <w:r w:rsidRPr="00700F9B">
        <w:rPr>
          <w:rFonts w:ascii="Times New Roman" w:hAnsi="Times New Roman"/>
          <w:color w:val="000000"/>
          <w:spacing w:val="-10"/>
          <w:w w:val="105"/>
          <w:sz w:val="24"/>
          <w:szCs w:val="24"/>
        </w:rPr>
        <w:t xml:space="preserve"> </w:t>
      </w:r>
      <w:r w:rsidR="000B7FCD">
        <w:rPr>
          <w:rStyle w:val="FootnoteReference"/>
          <w:rFonts w:ascii="Times New Roman" w:hAnsi="Times New Roman"/>
          <w:color w:val="000000"/>
          <w:spacing w:val="-10"/>
          <w:w w:val="105"/>
          <w:sz w:val="24"/>
          <w:szCs w:val="24"/>
        </w:rPr>
        <w:footnoteReference w:id="15"/>
      </w:r>
      <w:r w:rsidR="000B7FCD">
        <w:rPr>
          <w:rFonts w:ascii="Times New Roman" w:hAnsi="Times New Roman"/>
          <w:color w:val="000000"/>
          <w:spacing w:val="-10"/>
          <w:w w:val="105"/>
          <w:sz w:val="24"/>
          <w:szCs w:val="24"/>
        </w:rPr>
        <w:t xml:space="preserve"> </w:t>
      </w:r>
      <w:r w:rsidRPr="00700F9B">
        <w:rPr>
          <w:rFonts w:ascii="Times New Roman" w:hAnsi="Times New Roman"/>
          <w:color w:val="000000"/>
          <w:spacing w:val="-10"/>
          <w:w w:val="105"/>
          <w:sz w:val="24"/>
          <w:szCs w:val="24"/>
        </w:rPr>
        <w:t>Tentunya</w:t>
      </w:r>
      <w:proofErr w:type="gramStart"/>
      <w:r w:rsidRPr="00700F9B">
        <w:rPr>
          <w:rFonts w:ascii="Times New Roman" w:hAnsi="Times New Roman"/>
          <w:color w:val="000000"/>
          <w:spacing w:val="-10"/>
          <w:w w:val="105"/>
          <w:sz w:val="24"/>
          <w:szCs w:val="24"/>
        </w:rPr>
        <w:t>,  banyak</w:t>
      </w:r>
      <w:proofErr w:type="gramEnd"/>
      <w:r w:rsidRPr="00700F9B">
        <w:rPr>
          <w:rFonts w:ascii="Times New Roman" w:hAnsi="Times New Roman"/>
          <w:color w:val="000000"/>
          <w:spacing w:val="-10"/>
          <w:w w:val="105"/>
          <w:sz w:val="24"/>
          <w:szCs w:val="24"/>
        </w:rPr>
        <w:t xml:space="preserve"> faktor </w:t>
      </w:r>
      <w:r w:rsidR="00330F72">
        <w:rPr>
          <w:rFonts w:ascii="Times New Roman" w:hAnsi="Times New Roman"/>
          <w:color w:val="000000"/>
          <w:spacing w:val="-4"/>
          <w:w w:val="105"/>
          <w:sz w:val="24"/>
          <w:szCs w:val="24"/>
        </w:rPr>
        <w:t>yang menentukan proses berp</w:t>
      </w:r>
      <w:r w:rsidRPr="00700F9B">
        <w:rPr>
          <w:rFonts w:ascii="Times New Roman" w:hAnsi="Times New Roman"/>
          <w:color w:val="000000"/>
          <w:spacing w:val="-4"/>
          <w:w w:val="105"/>
          <w:sz w:val="24"/>
          <w:szCs w:val="24"/>
        </w:rPr>
        <w:t>ikir dan sikap yang diambil se</w:t>
      </w:r>
      <w:r w:rsidRPr="00700F9B">
        <w:rPr>
          <w:rFonts w:ascii="Times New Roman" w:hAnsi="Times New Roman"/>
          <w:color w:val="000000"/>
          <w:w w:val="105"/>
          <w:sz w:val="24"/>
          <w:szCs w:val="24"/>
        </w:rPr>
        <w:t xml:space="preserve">seorang dalam menyelesaikan problem yang </w:t>
      </w:r>
      <w:r w:rsidRPr="00700F9B">
        <w:rPr>
          <w:rFonts w:ascii="Times New Roman" w:hAnsi="Times New Roman"/>
          <w:color w:val="000000"/>
          <w:w w:val="105"/>
          <w:sz w:val="24"/>
          <w:szCs w:val="24"/>
        </w:rPr>
        <w:lastRenderedPageBreak/>
        <w:t xml:space="preserve">dihadapinya. </w:t>
      </w:r>
      <w:r w:rsidRPr="00700F9B">
        <w:rPr>
          <w:rFonts w:ascii="Times New Roman" w:hAnsi="Times New Roman"/>
          <w:color w:val="000000"/>
          <w:spacing w:val="-1"/>
          <w:w w:val="105"/>
          <w:sz w:val="24"/>
          <w:szCs w:val="24"/>
        </w:rPr>
        <w:t xml:space="preserve">Faktor inilah yang </w:t>
      </w:r>
      <w:proofErr w:type="gramStart"/>
      <w:r w:rsidRPr="00700F9B">
        <w:rPr>
          <w:rFonts w:ascii="Times New Roman" w:hAnsi="Times New Roman"/>
          <w:color w:val="000000"/>
          <w:spacing w:val="-1"/>
          <w:w w:val="105"/>
          <w:sz w:val="24"/>
          <w:szCs w:val="24"/>
        </w:rPr>
        <w:t>akan</w:t>
      </w:r>
      <w:proofErr w:type="gramEnd"/>
      <w:r w:rsidRPr="00700F9B">
        <w:rPr>
          <w:rFonts w:ascii="Times New Roman" w:hAnsi="Times New Roman"/>
          <w:color w:val="000000"/>
          <w:spacing w:val="-1"/>
          <w:w w:val="105"/>
          <w:sz w:val="24"/>
          <w:szCs w:val="24"/>
        </w:rPr>
        <w:t xml:space="preserve"> menjadi penentu apakah manusia </w:t>
      </w:r>
      <w:r w:rsidRPr="00700F9B">
        <w:rPr>
          <w:rFonts w:ascii="Times New Roman" w:hAnsi="Times New Roman"/>
          <w:color w:val="000000"/>
          <w:spacing w:val="-5"/>
          <w:w w:val="105"/>
          <w:sz w:val="24"/>
          <w:szCs w:val="24"/>
        </w:rPr>
        <w:t>akan mengarungi hidupnya dengan mulus atau sebaliknya.</w:t>
      </w:r>
    </w:p>
    <w:p w:rsidR="00700F9B" w:rsidRPr="00700F9B" w:rsidRDefault="00700F9B" w:rsidP="00AA7110">
      <w:pPr>
        <w:shd w:val="clear" w:color="auto" w:fill="FFFFFF"/>
        <w:spacing w:after="0" w:line="240" w:lineRule="auto"/>
        <w:ind w:firstLine="630"/>
        <w:jc w:val="both"/>
        <w:rPr>
          <w:rFonts w:ascii="Times New Roman" w:hAnsi="Times New Roman"/>
          <w:sz w:val="24"/>
          <w:szCs w:val="24"/>
        </w:rPr>
      </w:pPr>
      <w:proofErr w:type="gramStart"/>
      <w:r w:rsidRPr="00700F9B">
        <w:rPr>
          <w:rFonts w:ascii="Times New Roman" w:hAnsi="Times New Roman"/>
          <w:color w:val="000000"/>
          <w:spacing w:val="-5"/>
          <w:w w:val="105"/>
          <w:sz w:val="24"/>
          <w:szCs w:val="24"/>
        </w:rPr>
        <w:t xml:space="preserve">Ketidakmampuan manusia menghadapi permasalahan dan </w:t>
      </w:r>
      <w:r w:rsidRPr="00700F9B">
        <w:rPr>
          <w:rFonts w:ascii="Times New Roman" w:hAnsi="Times New Roman"/>
          <w:color w:val="000000"/>
          <w:spacing w:val="-9"/>
          <w:w w:val="105"/>
          <w:sz w:val="24"/>
          <w:szCs w:val="24"/>
        </w:rPr>
        <w:t>ketidakharmonisan inilah biasanya yang menimbulkan perasa</w:t>
      </w:r>
      <w:r w:rsidRPr="00700F9B">
        <w:rPr>
          <w:rFonts w:ascii="Times New Roman" w:hAnsi="Times New Roman"/>
          <w:color w:val="000000"/>
          <w:spacing w:val="-9"/>
          <w:w w:val="105"/>
          <w:sz w:val="24"/>
          <w:szCs w:val="24"/>
        </w:rPr>
        <w:softHyphen/>
      </w:r>
      <w:r w:rsidRPr="00700F9B">
        <w:rPr>
          <w:rFonts w:ascii="Times New Roman" w:hAnsi="Times New Roman"/>
          <w:color w:val="000000"/>
          <w:spacing w:val="-7"/>
          <w:w w:val="105"/>
          <w:sz w:val="24"/>
          <w:szCs w:val="24"/>
        </w:rPr>
        <w:t>an ketakutan, histeris, traumatik.</w:t>
      </w:r>
      <w:proofErr w:type="gramEnd"/>
      <w:r w:rsidRPr="00700F9B">
        <w:rPr>
          <w:rFonts w:ascii="Times New Roman" w:hAnsi="Times New Roman"/>
          <w:color w:val="000000"/>
          <w:spacing w:val="-7"/>
          <w:w w:val="105"/>
          <w:sz w:val="24"/>
          <w:szCs w:val="24"/>
        </w:rPr>
        <w:t xml:space="preserve"> </w:t>
      </w:r>
      <w:proofErr w:type="gramStart"/>
      <w:r w:rsidRPr="00700F9B">
        <w:rPr>
          <w:rFonts w:ascii="Times New Roman" w:hAnsi="Times New Roman"/>
          <w:color w:val="000000"/>
          <w:spacing w:val="-7"/>
          <w:w w:val="105"/>
          <w:sz w:val="24"/>
          <w:szCs w:val="24"/>
        </w:rPr>
        <w:t>Perasaan-perasaan seperti ini.</w:t>
      </w:r>
      <w:proofErr w:type="gramEnd"/>
      <w:r w:rsidRPr="00700F9B">
        <w:rPr>
          <w:rFonts w:ascii="Times New Roman" w:hAnsi="Times New Roman"/>
          <w:color w:val="000000"/>
          <w:spacing w:val="-7"/>
          <w:w w:val="105"/>
          <w:sz w:val="24"/>
          <w:szCs w:val="24"/>
        </w:rPr>
        <w:t xml:space="preserve"> </w:t>
      </w:r>
      <w:r w:rsidRPr="00700F9B">
        <w:rPr>
          <w:rFonts w:ascii="Times New Roman" w:hAnsi="Times New Roman"/>
          <w:sz w:val="24"/>
          <w:szCs w:val="24"/>
        </w:rPr>
        <w:t xml:space="preserve"> </w:t>
      </w:r>
      <w:proofErr w:type="gramStart"/>
      <w:r w:rsidRPr="00700F9B">
        <w:rPr>
          <w:rFonts w:ascii="Times New Roman" w:hAnsi="Times New Roman"/>
          <w:color w:val="000000"/>
          <w:w w:val="101"/>
          <w:sz w:val="24"/>
          <w:szCs w:val="24"/>
        </w:rPr>
        <w:t xml:space="preserve">Jika dikaitkan dengan aspek analisis teks sastra, beberapa </w:t>
      </w:r>
      <w:r w:rsidRPr="00700F9B">
        <w:rPr>
          <w:rFonts w:ascii="Times New Roman" w:hAnsi="Times New Roman"/>
          <w:color w:val="000000"/>
          <w:spacing w:val="-3"/>
          <w:w w:val="101"/>
          <w:sz w:val="24"/>
          <w:szCs w:val="24"/>
        </w:rPr>
        <w:t>kategori yang dapat dipakai sebagai landasan pendekatan psi</w:t>
      </w:r>
      <w:r w:rsidRPr="00700F9B">
        <w:rPr>
          <w:rFonts w:ascii="Times New Roman" w:hAnsi="Times New Roman"/>
          <w:color w:val="000000"/>
          <w:spacing w:val="-3"/>
          <w:w w:val="101"/>
          <w:sz w:val="24"/>
          <w:szCs w:val="24"/>
        </w:rPr>
        <w:softHyphen/>
      </w:r>
      <w:r w:rsidRPr="00700F9B">
        <w:rPr>
          <w:rFonts w:ascii="Times New Roman" w:hAnsi="Times New Roman"/>
          <w:color w:val="000000"/>
          <w:w w:val="101"/>
          <w:sz w:val="24"/>
          <w:szCs w:val="24"/>
        </w:rPr>
        <w:t xml:space="preserve">koanalisis sebagaimana dikemukakan Norman H. Holland </w:t>
      </w:r>
      <w:r w:rsidR="00BF5865">
        <w:rPr>
          <w:rFonts w:ascii="Times New Roman" w:hAnsi="Times New Roman"/>
          <w:color w:val="000000"/>
          <w:w w:val="101"/>
          <w:sz w:val="24"/>
          <w:szCs w:val="24"/>
        </w:rPr>
        <w:t>(</w:t>
      </w:r>
      <w:r w:rsidR="00BF5865" w:rsidRPr="00700F9B">
        <w:rPr>
          <w:rFonts w:ascii="Times New Roman" w:hAnsi="Times New Roman"/>
          <w:color w:val="000000"/>
          <w:spacing w:val="-12"/>
          <w:w w:val="101"/>
          <w:sz w:val="24"/>
          <w:szCs w:val="24"/>
        </w:rPr>
        <w:t>1988: 205)</w:t>
      </w:r>
      <w:r w:rsidR="00BF5865">
        <w:rPr>
          <w:rFonts w:ascii="Times New Roman" w:hAnsi="Times New Roman"/>
          <w:color w:val="000000"/>
          <w:spacing w:val="-12"/>
          <w:w w:val="101"/>
          <w:sz w:val="24"/>
          <w:szCs w:val="24"/>
        </w:rPr>
        <w:t xml:space="preserve"> yang dikutip </w:t>
      </w:r>
      <w:r w:rsidR="000B7FCD">
        <w:rPr>
          <w:rFonts w:ascii="Times New Roman" w:hAnsi="Times New Roman"/>
          <w:color w:val="000000"/>
          <w:w w:val="101"/>
          <w:sz w:val="24"/>
          <w:szCs w:val="24"/>
        </w:rPr>
        <w:t xml:space="preserve">dalam Fananie </w:t>
      </w:r>
      <w:r w:rsidRPr="00700F9B">
        <w:rPr>
          <w:rFonts w:ascii="Times New Roman" w:hAnsi="Times New Roman"/>
          <w:color w:val="000000"/>
          <w:spacing w:val="-4"/>
          <w:w w:val="101"/>
          <w:sz w:val="24"/>
          <w:szCs w:val="24"/>
        </w:rPr>
        <w:t xml:space="preserve">adalah </w:t>
      </w:r>
      <w:r w:rsidR="005A5C48">
        <w:rPr>
          <w:rFonts w:ascii="Times New Roman" w:hAnsi="Times New Roman"/>
          <w:color w:val="000000"/>
          <w:spacing w:val="-4"/>
          <w:w w:val="101"/>
          <w:sz w:val="24"/>
          <w:szCs w:val="24"/>
        </w:rPr>
        <w:t xml:space="preserve">berupa </w:t>
      </w:r>
      <w:r w:rsidR="005A5C48">
        <w:rPr>
          <w:rFonts w:ascii="Times New Roman" w:hAnsi="Times New Roman"/>
          <w:sz w:val="24"/>
          <w:szCs w:val="24"/>
        </w:rPr>
        <w:t>(</w:t>
      </w:r>
      <w:r w:rsidR="005A5C48">
        <w:rPr>
          <w:rFonts w:ascii="Times New Roman" w:hAnsi="Times New Roman"/>
          <w:color w:val="000000"/>
          <w:spacing w:val="-4"/>
          <w:sz w:val="24"/>
          <w:szCs w:val="24"/>
        </w:rPr>
        <w:t xml:space="preserve">i) </w:t>
      </w:r>
      <w:r w:rsidRPr="00700F9B">
        <w:rPr>
          <w:rFonts w:ascii="Times New Roman" w:hAnsi="Times New Roman"/>
          <w:i/>
          <w:iCs/>
          <w:color w:val="000000"/>
          <w:spacing w:val="-4"/>
          <w:sz w:val="24"/>
          <w:szCs w:val="24"/>
        </w:rPr>
        <w:t>histeri, manic, dan schizophrenic.</w:t>
      </w:r>
      <w:proofErr w:type="gramEnd"/>
    </w:p>
    <w:p w:rsidR="00700F9B" w:rsidRPr="00700F9B" w:rsidRDefault="005A5C48" w:rsidP="00AA7110">
      <w:pPr>
        <w:shd w:val="clear" w:color="auto" w:fill="FFFFFF"/>
        <w:spacing w:after="0" w:line="240" w:lineRule="auto"/>
        <w:jc w:val="both"/>
        <w:rPr>
          <w:rFonts w:ascii="Times New Roman" w:hAnsi="Times New Roman"/>
          <w:sz w:val="24"/>
          <w:szCs w:val="24"/>
        </w:rPr>
      </w:pPr>
      <w:r>
        <w:rPr>
          <w:rFonts w:ascii="Times New Roman" w:hAnsi="Times New Roman"/>
          <w:color w:val="000000"/>
          <w:sz w:val="24"/>
          <w:szCs w:val="24"/>
        </w:rPr>
        <w:t xml:space="preserve">(ii) </w:t>
      </w:r>
      <w:proofErr w:type="gramStart"/>
      <w:r w:rsidR="00700F9B" w:rsidRPr="00700F9B">
        <w:rPr>
          <w:rFonts w:ascii="Times New Roman" w:hAnsi="Times New Roman"/>
          <w:i/>
          <w:iCs/>
          <w:color w:val="000000"/>
          <w:spacing w:val="-6"/>
          <w:w w:val="102"/>
          <w:sz w:val="24"/>
          <w:szCs w:val="24"/>
        </w:rPr>
        <w:t>anal</w:t>
      </w:r>
      <w:proofErr w:type="gramEnd"/>
      <w:r w:rsidR="00700F9B" w:rsidRPr="00700F9B">
        <w:rPr>
          <w:rFonts w:ascii="Times New Roman" w:hAnsi="Times New Roman"/>
          <w:i/>
          <w:iCs/>
          <w:color w:val="000000"/>
          <w:spacing w:val="-6"/>
          <w:w w:val="102"/>
          <w:sz w:val="24"/>
          <w:szCs w:val="24"/>
        </w:rPr>
        <w:t>, phallic, oral, genital, dan urethral</w:t>
      </w:r>
      <w:r>
        <w:rPr>
          <w:rFonts w:ascii="Times New Roman" w:hAnsi="Times New Roman"/>
          <w:i/>
          <w:iCs/>
          <w:color w:val="000000"/>
          <w:spacing w:val="-6"/>
          <w:w w:val="102"/>
          <w:sz w:val="24"/>
          <w:szCs w:val="24"/>
        </w:rPr>
        <w:t xml:space="preserve">, </w:t>
      </w:r>
      <w:r w:rsidRPr="005A5C48">
        <w:rPr>
          <w:rFonts w:ascii="Times New Roman" w:hAnsi="Times New Roman"/>
          <w:iCs/>
          <w:color w:val="000000"/>
          <w:spacing w:val="-6"/>
          <w:w w:val="102"/>
          <w:sz w:val="24"/>
          <w:szCs w:val="24"/>
        </w:rPr>
        <w:t>(iii)</w:t>
      </w:r>
      <w:r w:rsidR="00700F9B" w:rsidRPr="00700F9B">
        <w:rPr>
          <w:rFonts w:ascii="Times New Roman" w:hAnsi="Times New Roman"/>
          <w:i/>
          <w:iCs/>
          <w:color w:val="000000"/>
          <w:spacing w:val="-2"/>
          <w:w w:val="102"/>
          <w:sz w:val="24"/>
          <w:szCs w:val="24"/>
        </w:rPr>
        <w:t xml:space="preserve"> ego-psikologi, </w:t>
      </w:r>
      <w:r>
        <w:rPr>
          <w:rFonts w:ascii="Times New Roman" w:hAnsi="Times New Roman"/>
          <w:color w:val="000000"/>
          <w:spacing w:val="-2"/>
          <w:w w:val="102"/>
          <w:sz w:val="24"/>
          <w:szCs w:val="24"/>
        </w:rPr>
        <w:t xml:space="preserve">dan </w:t>
      </w:r>
      <w:r>
        <w:rPr>
          <w:rFonts w:ascii="Times New Roman" w:hAnsi="Times New Roman"/>
          <w:sz w:val="24"/>
          <w:szCs w:val="24"/>
        </w:rPr>
        <w:t xml:space="preserve">(iv) </w:t>
      </w:r>
      <w:r w:rsidR="00700F9B" w:rsidRPr="00700F9B">
        <w:rPr>
          <w:rFonts w:ascii="Times New Roman" w:hAnsi="Times New Roman"/>
          <w:i/>
          <w:iCs/>
          <w:color w:val="000000"/>
          <w:spacing w:val="-6"/>
          <w:sz w:val="24"/>
          <w:szCs w:val="24"/>
        </w:rPr>
        <w:t>defence, expectation, fantasy, transformation</w:t>
      </w:r>
      <w:r w:rsidR="00700F9B" w:rsidRPr="00700F9B">
        <w:rPr>
          <w:rFonts w:ascii="Times New Roman" w:hAnsi="Times New Roman"/>
          <w:color w:val="000000"/>
          <w:spacing w:val="-12"/>
          <w:w w:val="101"/>
          <w:sz w:val="24"/>
          <w:szCs w:val="24"/>
        </w:rPr>
        <w:t xml:space="preserve"> </w:t>
      </w:r>
      <w:r w:rsidR="000B7FCD">
        <w:rPr>
          <w:rFonts w:ascii="Times New Roman" w:hAnsi="Times New Roman"/>
          <w:color w:val="000000"/>
          <w:spacing w:val="-12"/>
          <w:w w:val="101"/>
          <w:sz w:val="24"/>
          <w:szCs w:val="24"/>
        </w:rPr>
        <w:t>.</w:t>
      </w:r>
      <w:r w:rsidR="000B7FCD">
        <w:rPr>
          <w:rStyle w:val="FootnoteReference"/>
          <w:rFonts w:ascii="Times New Roman" w:hAnsi="Times New Roman"/>
          <w:color w:val="000000"/>
          <w:spacing w:val="-12"/>
          <w:w w:val="101"/>
          <w:sz w:val="24"/>
          <w:szCs w:val="24"/>
        </w:rPr>
        <w:footnoteReference w:id="16"/>
      </w:r>
    </w:p>
    <w:p w:rsidR="005A5C48" w:rsidRDefault="00700F9B" w:rsidP="00AA7110">
      <w:pPr>
        <w:shd w:val="clear" w:color="auto" w:fill="FFFFFF"/>
        <w:spacing w:after="0" w:line="240" w:lineRule="auto"/>
        <w:ind w:firstLine="630"/>
        <w:jc w:val="both"/>
        <w:rPr>
          <w:rFonts w:ascii="Times New Roman" w:hAnsi="Times New Roman"/>
          <w:color w:val="000000"/>
          <w:w w:val="101"/>
          <w:sz w:val="24"/>
          <w:szCs w:val="24"/>
        </w:rPr>
      </w:pPr>
      <w:proofErr w:type="gramStart"/>
      <w:r w:rsidRPr="00700F9B">
        <w:rPr>
          <w:rFonts w:ascii="Times New Roman" w:hAnsi="Times New Roman"/>
          <w:color w:val="000000"/>
          <w:spacing w:val="-2"/>
          <w:w w:val="101"/>
          <w:sz w:val="24"/>
          <w:szCs w:val="24"/>
        </w:rPr>
        <w:t xml:space="preserve">Maksud dari kategori tersebut dalam konteks sastra adalah </w:t>
      </w:r>
      <w:r w:rsidRPr="00700F9B">
        <w:rPr>
          <w:rFonts w:ascii="Times New Roman" w:hAnsi="Times New Roman"/>
          <w:color w:val="000000"/>
          <w:spacing w:val="-3"/>
          <w:w w:val="101"/>
          <w:sz w:val="24"/>
          <w:szCs w:val="24"/>
        </w:rPr>
        <w:t xml:space="preserve">apakah karakter pelaku dan permasalahan-permasalahan yang </w:t>
      </w:r>
      <w:r w:rsidRPr="00700F9B">
        <w:rPr>
          <w:rFonts w:ascii="Times New Roman" w:hAnsi="Times New Roman"/>
          <w:color w:val="000000"/>
          <w:w w:val="101"/>
          <w:sz w:val="24"/>
          <w:szCs w:val="24"/>
        </w:rPr>
        <w:t>mendasari tema cerita melibatkan pula unsur-unsur di atas.</w:t>
      </w:r>
      <w:proofErr w:type="gramEnd"/>
      <w:r w:rsidRPr="00700F9B">
        <w:rPr>
          <w:rFonts w:ascii="Times New Roman" w:hAnsi="Times New Roman"/>
          <w:color w:val="000000"/>
          <w:w w:val="101"/>
          <w:sz w:val="24"/>
          <w:szCs w:val="24"/>
        </w:rPr>
        <w:t xml:space="preserve"> </w:t>
      </w:r>
      <w:r w:rsidRPr="00700F9B">
        <w:rPr>
          <w:rFonts w:ascii="Times New Roman" w:hAnsi="Times New Roman"/>
          <w:color w:val="000000"/>
          <w:spacing w:val="-1"/>
          <w:w w:val="101"/>
          <w:sz w:val="24"/>
          <w:szCs w:val="24"/>
        </w:rPr>
        <w:t xml:space="preserve">Dari sanalah </w:t>
      </w:r>
      <w:proofErr w:type="gramStart"/>
      <w:r w:rsidRPr="00700F9B">
        <w:rPr>
          <w:rFonts w:ascii="Times New Roman" w:hAnsi="Times New Roman"/>
          <w:color w:val="000000"/>
          <w:spacing w:val="-1"/>
          <w:w w:val="101"/>
          <w:sz w:val="24"/>
          <w:szCs w:val="24"/>
        </w:rPr>
        <w:t>akan</w:t>
      </w:r>
      <w:proofErr w:type="gramEnd"/>
      <w:r w:rsidRPr="00700F9B">
        <w:rPr>
          <w:rFonts w:ascii="Times New Roman" w:hAnsi="Times New Roman"/>
          <w:color w:val="000000"/>
          <w:spacing w:val="-1"/>
          <w:w w:val="101"/>
          <w:sz w:val="24"/>
          <w:szCs w:val="24"/>
        </w:rPr>
        <w:t xml:space="preserve"> dapat dilihat apa yang menyebabkan mun</w:t>
      </w:r>
      <w:r w:rsidRPr="00700F9B">
        <w:rPr>
          <w:rFonts w:ascii="Times New Roman" w:hAnsi="Times New Roman"/>
          <w:color w:val="000000"/>
          <w:w w:val="101"/>
          <w:sz w:val="24"/>
          <w:szCs w:val="24"/>
        </w:rPr>
        <w:t xml:space="preserve">culnya faktor-faktor kejiwaan tersebut dalam diri manusia. </w:t>
      </w:r>
      <w:r w:rsidRPr="00700F9B">
        <w:rPr>
          <w:rFonts w:ascii="Times New Roman" w:hAnsi="Times New Roman"/>
          <w:color w:val="000000"/>
          <w:spacing w:val="-4"/>
          <w:w w:val="101"/>
          <w:sz w:val="24"/>
          <w:szCs w:val="24"/>
        </w:rPr>
        <w:t xml:space="preserve">Fenomena </w:t>
      </w:r>
      <w:proofErr w:type="gramStart"/>
      <w:r w:rsidRPr="00700F9B">
        <w:rPr>
          <w:rFonts w:ascii="Times New Roman" w:hAnsi="Times New Roman"/>
          <w:color w:val="000000"/>
          <w:spacing w:val="-4"/>
          <w:w w:val="101"/>
          <w:sz w:val="24"/>
          <w:szCs w:val="24"/>
        </w:rPr>
        <w:t>apa</w:t>
      </w:r>
      <w:proofErr w:type="gramEnd"/>
      <w:r w:rsidRPr="00700F9B">
        <w:rPr>
          <w:rFonts w:ascii="Times New Roman" w:hAnsi="Times New Roman"/>
          <w:color w:val="000000"/>
          <w:spacing w:val="-4"/>
          <w:w w:val="101"/>
          <w:sz w:val="24"/>
          <w:szCs w:val="24"/>
        </w:rPr>
        <w:t xml:space="preserve"> yang melatarbelakanginya. Sebagai contoh, se</w:t>
      </w:r>
      <w:r w:rsidRPr="00700F9B">
        <w:rPr>
          <w:rFonts w:ascii="Times New Roman" w:hAnsi="Times New Roman"/>
          <w:color w:val="000000"/>
          <w:spacing w:val="-3"/>
          <w:w w:val="101"/>
          <w:sz w:val="24"/>
          <w:szCs w:val="24"/>
        </w:rPr>
        <w:t>seorang yang merasa bersalah (</w:t>
      </w:r>
      <w:r w:rsidRPr="00700F9B">
        <w:rPr>
          <w:rFonts w:ascii="Times New Roman" w:hAnsi="Times New Roman"/>
          <w:i/>
          <w:iCs/>
          <w:color w:val="000000"/>
          <w:spacing w:val="-3"/>
          <w:w w:val="101"/>
          <w:sz w:val="24"/>
          <w:szCs w:val="24"/>
        </w:rPr>
        <w:t xml:space="preserve">feeling of guilt), </w:t>
      </w:r>
      <w:r w:rsidRPr="00700F9B">
        <w:rPr>
          <w:rFonts w:ascii="Times New Roman" w:hAnsi="Times New Roman"/>
          <w:color w:val="000000"/>
          <w:spacing w:val="-3"/>
          <w:w w:val="101"/>
          <w:sz w:val="24"/>
          <w:szCs w:val="24"/>
        </w:rPr>
        <w:t xml:space="preserve">biasanya </w:t>
      </w:r>
      <w:proofErr w:type="gramStart"/>
      <w:r w:rsidRPr="00700F9B">
        <w:rPr>
          <w:rFonts w:ascii="Times New Roman" w:hAnsi="Times New Roman"/>
          <w:color w:val="000000"/>
          <w:spacing w:val="-3"/>
          <w:w w:val="101"/>
          <w:sz w:val="24"/>
          <w:szCs w:val="24"/>
        </w:rPr>
        <w:t>akan</w:t>
      </w:r>
      <w:proofErr w:type="gramEnd"/>
      <w:r w:rsidRPr="00700F9B">
        <w:rPr>
          <w:rFonts w:ascii="Times New Roman" w:hAnsi="Times New Roman"/>
          <w:color w:val="000000"/>
          <w:spacing w:val="-3"/>
          <w:w w:val="101"/>
          <w:sz w:val="24"/>
          <w:szCs w:val="24"/>
        </w:rPr>
        <w:t xml:space="preserve"> </w:t>
      </w:r>
      <w:r w:rsidRPr="00700F9B">
        <w:rPr>
          <w:rFonts w:ascii="Times New Roman" w:hAnsi="Times New Roman"/>
          <w:color w:val="000000"/>
          <w:spacing w:val="-1"/>
          <w:w w:val="101"/>
          <w:sz w:val="24"/>
          <w:szCs w:val="24"/>
        </w:rPr>
        <w:t xml:space="preserve">menyucikan dirinya dari dosa yang pernah diperbuat. </w:t>
      </w:r>
      <w:proofErr w:type="gramStart"/>
      <w:r w:rsidRPr="00700F9B">
        <w:rPr>
          <w:rFonts w:ascii="Times New Roman" w:hAnsi="Times New Roman"/>
          <w:color w:val="000000"/>
          <w:spacing w:val="-1"/>
          <w:w w:val="101"/>
          <w:sz w:val="24"/>
          <w:szCs w:val="24"/>
        </w:rPr>
        <w:t>la</w:t>
      </w:r>
      <w:proofErr w:type="gramEnd"/>
      <w:r w:rsidRPr="00700F9B">
        <w:rPr>
          <w:rFonts w:ascii="Times New Roman" w:hAnsi="Times New Roman"/>
          <w:color w:val="000000"/>
          <w:spacing w:val="-1"/>
          <w:w w:val="101"/>
          <w:sz w:val="24"/>
          <w:szCs w:val="24"/>
        </w:rPr>
        <w:t xml:space="preserve"> akan </w:t>
      </w:r>
      <w:r w:rsidRPr="00700F9B">
        <w:rPr>
          <w:rFonts w:ascii="Times New Roman" w:hAnsi="Times New Roman"/>
          <w:color w:val="000000"/>
          <w:w w:val="101"/>
          <w:sz w:val="24"/>
          <w:szCs w:val="24"/>
        </w:rPr>
        <w:t xml:space="preserve">cenderung memilih perbuatan dan perilaku yang berkaitan dengan </w:t>
      </w:r>
      <w:r w:rsidR="005A5C48">
        <w:rPr>
          <w:rFonts w:ascii="Times New Roman" w:hAnsi="Times New Roman"/>
          <w:color w:val="000000"/>
          <w:w w:val="101"/>
          <w:sz w:val="24"/>
          <w:szCs w:val="24"/>
        </w:rPr>
        <w:t>kecenderungan membersihkan diri atau bertobat</w:t>
      </w:r>
      <w:r w:rsidR="00CB3577">
        <w:rPr>
          <w:rFonts w:ascii="Times New Roman" w:hAnsi="Times New Roman"/>
          <w:color w:val="000000"/>
          <w:w w:val="101"/>
          <w:sz w:val="24"/>
          <w:szCs w:val="24"/>
        </w:rPr>
        <w:t xml:space="preserve">. </w:t>
      </w:r>
    </w:p>
    <w:p w:rsidR="006F649D" w:rsidRDefault="00F66499" w:rsidP="006F649D">
      <w:pPr>
        <w:shd w:val="clear" w:color="auto" w:fill="FFFFFF"/>
        <w:spacing w:after="0" w:line="240" w:lineRule="auto"/>
        <w:ind w:firstLine="630"/>
        <w:jc w:val="both"/>
        <w:rPr>
          <w:rFonts w:ascii="Times New Roman" w:hAnsi="Times New Roman"/>
          <w:color w:val="000000"/>
          <w:spacing w:val="-3"/>
          <w:w w:val="101"/>
          <w:sz w:val="24"/>
          <w:szCs w:val="24"/>
        </w:rPr>
      </w:pPr>
      <w:proofErr w:type="gramStart"/>
      <w:r>
        <w:rPr>
          <w:rFonts w:ascii="Times New Roman" w:hAnsi="Times New Roman"/>
          <w:color w:val="000000"/>
          <w:spacing w:val="-3"/>
          <w:w w:val="101"/>
          <w:sz w:val="24"/>
          <w:szCs w:val="24"/>
        </w:rPr>
        <w:t>D</w:t>
      </w:r>
      <w:r w:rsidR="00700F9B" w:rsidRPr="00700F9B">
        <w:rPr>
          <w:rFonts w:ascii="Times New Roman" w:hAnsi="Times New Roman"/>
          <w:color w:val="000000"/>
          <w:spacing w:val="-3"/>
          <w:w w:val="101"/>
          <w:sz w:val="24"/>
          <w:szCs w:val="24"/>
        </w:rPr>
        <w:t xml:space="preserve">engan demikian dapat </w:t>
      </w:r>
      <w:r w:rsidR="00BF5865">
        <w:rPr>
          <w:rFonts w:ascii="Times New Roman" w:hAnsi="Times New Roman"/>
          <w:color w:val="000000"/>
          <w:spacing w:val="-3"/>
          <w:w w:val="101"/>
          <w:sz w:val="24"/>
          <w:szCs w:val="24"/>
        </w:rPr>
        <w:t>di</w:t>
      </w:r>
      <w:r w:rsidR="00700F9B" w:rsidRPr="00700F9B">
        <w:rPr>
          <w:rFonts w:ascii="Times New Roman" w:hAnsi="Times New Roman"/>
          <w:color w:val="000000"/>
          <w:spacing w:val="-3"/>
          <w:w w:val="101"/>
          <w:sz w:val="24"/>
          <w:szCs w:val="24"/>
        </w:rPr>
        <w:t>simpul</w:t>
      </w:r>
      <w:r w:rsidR="00BF5865">
        <w:rPr>
          <w:rFonts w:ascii="Times New Roman" w:hAnsi="Times New Roman"/>
          <w:color w:val="000000"/>
          <w:spacing w:val="-3"/>
          <w:w w:val="101"/>
          <w:sz w:val="24"/>
          <w:szCs w:val="24"/>
        </w:rPr>
        <w:t>k</w:t>
      </w:r>
      <w:r w:rsidR="00700F9B" w:rsidRPr="00700F9B">
        <w:rPr>
          <w:rFonts w:ascii="Times New Roman" w:hAnsi="Times New Roman"/>
          <w:color w:val="000000"/>
          <w:spacing w:val="-3"/>
          <w:w w:val="101"/>
          <w:sz w:val="24"/>
          <w:szCs w:val="24"/>
        </w:rPr>
        <w:t>an</w:t>
      </w:r>
      <w:r w:rsidR="00BF5865">
        <w:rPr>
          <w:rFonts w:ascii="Times New Roman" w:hAnsi="Times New Roman"/>
          <w:color w:val="000000"/>
          <w:spacing w:val="-3"/>
          <w:w w:val="101"/>
          <w:sz w:val="24"/>
          <w:szCs w:val="24"/>
        </w:rPr>
        <w:t>,</w:t>
      </w:r>
      <w:r w:rsidR="00700F9B" w:rsidRPr="00700F9B">
        <w:rPr>
          <w:rFonts w:ascii="Times New Roman" w:hAnsi="Times New Roman"/>
          <w:color w:val="000000"/>
          <w:spacing w:val="-3"/>
          <w:w w:val="101"/>
          <w:sz w:val="24"/>
          <w:szCs w:val="24"/>
        </w:rPr>
        <w:t xml:space="preserve"> bahwa </w:t>
      </w:r>
      <w:r w:rsidR="009A6D6E">
        <w:rPr>
          <w:rFonts w:ascii="Times New Roman" w:hAnsi="Times New Roman"/>
          <w:color w:val="000000"/>
          <w:spacing w:val="-3"/>
          <w:w w:val="101"/>
          <w:sz w:val="24"/>
          <w:szCs w:val="24"/>
        </w:rPr>
        <w:t xml:space="preserve">sastra dan psikologi adalah dua dimensi yang </w:t>
      </w:r>
      <w:r w:rsidR="009A6D6E">
        <w:rPr>
          <w:rFonts w:ascii="Times New Roman" w:hAnsi="Times New Roman"/>
          <w:color w:val="000000"/>
          <w:spacing w:val="-3"/>
          <w:w w:val="101"/>
          <w:sz w:val="24"/>
          <w:szCs w:val="24"/>
        </w:rPr>
        <w:lastRenderedPageBreak/>
        <w:t>memiliki hubungan yang sangat erat.</w:t>
      </w:r>
      <w:proofErr w:type="gramEnd"/>
      <w:r w:rsidR="009A6D6E">
        <w:rPr>
          <w:rFonts w:ascii="Times New Roman" w:hAnsi="Times New Roman"/>
          <w:color w:val="000000"/>
          <w:spacing w:val="-3"/>
          <w:w w:val="101"/>
          <w:sz w:val="24"/>
          <w:szCs w:val="24"/>
        </w:rPr>
        <w:t xml:space="preserve"> </w:t>
      </w:r>
      <w:proofErr w:type="gramStart"/>
      <w:r w:rsidR="006F649D">
        <w:rPr>
          <w:rFonts w:ascii="Times New Roman" w:hAnsi="Times New Roman"/>
          <w:color w:val="000000"/>
          <w:spacing w:val="-3"/>
          <w:w w:val="101"/>
          <w:sz w:val="24"/>
          <w:szCs w:val="24"/>
        </w:rPr>
        <w:t>Dunia satra menggunakan media tokoh dalam merealisasikan berbagai perilaku serta gejolak psikologi induvidu dalam menghadapi realitas kehidupan.</w:t>
      </w:r>
      <w:proofErr w:type="gramEnd"/>
      <w:r w:rsidR="006F649D">
        <w:rPr>
          <w:rFonts w:ascii="Times New Roman" w:hAnsi="Times New Roman"/>
          <w:color w:val="000000"/>
          <w:spacing w:val="-3"/>
          <w:w w:val="101"/>
          <w:sz w:val="24"/>
          <w:szCs w:val="24"/>
        </w:rPr>
        <w:t xml:space="preserve"> </w:t>
      </w:r>
      <w:proofErr w:type="gramStart"/>
      <w:r w:rsidR="006F649D">
        <w:rPr>
          <w:rFonts w:ascii="Times New Roman" w:hAnsi="Times New Roman"/>
          <w:color w:val="000000"/>
          <w:spacing w:val="-3"/>
          <w:w w:val="101"/>
          <w:sz w:val="24"/>
          <w:szCs w:val="24"/>
        </w:rPr>
        <w:t>Oleh karena itu, kajian satra dengan menggunakan pendekatan psikoanalisis adalah upaya yang sangat menarik untuk menguak berbagai konflik yang melatarbelakangi perilaku tokoh.</w:t>
      </w:r>
      <w:proofErr w:type="gramEnd"/>
      <w:r w:rsidR="006F649D">
        <w:rPr>
          <w:rFonts w:ascii="Times New Roman" w:hAnsi="Times New Roman"/>
          <w:color w:val="000000"/>
          <w:spacing w:val="-3"/>
          <w:w w:val="101"/>
          <w:sz w:val="24"/>
          <w:szCs w:val="24"/>
        </w:rPr>
        <w:t xml:space="preserve"> </w:t>
      </w:r>
    </w:p>
    <w:p w:rsidR="00700F9B" w:rsidRPr="006F649D" w:rsidRDefault="006F649D" w:rsidP="006F649D">
      <w:pPr>
        <w:shd w:val="clear" w:color="auto" w:fill="FFFFFF"/>
        <w:spacing w:after="0" w:line="240" w:lineRule="auto"/>
        <w:ind w:firstLine="630"/>
        <w:jc w:val="both"/>
        <w:rPr>
          <w:rFonts w:ascii="Times New Roman" w:hAnsi="Times New Roman"/>
          <w:color w:val="000000"/>
          <w:spacing w:val="-3"/>
          <w:w w:val="101"/>
          <w:sz w:val="24"/>
          <w:szCs w:val="24"/>
        </w:rPr>
      </w:pPr>
      <w:proofErr w:type="gramStart"/>
      <w:r>
        <w:rPr>
          <w:rFonts w:ascii="Times New Roman" w:hAnsi="Times New Roman"/>
          <w:color w:val="000000"/>
          <w:spacing w:val="-3"/>
          <w:w w:val="101"/>
          <w:sz w:val="24"/>
          <w:szCs w:val="24"/>
        </w:rPr>
        <w:t>P</w:t>
      </w:r>
      <w:r w:rsidR="00700F9B" w:rsidRPr="00700F9B">
        <w:rPr>
          <w:rFonts w:ascii="Times New Roman" w:hAnsi="Times New Roman"/>
          <w:color w:val="000000"/>
          <w:spacing w:val="-3"/>
          <w:w w:val="101"/>
          <w:sz w:val="24"/>
          <w:szCs w:val="24"/>
        </w:rPr>
        <w:t xml:space="preserve">endekatan psikoanalisis dalam sastra </w:t>
      </w:r>
      <w:r>
        <w:rPr>
          <w:rFonts w:ascii="Times New Roman" w:hAnsi="Times New Roman"/>
          <w:color w:val="000000"/>
          <w:spacing w:val="-3"/>
          <w:w w:val="101"/>
          <w:sz w:val="24"/>
          <w:szCs w:val="24"/>
        </w:rPr>
        <w:t xml:space="preserve">sebagaimana diutarakan oleh Fananie </w:t>
      </w:r>
      <w:r w:rsidR="00700F9B" w:rsidRPr="00700F9B">
        <w:rPr>
          <w:rFonts w:ascii="Times New Roman" w:hAnsi="Times New Roman"/>
          <w:color w:val="000000"/>
          <w:spacing w:val="-3"/>
          <w:w w:val="101"/>
          <w:sz w:val="24"/>
          <w:szCs w:val="24"/>
        </w:rPr>
        <w:t>sebenarnya tidak ha</w:t>
      </w:r>
      <w:r w:rsidR="00BF5865">
        <w:rPr>
          <w:rFonts w:ascii="Times New Roman" w:hAnsi="Times New Roman"/>
          <w:color w:val="000000"/>
          <w:w w:val="101"/>
          <w:sz w:val="24"/>
          <w:szCs w:val="24"/>
        </w:rPr>
        <w:t>nya seka</w:t>
      </w:r>
      <w:r w:rsidR="00700F9B" w:rsidRPr="00700F9B">
        <w:rPr>
          <w:rFonts w:ascii="Times New Roman" w:hAnsi="Times New Roman"/>
          <w:color w:val="000000"/>
          <w:w w:val="101"/>
          <w:sz w:val="24"/>
          <w:szCs w:val="24"/>
        </w:rPr>
        <w:t>dar melihat narasi dalam substansi karakter pelakunya, melainkan harus ditarik pada satu generalisasi apakah antara yang fiksi itu berkaitan dengan yang reali</w:t>
      </w:r>
      <w:r w:rsidR="00BF5865">
        <w:rPr>
          <w:rFonts w:ascii="Times New Roman" w:hAnsi="Times New Roman"/>
          <w:color w:val="000000"/>
          <w:w w:val="101"/>
          <w:sz w:val="24"/>
          <w:szCs w:val="24"/>
        </w:rPr>
        <w:t>ta</w:t>
      </w:r>
      <w:r w:rsidR="00700F9B" w:rsidRPr="00700F9B">
        <w:rPr>
          <w:rFonts w:ascii="Times New Roman" w:hAnsi="Times New Roman"/>
          <w:color w:val="000000"/>
          <w:w w:val="101"/>
          <w:sz w:val="24"/>
          <w:szCs w:val="24"/>
        </w:rPr>
        <w:t>s.</w:t>
      </w:r>
      <w:proofErr w:type="gramEnd"/>
      <w:r w:rsidR="00700F9B" w:rsidRPr="00700F9B">
        <w:rPr>
          <w:rFonts w:ascii="Times New Roman" w:hAnsi="Times New Roman"/>
          <w:color w:val="000000"/>
          <w:w w:val="101"/>
          <w:sz w:val="24"/>
          <w:szCs w:val="24"/>
        </w:rPr>
        <w:t xml:space="preserve"> </w:t>
      </w:r>
      <w:proofErr w:type="gramStart"/>
      <w:r w:rsidR="00700F9B" w:rsidRPr="00700F9B">
        <w:rPr>
          <w:rFonts w:ascii="Times New Roman" w:hAnsi="Times New Roman"/>
          <w:color w:val="000000"/>
          <w:w w:val="101"/>
          <w:sz w:val="24"/>
          <w:szCs w:val="24"/>
        </w:rPr>
        <w:t xml:space="preserve">Apakah </w:t>
      </w:r>
      <w:r w:rsidR="00700F9B" w:rsidRPr="00700F9B">
        <w:rPr>
          <w:rFonts w:ascii="Times New Roman" w:hAnsi="Times New Roman"/>
          <w:color w:val="000000"/>
          <w:spacing w:val="-1"/>
          <w:w w:val="101"/>
          <w:sz w:val="24"/>
          <w:szCs w:val="24"/>
        </w:rPr>
        <w:t xml:space="preserve">fenomena psikologis yang terdapat dalam teks cerita tersebut </w:t>
      </w:r>
      <w:r w:rsidR="00700F9B" w:rsidRPr="00700F9B">
        <w:rPr>
          <w:rFonts w:ascii="Times New Roman" w:hAnsi="Times New Roman"/>
          <w:color w:val="000000"/>
          <w:spacing w:val="-4"/>
          <w:w w:val="101"/>
          <w:sz w:val="24"/>
          <w:szCs w:val="24"/>
        </w:rPr>
        <w:t>menggambarkan kebenaran dalam realitas.</w:t>
      </w:r>
      <w:proofErr w:type="gramEnd"/>
      <w:r w:rsidR="00700F9B" w:rsidRPr="00700F9B">
        <w:rPr>
          <w:rFonts w:ascii="Times New Roman" w:hAnsi="Times New Roman"/>
          <w:color w:val="000000"/>
          <w:spacing w:val="-4"/>
          <w:w w:val="101"/>
          <w:sz w:val="24"/>
          <w:szCs w:val="24"/>
        </w:rPr>
        <w:t xml:space="preserve"> </w:t>
      </w:r>
      <w:proofErr w:type="gramStart"/>
      <w:r w:rsidR="00700F9B" w:rsidRPr="00700F9B">
        <w:rPr>
          <w:rFonts w:ascii="Times New Roman" w:hAnsi="Times New Roman"/>
          <w:color w:val="000000"/>
          <w:spacing w:val="-4"/>
          <w:w w:val="101"/>
          <w:sz w:val="24"/>
          <w:szCs w:val="24"/>
        </w:rPr>
        <w:t>Sejauh mana peran</w:t>
      </w:r>
      <w:r w:rsidR="00700F9B" w:rsidRPr="00700F9B">
        <w:rPr>
          <w:rFonts w:ascii="Times New Roman" w:hAnsi="Times New Roman"/>
          <w:color w:val="000000"/>
          <w:spacing w:val="-5"/>
          <w:w w:val="101"/>
          <w:sz w:val="24"/>
          <w:szCs w:val="24"/>
        </w:rPr>
        <w:t>an pengarang menghadirkan fenomena tersebut dan apakah fe</w:t>
      </w:r>
      <w:r w:rsidR="00700F9B" w:rsidRPr="00700F9B">
        <w:rPr>
          <w:rFonts w:ascii="Times New Roman" w:hAnsi="Times New Roman"/>
          <w:color w:val="000000"/>
          <w:spacing w:val="-5"/>
          <w:w w:val="101"/>
          <w:sz w:val="24"/>
          <w:szCs w:val="24"/>
        </w:rPr>
        <w:softHyphen/>
      </w:r>
      <w:r w:rsidR="00700F9B" w:rsidRPr="00700F9B">
        <w:rPr>
          <w:rFonts w:ascii="Times New Roman" w:hAnsi="Times New Roman"/>
          <w:color w:val="000000"/>
          <w:w w:val="101"/>
          <w:sz w:val="24"/>
          <w:szCs w:val="24"/>
        </w:rPr>
        <w:t>nomena tersebut merupakan fenomena individual atau feno</w:t>
      </w:r>
      <w:r w:rsidR="00700F9B" w:rsidRPr="00700F9B">
        <w:rPr>
          <w:rFonts w:ascii="Times New Roman" w:hAnsi="Times New Roman"/>
          <w:color w:val="000000"/>
          <w:w w:val="101"/>
          <w:sz w:val="24"/>
          <w:szCs w:val="24"/>
        </w:rPr>
        <w:softHyphen/>
      </w:r>
      <w:r w:rsidR="00700F9B" w:rsidRPr="00700F9B">
        <w:rPr>
          <w:rFonts w:ascii="Times New Roman" w:hAnsi="Times New Roman"/>
          <w:color w:val="000000"/>
          <w:spacing w:val="-4"/>
          <w:w w:val="101"/>
          <w:sz w:val="24"/>
          <w:szCs w:val="24"/>
        </w:rPr>
        <w:t>mena latar sosial masyarakat pada waktu cerita dilahirkan.</w:t>
      </w:r>
      <w:proofErr w:type="gramEnd"/>
      <w:r w:rsidR="00700F9B" w:rsidRPr="00700F9B">
        <w:rPr>
          <w:rFonts w:ascii="Times New Roman" w:hAnsi="Times New Roman"/>
          <w:color w:val="000000"/>
          <w:spacing w:val="-4"/>
          <w:w w:val="101"/>
          <w:sz w:val="24"/>
          <w:szCs w:val="24"/>
        </w:rPr>
        <w:t xml:space="preserve">  </w:t>
      </w:r>
    </w:p>
    <w:p w:rsidR="00700F9B" w:rsidRDefault="00700F9B" w:rsidP="00AA7110">
      <w:pPr>
        <w:spacing w:after="0" w:line="240" w:lineRule="auto"/>
        <w:jc w:val="both"/>
        <w:rPr>
          <w:rFonts w:ascii="Times New Roman" w:hAnsi="Times New Roman"/>
          <w:sz w:val="24"/>
          <w:szCs w:val="24"/>
        </w:rPr>
      </w:pPr>
    </w:p>
    <w:p w:rsidR="00715375" w:rsidRDefault="00A85316" w:rsidP="00AA7110">
      <w:pPr>
        <w:spacing w:after="0" w:line="240" w:lineRule="auto"/>
        <w:jc w:val="both"/>
        <w:rPr>
          <w:rFonts w:ascii="Times New Roman" w:hAnsi="Times New Roman"/>
          <w:b/>
          <w:sz w:val="24"/>
          <w:szCs w:val="24"/>
        </w:rPr>
      </w:pPr>
      <w:r w:rsidRPr="00715375">
        <w:rPr>
          <w:rFonts w:ascii="Times New Roman" w:hAnsi="Times New Roman"/>
          <w:b/>
          <w:sz w:val="24"/>
          <w:szCs w:val="24"/>
        </w:rPr>
        <w:t>Metodologi</w:t>
      </w:r>
    </w:p>
    <w:p w:rsidR="00E14D03" w:rsidRDefault="0084471F" w:rsidP="00AA7110">
      <w:pPr>
        <w:spacing w:after="0" w:line="240" w:lineRule="auto"/>
        <w:jc w:val="both"/>
        <w:rPr>
          <w:rFonts w:ascii="Times New Roman" w:hAnsi="Times New Roman"/>
          <w:sz w:val="24"/>
          <w:szCs w:val="24"/>
        </w:rPr>
      </w:pPr>
      <w:proofErr w:type="gramStart"/>
      <w:r>
        <w:rPr>
          <w:rFonts w:ascii="Times New Roman" w:hAnsi="Times New Roman"/>
          <w:sz w:val="24"/>
          <w:szCs w:val="24"/>
        </w:rPr>
        <w:t>Penelitian ini menggunakan pendekatan kualitatif.</w:t>
      </w:r>
      <w:proofErr w:type="gramEnd"/>
      <w:r>
        <w:rPr>
          <w:rFonts w:ascii="Times New Roman" w:hAnsi="Times New Roman"/>
          <w:sz w:val="24"/>
          <w:szCs w:val="24"/>
        </w:rPr>
        <w:t xml:space="preserve"> Metode yang </w:t>
      </w:r>
      <w:r w:rsidR="00E14D03">
        <w:rPr>
          <w:rFonts w:ascii="Times New Roman" w:hAnsi="Times New Roman"/>
          <w:sz w:val="24"/>
          <w:szCs w:val="24"/>
        </w:rPr>
        <w:t xml:space="preserve">digunakan adalah psikoanalisis, yaitu mengkaji mengenai karakter </w:t>
      </w:r>
      <w:proofErr w:type="gramStart"/>
      <w:r w:rsidR="00E14D03">
        <w:rPr>
          <w:rFonts w:ascii="Times New Roman" w:hAnsi="Times New Roman"/>
          <w:sz w:val="24"/>
          <w:szCs w:val="24"/>
        </w:rPr>
        <w:t xml:space="preserve">tokoh </w:t>
      </w:r>
      <w:r>
        <w:rPr>
          <w:rFonts w:ascii="Times New Roman" w:hAnsi="Times New Roman"/>
          <w:sz w:val="24"/>
          <w:szCs w:val="24"/>
        </w:rPr>
        <w:t xml:space="preserve"> </w:t>
      </w:r>
      <w:r w:rsidR="00E14D03">
        <w:rPr>
          <w:rFonts w:ascii="Times New Roman" w:hAnsi="Times New Roman"/>
          <w:sz w:val="24"/>
          <w:szCs w:val="24"/>
        </w:rPr>
        <w:t>ditinjau</w:t>
      </w:r>
      <w:proofErr w:type="gramEnd"/>
      <w:r w:rsidR="00E14D03">
        <w:rPr>
          <w:rFonts w:ascii="Times New Roman" w:hAnsi="Times New Roman"/>
          <w:sz w:val="24"/>
          <w:szCs w:val="24"/>
        </w:rPr>
        <w:t xml:space="preserve"> dari aspek psikologi yang mencakup </w:t>
      </w:r>
      <w:r w:rsidR="00E14D03" w:rsidRPr="00E14D03">
        <w:rPr>
          <w:rFonts w:ascii="Times New Roman" w:hAnsi="Times New Roman"/>
          <w:i/>
          <w:sz w:val="24"/>
          <w:szCs w:val="24"/>
        </w:rPr>
        <w:t>id, ego</w:t>
      </w:r>
      <w:r w:rsidR="00E14D03">
        <w:rPr>
          <w:rFonts w:ascii="Times New Roman" w:hAnsi="Times New Roman"/>
          <w:sz w:val="24"/>
          <w:szCs w:val="24"/>
        </w:rPr>
        <w:t xml:space="preserve">, dan </w:t>
      </w:r>
      <w:r w:rsidR="00E14D03" w:rsidRPr="00E14D03">
        <w:rPr>
          <w:rFonts w:ascii="Times New Roman" w:hAnsi="Times New Roman"/>
          <w:i/>
          <w:sz w:val="24"/>
          <w:szCs w:val="24"/>
        </w:rPr>
        <w:t>superego</w:t>
      </w:r>
      <w:r w:rsidR="00E14D03">
        <w:rPr>
          <w:rFonts w:ascii="Times New Roman" w:hAnsi="Times New Roman"/>
          <w:sz w:val="24"/>
          <w:szCs w:val="24"/>
        </w:rPr>
        <w:t xml:space="preserve">. </w:t>
      </w:r>
    </w:p>
    <w:p w:rsidR="0084471F" w:rsidRDefault="0084471F" w:rsidP="00E14D03">
      <w:pPr>
        <w:spacing w:after="0" w:line="240" w:lineRule="auto"/>
        <w:ind w:firstLine="630"/>
        <w:jc w:val="both"/>
        <w:rPr>
          <w:rFonts w:ascii="Times New Roman" w:hAnsi="Times New Roman"/>
          <w:color w:val="000000"/>
          <w:sz w:val="24"/>
          <w:szCs w:val="24"/>
        </w:rPr>
      </w:pPr>
      <w:proofErr w:type="gramStart"/>
      <w:r>
        <w:rPr>
          <w:rFonts w:ascii="Times New Roman" w:hAnsi="Times New Roman"/>
          <w:sz w:val="24"/>
          <w:szCs w:val="24"/>
        </w:rPr>
        <w:t>Sebelum me</w:t>
      </w:r>
      <w:r w:rsidR="00E14D03">
        <w:rPr>
          <w:rFonts w:ascii="Times New Roman" w:hAnsi="Times New Roman"/>
          <w:sz w:val="24"/>
          <w:szCs w:val="24"/>
        </w:rPr>
        <w:t>netapkan cerpan yang menjadi fok</w:t>
      </w:r>
      <w:r>
        <w:rPr>
          <w:rFonts w:ascii="Times New Roman" w:hAnsi="Times New Roman"/>
          <w:sz w:val="24"/>
          <w:szCs w:val="24"/>
        </w:rPr>
        <w:t xml:space="preserve">us kajian ini peneliti membaca seluruh cerpen yang terdapat dalam kumpulan cerpen </w:t>
      </w:r>
      <w:r w:rsidRPr="00E14D03">
        <w:rPr>
          <w:rFonts w:ascii="Times New Roman" w:hAnsi="Times New Roman"/>
          <w:i/>
          <w:sz w:val="24"/>
          <w:szCs w:val="24"/>
        </w:rPr>
        <w:t>Masa Depan Kesunyian Karya Radar Panca Dahana</w:t>
      </w:r>
      <w:r>
        <w:rPr>
          <w:rFonts w:ascii="Times New Roman" w:hAnsi="Times New Roman"/>
          <w:sz w:val="24"/>
          <w:szCs w:val="24"/>
        </w:rPr>
        <w:t>.</w:t>
      </w:r>
      <w:proofErr w:type="gramEnd"/>
      <w:r>
        <w:rPr>
          <w:rFonts w:ascii="Times New Roman" w:hAnsi="Times New Roman"/>
          <w:sz w:val="24"/>
          <w:szCs w:val="24"/>
        </w:rPr>
        <w:t xml:space="preserve"> Adapun berbagai j</w:t>
      </w:r>
      <w:r w:rsidRPr="0084471F">
        <w:rPr>
          <w:rFonts w:ascii="Times New Roman" w:hAnsi="Times New Roman"/>
          <w:color w:val="000000"/>
          <w:sz w:val="24"/>
          <w:szCs w:val="24"/>
        </w:rPr>
        <w:t xml:space="preserve">udul </w:t>
      </w:r>
      <w:r w:rsidR="00E14D03">
        <w:rPr>
          <w:rFonts w:ascii="Times New Roman" w:hAnsi="Times New Roman"/>
          <w:color w:val="000000"/>
          <w:sz w:val="24"/>
          <w:szCs w:val="24"/>
        </w:rPr>
        <w:t xml:space="preserve">cerpen </w:t>
      </w:r>
      <w:r w:rsidRPr="0084471F">
        <w:rPr>
          <w:rFonts w:ascii="Times New Roman" w:hAnsi="Times New Roman"/>
          <w:color w:val="000000"/>
          <w:sz w:val="24"/>
          <w:szCs w:val="24"/>
        </w:rPr>
        <w:t xml:space="preserve">yang dimuat dalam buku kumpulan cerpen tersebut secara keluruhan </w:t>
      </w:r>
      <w:r w:rsidR="00E14D03">
        <w:rPr>
          <w:rFonts w:ascii="Times New Roman" w:hAnsi="Times New Roman"/>
          <w:color w:val="000000"/>
          <w:sz w:val="24"/>
          <w:szCs w:val="24"/>
        </w:rPr>
        <w:t xml:space="preserve">sebanyak </w:t>
      </w:r>
      <w:r w:rsidR="00E14D03">
        <w:rPr>
          <w:rFonts w:ascii="Times New Roman" w:hAnsi="Times New Roman"/>
          <w:color w:val="000000"/>
          <w:sz w:val="24"/>
          <w:szCs w:val="24"/>
        </w:rPr>
        <w:lastRenderedPageBreak/>
        <w:t xml:space="preserve">tujuh belas judul, </w:t>
      </w:r>
      <w:r w:rsidRPr="0084471F">
        <w:rPr>
          <w:rFonts w:ascii="Times New Roman" w:hAnsi="Times New Roman"/>
          <w:color w:val="000000"/>
          <w:sz w:val="24"/>
          <w:szCs w:val="24"/>
        </w:rPr>
        <w:t xml:space="preserve">yaitu 1) </w:t>
      </w:r>
      <w:r w:rsidRPr="0084471F">
        <w:rPr>
          <w:rFonts w:ascii="Times New Roman" w:hAnsi="Times New Roman"/>
          <w:i/>
          <w:color w:val="000000"/>
          <w:sz w:val="24"/>
          <w:szCs w:val="24"/>
        </w:rPr>
        <w:t>Menjadi Djaka, 2) Tak Ada yang Tersisa, 3) Surat untuk Kiki (d.h. Ricky), 4) Ketika Angin menjadi Embun, 5) Langit tak lagi Biru, 6) Katro, 7) Bang Kampiun, 8) Mat Kurap, 9) Pergi Nining ke Perigi, 10) Parimi, 11) Perempuan di Banjar Tebesaya, 12) Titin Pulang dari Saudi, 13) Hujan di Waktu Cinta, 14) Nyayian Terakhir Umi Hadijah, 15) Dari Darmin ke Darmin, 16) Janji, 17) Masa Depan Kesunyian.</w:t>
      </w:r>
      <w:r w:rsidRPr="0084471F">
        <w:rPr>
          <w:rFonts w:ascii="Times New Roman" w:hAnsi="Times New Roman"/>
          <w:color w:val="000000"/>
          <w:sz w:val="24"/>
          <w:szCs w:val="24"/>
        </w:rPr>
        <w:t xml:space="preserve"> </w:t>
      </w:r>
    </w:p>
    <w:p w:rsidR="00581BE9" w:rsidRPr="003A0EA3" w:rsidRDefault="0084471F" w:rsidP="00AA7110">
      <w:pPr>
        <w:spacing w:after="0" w:line="240" w:lineRule="auto"/>
        <w:jc w:val="both"/>
        <w:rPr>
          <w:rFonts w:ascii="Times New Roman" w:hAnsi="Times New Roman"/>
          <w:color w:val="000000"/>
          <w:sz w:val="24"/>
          <w:szCs w:val="24"/>
        </w:rPr>
      </w:pPr>
      <w:r>
        <w:rPr>
          <w:rFonts w:ascii="Times New Roman" w:hAnsi="Times New Roman"/>
          <w:color w:val="000000"/>
          <w:sz w:val="24"/>
          <w:szCs w:val="24"/>
        </w:rPr>
        <w:tab/>
      </w:r>
      <w:proofErr w:type="gramStart"/>
      <w:r>
        <w:rPr>
          <w:rFonts w:ascii="Times New Roman" w:hAnsi="Times New Roman"/>
          <w:color w:val="000000"/>
          <w:sz w:val="24"/>
          <w:szCs w:val="24"/>
        </w:rPr>
        <w:t>Setelah membaca secara keseluruhan kemudian peneliti menetapkan cerpen untuk dijadikan sebagai analisis.</w:t>
      </w:r>
      <w:proofErr w:type="gramEnd"/>
      <w:r>
        <w:rPr>
          <w:rFonts w:ascii="Times New Roman" w:hAnsi="Times New Roman"/>
          <w:color w:val="000000"/>
          <w:sz w:val="24"/>
          <w:szCs w:val="24"/>
        </w:rPr>
        <w:t xml:space="preserve"> </w:t>
      </w:r>
      <w:proofErr w:type="gramStart"/>
      <w:r>
        <w:rPr>
          <w:rFonts w:ascii="Times New Roman" w:hAnsi="Times New Roman"/>
          <w:color w:val="000000"/>
          <w:sz w:val="24"/>
          <w:szCs w:val="24"/>
        </w:rPr>
        <w:t xml:space="preserve">Pilihan tersebut didasarkan atas dominasi yang mewarnai cerpen serta menjadi </w:t>
      </w:r>
      <w:r w:rsidR="00A35ABB">
        <w:rPr>
          <w:rFonts w:ascii="Times New Roman" w:hAnsi="Times New Roman"/>
          <w:color w:val="000000"/>
          <w:sz w:val="24"/>
          <w:szCs w:val="24"/>
        </w:rPr>
        <w:t>representasi dari cerpen secara keseluruhan.</w:t>
      </w:r>
      <w:proofErr w:type="gramEnd"/>
      <w:r w:rsidR="00A35ABB">
        <w:rPr>
          <w:rFonts w:ascii="Times New Roman" w:hAnsi="Times New Roman"/>
          <w:color w:val="000000"/>
          <w:sz w:val="24"/>
          <w:szCs w:val="24"/>
        </w:rPr>
        <w:t xml:space="preserve"> </w:t>
      </w:r>
      <w:proofErr w:type="gramStart"/>
      <w:r w:rsidR="00A35ABB">
        <w:rPr>
          <w:rFonts w:ascii="Times New Roman" w:hAnsi="Times New Roman"/>
          <w:color w:val="000000"/>
          <w:sz w:val="24"/>
          <w:szCs w:val="24"/>
        </w:rPr>
        <w:t xml:space="preserve">Adapun judul </w:t>
      </w:r>
      <w:r w:rsidR="0054579A">
        <w:rPr>
          <w:rFonts w:ascii="Times New Roman" w:hAnsi="Times New Roman"/>
          <w:color w:val="000000"/>
          <w:sz w:val="24"/>
          <w:szCs w:val="24"/>
        </w:rPr>
        <w:t xml:space="preserve">yang </w:t>
      </w:r>
      <w:r w:rsidR="00A35ABB">
        <w:rPr>
          <w:rFonts w:ascii="Times New Roman" w:hAnsi="Times New Roman"/>
          <w:color w:val="000000"/>
          <w:sz w:val="24"/>
          <w:szCs w:val="24"/>
        </w:rPr>
        <w:t xml:space="preserve">ditetapkan sebagai bahan analisis adalah cerpen </w:t>
      </w:r>
      <w:r w:rsidR="0054579A">
        <w:rPr>
          <w:rFonts w:ascii="Times New Roman" w:hAnsi="Times New Roman"/>
          <w:color w:val="000000"/>
          <w:sz w:val="24"/>
          <w:szCs w:val="24"/>
        </w:rPr>
        <w:t xml:space="preserve">(1) </w:t>
      </w:r>
      <w:r w:rsidR="00A35ABB" w:rsidRPr="00581BE9">
        <w:rPr>
          <w:rFonts w:ascii="Times New Roman" w:hAnsi="Times New Roman"/>
          <w:i/>
          <w:color w:val="000000"/>
          <w:sz w:val="24"/>
          <w:szCs w:val="24"/>
        </w:rPr>
        <w:t>Masa Depan Kesunyian</w:t>
      </w:r>
      <w:r w:rsidR="00A35ABB">
        <w:rPr>
          <w:rFonts w:ascii="Times New Roman" w:hAnsi="Times New Roman"/>
          <w:color w:val="000000"/>
          <w:sz w:val="24"/>
          <w:szCs w:val="24"/>
        </w:rPr>
        <w:t xml:space="preserve"> dan </w:t>
      </w:r>
      <w:r w:rsidR="0054579A">
        <w:rPr>
          <w:rFonts w:ascii="Times New Roman" w:hAnsi="Times New Roman"/>
          <w:color w:val="000000"/>
          <w:sz w:val="24"/>
          <w:szCs w:val="24"/>
        </w:rPr>
        <w:t xml:space="preserve">(2) </w:t>
      </w:r>
      <w:r w:rsidR="00A35ABB" w:rsidRPr="00581BE9">
        <w:rPr>
          <w:rFonts w:ascii="Times New Roman" w:hAnsi="Times New Roman"/>
          <w:i/>
          <w:color w:val="000000"/>
          <w:sz w:val="24"/>
          <w:szCs w:val="24"/>
        </w:rPr>
        <w:t>Langit tak Lagi Biru.</w:t>
      </w:r>
      <w:proofErr w:type="gramEnd"/>
      <w:r w:rsidR="00A35ABB">
        <w:rPr>
          <w:rFonts w:ascii="Times New Roman" w:hAnsi="Times New Roman"/>
          <w:color w:val="000000"/>
          <w:sz w:val="24"/>
          <w:szCs w:val="24"/>
        </w:rPr>
        <w:t xml:space="preserve"> </w:t>
      </w:r>
      <w:r w:rsidR="003A0EA3">
        <w:rPr>
          <w:rFonts w:ascii="Times New Roman" w:hAnsi="Times New Roman"/>
          <w:color w:val="000000"/>
          <w:sz w:val="24"/>
          <w:szCs w:val="24"/>
        </w:rPr>
        <w:t xml:space="preserve"> </w:t>
      </w:r>
      <w:proofErr w:type="gramStart"/>
      <w:r w:rsidR="003A0EA3">
        <w:rPr>
          <w:rFonts w:ascii="Times New Roman" w:hAnsi="Times New Roman"/>
          <w:color w:val="000000"/>
          <w:sz w:val="24"/>
          <w:szCs w:val="24"/>
        </w:rPr>
        <w:t>Kedua j</w:t>
      </w:r>
      <w:r w:rsidR="0054579A">
        <w:rPr>
          <w:rFonts w:ascii="Times New Roman" w:hAnsi="Times New Roman"/>
          <w:sz w:val="24"/>
          <w:szCs w:val="24"/>
        </w:rPr>
        <w:t xml:space="preserve">udul cerpen yang telah ditetapkan </w:t>
      </w:r>
      <w:r w:rsidR="00581BE9">
        <w:rPr>
          <w:rFonts w:ascii="Times New Roman" w:hAnsi="Times New Roman"/>
          <w:sz w:val="24"/>
          <w:szCs w:val="24"/>
        </w:rPr>
        <w:t xml:space="preserve">sebagai bahan analisis tersebut </w:t>
      </w:r>
      <w:r w:rsidR="0054579A">
        <w:rPr>
          <w:rFonts w:ascii="Times New Roman" w:hAnsi="Times New Roman"/>
          <w:sz w:val="24"/>
          <w:szCs w:val="24"/>
        </w:rPr>
        <w:t xml:space="preserve">kemudian </w:t>
      </w:r>
      <w:r w:rsidR="00581BE9">
        <w:rPr>
          <w:rFonts w:ascii="Times New Roman" w:hAnsi="Times New Roman"/>
          <w:sz w:val="24"/>
          <w:szCs w:val="24"/>
        </w:rPr>
        <w:t>dikaji mengenai karakter tokoh utama yang terdapat dalam cerpen tersebut.</w:t>
      </w:r>
      <w:proofErr w:type="gramEnd"/>
      <w:r w:rsidR="00581BE9">
        <w:rPr>
          <w:rFonts w:ascii="Times New Roman" w:hAnsi="Times New Roman"/>
          <w:sz w:val="24"/>
          <w:szCs w:val="24"/>
        </w:rPr>
        <w:t xml:space="preserve">   </w:t>
      </w:r>
    </w:p>
    <w:p w:rsidR="0054579A" w:rsidRPr="0054579A" w:rsidRDefault="0054579A" w:rsidP="00AA7110">
      <w:pPr>
        <w:spacing w:after="0" w:line="240" w:lineRule="auto"/>
        <w:jc w:val="both"/>
        <w:rPr>
          <w:rFonts w:ascii="Times New Roman" w:hAnsi="Times New Roman"/>
          <w:sz w:val="24"/>
          <w:szCs w:val="24"/>
        </w:rPr>
      </w:pPr>
    </w:p>
    <w:p w:rsidR="00700F9B" w:rsidRPr="00A85316" w:rsidRDefault="00A85316" w:rsidP="00A85316">
      <w:pPr>
        <w:numPr>
          <w:ilvl w:val="0"/>
          <w:numId w:val="6"/>
        </w:numPr>
        <w:spacing w:after="0" w:line="240" w:lineRule="auto"/>
        <w:ind w:left="0"/>
        <w:jc w:val="both"/>
        <w:rPr>
          <w:rFonts w:ascii="Times New Roman" w:hAnsi="Times New Roman"/>
          <w:b/>
          <w:sz w:val="24"/>
          <w:szCs w:val="24"/>
          <w:lang w:val="id-ID"/>
        </w:rPr>
      </w:pPr>
      <w:r>
        <w:rPr>
          <w:rFonts w:ascii="Times New Roman" w:hAnsi="Times New Roman"/>
          <w:b/>
          <w:sz w:val="24"/>
          <w:szCs w:val="24"/>
          <w:lang w:val="id-ID"/>
        </w:rPr>
        <w:t>Pembahasan</w:t>
      </w:r>
    </w:p>
    <w:p w:rsidR="00700F9B" w:rsidRPr="00715375" w:rsidRDefault="00700F9B" w:rsidP="00AA7110">
      <w:pPr>
        <w:spacing w:after="0" w:line="240" w:lineRule="auto"/>
        <w:jc w:val="both"/>
        <w:rPr>
          <w:rFonts w:ascii="Times New Roman" w:hAnsi="Times New Roman"/>
          <w:b/>
          <w:sz w:val="24"/>
          <w:szCs w:val="24"/>
        </w:rPr>
      </w:pPr>
      <w:r w:rsidRPr="00715375">
        <w:rPr>
          <w:rFonts w:ascii="Times New Roman" w:hAnsi="Times New Roman"/>
          <w:b/>
          <w:sz w:val="24"/>
          <w:szCs w:val="24"/>
        </w:rPr>
        <w:t xml:space="preserve">Telaah Psikoanalisis cerpen </w:t>
      </w:r>
      <w:r w:rsidRPr="00715375">
        <w:rPr>
          <w:rFonts w:ascii="Times New Roman" w:hAnsi="Times New Roman"/>
          <w:b/>
          <w:i/>
          <w:sz w:val="24"/>
          <w:szCs w:val="24"/>
        </w:rPr>
        <w:t>Langit Tak Lagi Biru</w:t>
      </w:r>
    </w:p>
    <w:p w:rsidR="00700F9B" w:rsidRDefault="00700F9B" w:rsidP="00AA7110">
      <w:pPr>
        <w:pStyle w:val="ListParagraph"/>
        <w:spacing w:after="0" w:line="240" w:lineRule="auto"/>
        <w:ind w:left="0"/>
        <w:jc w:val="both"/>
        <w:rPr>
          <w:rFonts w:ascii="Times New Roman" w:hAnsi="Times New Roman"/>
          <w:sz w:val="24"/>
          <w:szCs w:val="24"/>
        </w:rPr>
      </w:pPr>
      <w:proofErr w:type="gramStart"/>
      <w:r>
        <w:rPr>
          <w:rFonts w:ascii="Times New Roman" w:hAnsi="Times New Roman"/>
          <w:sz w:val="24"/>
          <w:szCs w:val="24"/>
        </w:rPr>
        <w:t xml:space="preserve">Cerpen Langit Tak Lagi biru merupakan cerpen ke-5 yang dimuat dalam kumpulan cerpen </w:t>
      </w:r>
      <w:r w:rsidRPr="005A4794">
        <w:rPr>
          <w:rFonts w:ascii="Times New Roman" w:hAnsi="Times New Roman"/>
          <w:i/>
          <w:sz w:val="24"/>
          <w:szCs w:val="24"/>
        </w:rPr>
        <w:t>Masa Depan Kesunyian</w:t>
      </w:r>
      <w:r>
        <w:rPr>
          <w:rFonts w:ascii="Times New Roman" w:hAnsi="Times New Roman"/>
          <w:sz w:val="24"/>
          <w:szCs w:val="24"/>
        </w:rPr>
        <w:t>.</w:t>
      </w:r>
      <w:proofErr w:type="gramEnd"/>
      <w:r>
        <w:rPr>
          <w:rFonts w:ascii="Times New Roman" w:hAnsi="Times New Roman"/>
          <w:sz w:val="24"/>
          <w:szCs w:val="24"/>
        </w:rPr>
        <w:t xml:space="preserve"> Adalah Narta yang merupakan tokoh sentral dari cerpen tersebut digambarkan sebagai sosok pemuda yang gagah berani </w:t>
      </w:r>
      <w:proofErr w:type="gramStart"/>
      <w:r>
        <w:rPr>
          <w:rFonts w:ascii="Times New Roman" w:hAnsi="Times New Roman"/>
          <w:sz w:val="24"/>
          <w:szCs w:val="24"/>
        </w:rPr>
        <w:t>dan  teguh</w:t>
      </w:r>
      <w:proofErr w:type="gramEnd"/>
      <w:r>
        <w:rPr>
          <w:rFonts w:ascii="Times New Roman" w:hAnsi="Times New Roman"/>
          <w:sz w:val="24"/>
          <w:szCs w:val="24"/>
        </w:rPr>
        <w:t xml:space="preserve"> pendirian, Hal tersebut dapat dilihat dari nukilan berikut:</w:t>
      </w:r>
    </w:p>
    <w:p w:rsidR="00700F9B" w:rsidRDefault="00700F9B" w:rsidP="00AA7110">
      <w:pPr>
        <w:pStyle w:val="ListParagraph"/>
        <w:spacing w:after="0" w:line="240" w:lineRule="auto"/>
        <w:ind w:left="540"/>
        <w:jc w:val="both"/>
        <w:rPr>
          <w:rFonts w:ascii="Times New Roman" w:hAnsi="Times New Roman"/>
          <w:i/>
          <w:sz w:val="24"/>
          <w:szCs w:val="24"/>
        </w:rPr>
      </w:pPr>
      <w:proofErr w:type="gramStart"/>
      <w:r w:rsidRPr="005A4794">
        <w:rPr>
          <w:rFonts w:ascii="Times New Roman" w:hAnsi="Times New Roman"/>
          <w:i/>
          <w:sz w:val="24"/>
          <w:szCs w:val="24"/>
        </w:rPr>
        <w:t xml:space="preserve">Narta, pemuda dua puluh enam tahun yang pernah dua tahun menjadi mahasiswa fakultas Sospol, berjalan dengan tegap, </w:t>
      </w:r>
      <w:r w:rsidRPr="005A4794">
        <w:rPr>
          <w:rFonts w:ascii="Times New Roman" w:hAnsi="Times New Roman"/>
          <w:i/>
          <w:sz w:val="24"/>
          <w:szCs w:val="24"/>
        </w:rPr>
        <w:lastRenderedPageBreak/>
        <w:t>dada membusung dan pasti.</w:t>
      </w:r>
      <w:proofErr w:type="gramEnd"/>
      <w:r w:rsidRPr="005A4794">
        <w:rPr>
          <w:rFonts w:ascii="Times New Roman" w:hAnsi="Times New Roman"/>
          <w:i/>
          <w:sz w:val="24"/>
          <w:szCs w:val="24"/>
        </w:rPr>
        <w:t xml:space="preserve"> </w:t>
      </w:r>
      <w:proofErr w:type="gramStart"/>
      <w:r w:rsidRPr="005A4794">
        <w:rPr>
          <w:rFonts w:ascii="Times New Roman" w:hAnsi="Times New Roman"/>
          <w:i/>
          <w:sz w:val="24"/>
          <w:szCs w:val="24"/>
        </w:rPr>
        <w:t>Sepasti keyakinannya untuk membalas dendam.</w:t>
      </w:r>
      <w:proofErr w:type="gramEnd"/>
      <w:r w:rsidRPr="005A4794">
        <w:rPr>
          <w:rFonts w:ascii="Times New Roman" w:hAnsi="Times New Roman"/>
          <w:i/>
          <w:sz w:val="24"/>
          <w:szCs w:val="24"/>
        </w:rPr>
        <w:t xml:space="preserve"> </w:t>
      </w:r>
      <w:proofErr w:type="gramStart"/>
      <w:r w:rsidRPr="005A4794">
        <w:rPr>
          <w:rFonts w:ascii="Times New Roman" w:hAnsi="Times New Roman"/>
          <w:i/>
          <w:sz w:val="24"/>
          <w:szCs w:val="24"/>
        </w:rPr>
        <w:t>Pada Zaman yang terlalu keji, memperkosa kekasihnya.</w:t>
      </w:r>
      <w:proofErr w:type="gramEnd"/>
      <w:r w:rsidRPr="005A4794">
        <w:rPr>
          <w:rFonts w:ascii="Times New Roman" w:hAnsi="Times New Roman"/>
          <w:i/>
          <w:sz w:val="24"/>
          <w:szCs w:val="24"/>
        </w:rPr>
        <w:t xml:space="preserve"> Kekasihnya, Ipah, yang tinggal sebulan ini </w:t>
      </w:r>
      <w:proofErr w:type="gramStart"/>
      <w:r w:rsidRPr="005A4794">
        <w:rPr>
          <w:rFonts w:ascii="Times New Roman" w:hAnsi="Times New Roman"/>
          <w:i/>
          <w:sz w:val="24"/>
          <w:szCs w:val="24"/>
        </w:rPr>
        <w:t>akan</w:t>
      </w:r>
      <w:proofErr w:type="gramEnd"/>
      <w:r w:rsidRPr="005A4794">
        <w:rPr>
          <w:rFonts w:ascii="Times New Roman" w:hAnsi="Times New Roman"/>
          <w:i/>
          <w:sz w:val="24"/>
          <w:szCs w:val="24"/>
        </w:rPr>
        <w:t xml:space="preserve"> dinikahinya. </w:t>
      </w:r>
    </w:p>
    <w:p w:rsidR="00700F9B" w:rsidRPr="00FA71C0" w:rsidRDefault="00700F9B" w:rsidP="00AA7110">
      <w:pPr>
        <w:pStyle w:val="ListParagraph"/>
        <w:spacing w:after="0" w:line="240" w:lineRule="auto"/>
        <w:ind w:left="0" w:firstLine="446"/>
        <w:jc w:val="right"/>
        <w:rPr>
          <w:rFonts w:ascii="Times New Roman" w:hAnsi="Times New Roman"/>
          <w:i/>
          <w:sz w:val="24"/>
          <w:szCs w:val="24"/>
        </w:rPr>
      </w:pPr>
      <w:r w:rsidRPr="005A4794">
        <w:rPr>
          <w:rFonts w:ascii="Times New Roman" w:hAnsi="Times New Roman"/>
          <w:i/>
          <w:sz w:val="24"/>
          <w:szCs w:val="24"/>
        </w:rPr>
        <w:t>(</w:t>
      </w:r>
      <w:r>
        <w:rPr>
          <w:rFonts w:ascii="Times New Roman" w:hAnsi="Times New Roman"/>
          <w:i/>
          <w:sz w:val="24"/>
          <w:szCs w:val="24"/>
        </w:rPr>
        <w:t xml:space="preserve">Langit Tak Lagi Biru, </w:t>
      </w:r>
      <w:r w:rsidRPr="007745CB">
        <w:rPr>
          <w:rFonts w:ascii="Times New Roman" w:hAnsi="Times New Roman"/>
          <w:sz w:val="24"/>
          <w:szCs w:val="24"/>
        </w:rPr>
        <w:t>hlm. 28</w:t>
      </w:r>
      <w:r w:rsidRPr="005A4794">
        <w:rPr>
          <w:rFonts w:ascii="Times New Roman" w:hAnsi="Times New Roman"/>
          <w:i/>
          <w:sz w:val="24"/>
          <w:szCs w:val="24"/>
        </w:rPr>
        <w:t>)</w:t>
      </w:r>
    </w:p>
    <w:p w:rsidR="00700F9B" w:rsidRDefault="00700F9B" w:rsidP="00AA7110">
      <w:pPr>
        <w:pStyle w:val="ListParagraph"/>
        <w:spacing w:after="0" w:line="240" w:lineRule="auto"/>
        <w:ind w:left="0" w:firstLine="720"/>
        <w:jc w:val="both"/>
        <w:rPr>
          <w:rFonts w:ascii="Times New Roman" w:hAnsi="Times New Roman"/>
          <w:sz w:val="24"/>
          <w:szCs w:val="24"/>
        </w:rPr>
      </w:pPr>
      <w:r>
        <w:rPr>
          <w:rFonts w:ascii="Times New Roman" w:hAnsi="Times New Roman"/>
          <w:sz w:val="24"/>
          <w:szCs w:val="24"/>
        </w:rPr>
        <w:t xml:space="preserve">Di awal cerita tersebut digambarkan tentang bagaimana kemarahan dan kegeraman Narta setelah </w:t>
      </w:r>
      <w:proofErr w:type="gramStart"/>
      <w:r>
        <w:rPr>
          <w:rFonts w:ascii="Times New Roman" w:hAnsi="Times New Roman"/>
          <w:sz w:val="24"/>
          <w:szCs w:val="24"/>
        </w:rPr>
        <w:t>ia</w:t>
      </w:r>
      <w:proofErr w:type="gramEnd"/>
      <w:r>
        <w:rPr>
          <w:rFonts w:ascii="Times New Roman" w:hAnsi="Times New Roman"/>
          <w:sz w:val="24"/>
          <w:szCs w:val="24"/>
        </w:rPr>
        <w:t xml:space="preserve"> mendengar cerita dari kekasihnya, Ipah yang telah dinodai kegadisannya oleh anak majikannya yang bernama Rendi. </w:t>
      </w:r>
      <w:proofErr w:type="gramStart"/>
      <w:r>
        <w:rPr>
          <w:rFonts w:ascii="Times New Roman" w:hAnsi="Times New Roman"/>
          <w:sz w:val="24"/>
          <w:szCs w:val="24"/>
        </w:rPr>
        <w:t>Selanjutn</w:t>
      </w:r>
      <w:r w:rsidR="007A320C">
        <w:rPr>
          <w:rFonts w:ascii="Times New Roman" w:hAnsi="Times New Roman"/>
          <w:sz w:val="24"/>
          <w:szCs w:val="24"/>
        </w:rPr>
        <w:t xml:space="preserve">ya, Narta dengan dendam membara--hanya menggunakan pertimabangan </w:t>
      </w:r>
      <w:r w:rsidR="007A320C" w:rsidRPr="007A320C">
        <w:rPr>
          <w:rFonts w:ascii="Times New Roman" w:hAnsi="Times New Roman"/>
          <w:i/>
          <w:sz w:val="24"/>
          <w:szCs w:val="24"/>
        </w:rPr>
        <w:t>id</w:t>
      </w:r>
      <w:r w:rsidR="007A320C">
        <w:rPr>
          <w:rFonts w:ascii="Times New Roman" w:hAnsi="Times New Roman"/>
          <w:sz w:val="24"/>
          <w:szCs w:val="24"/>
        </w:rPr>
        <w:t xml:space="preserve">-- </w:t>
      </w:r>
      <w:r>
        <w:rPr>
          <w:rFonts w:ascii="Times New Roman" w:hAnsi="Times New Roman"/>
          <w:sz w:val="24"/>
          <w:szCs w:val="24"/>
        </w:rPr>
        <w:t>berusaha untuk pergi ke rumah majikan Ipah meski</w:t>
      </w:r>
      <w:r w:rsidR="006F649D">
        <w:rPr>
          <w:rFonts w:ascii="Times New Roman" w:hAnsi="Times New Roman"/>
          <w:sz w:val="24"/>
          <w:szCs w:val="24"/>
        </w:rPr>
        <w:t>pun</w:t>
      </w:r>
      <w:r>
        <w:rPr>
          <w:rFonts w:ascii="Times New Roman" w:hAnsi="Times New Roman"/>
          <w:sz w:val="24"/>
          <w:szCs w:val="24"/>
        </w:rPr>
        <w:t xml:space="preserve"> dilarang dan ditahan oleh kekasihnya, Ipah.</w:t>
      </w:r>
      <w:proofErr w:type="gramEnd"/>
      <w:r>
        <w:rPr>
          <w:rFonts w:ascii="Times New Roman" w:hAnsi="Times New Roman"/>
          <w:sz w:val="24"/>
          <w:szCs w:val="24"/>
        </w:rPr>
        <w:t xml:space="preserve"> Selain itu, kita </w:t>
      </w:r>
      <w:proofErr w:type="gramStart"/>
      <w:r>
        <w:rPr>
          <w:rFonts w:ascii="Times New Roman" w:hAnsi="Times New Roman"/>
          <w:sz w:val="24"/>
          <w:szCs w:val="24"/>
        </w:rPr>
        <w:t>melihat  dalam</w:t>
      </w:r>
      <w:proofErr w:type="gramEnd"/>
      <w:r>
        <w:rPr>
          <w:rFonts w:ascii="Times New Roman" w:hAnsi="Times New Roman"/>
          <w:sz w:val="24"/>
          <w:szCs w:val="24"/>
        </w:rPr>
        <w:t xml:space="preserve"> pernyataan di atas bahwa pemberontakan Narta bukan semata-mata terhadap seseorang atau induvidu, namun dalam hal ini juga terhadap zamannya. Artinya, di sini pengarang seolah-ola</w:t>
      </w:r>
      <w:r w:rsidR="006F649D">
        <w:rPr>
          <w:rFonts w:ascii="Times New Roman" w:hAnsi="Times New Roman"/>
          <w:sz w:val="24"/>
          <w:szCs w:val="24"/>
        </w:rPr>
        <w:t>h ingin menggambarkan secara sos</w:t>
      </w:r>
      <w:r>
        <w:rPr>
          <w:rFonts w:ascii="Times New Roman" w:hAnsi="Times New Roman"/>
          <w:sz w:val="24"/>
          <w:szCs w:val="24"/>
        </w:rPr>
        <w:t>ial bahwa kondisi masyarakat secara umum tidak berpihak pada seseorang yang memiliki pribadi pemberani, teguh pendirian, dan berus</w:t>
      </w:r>
      <w:r w:rsidR="007A320C">
        <w:rPr>
          <w:rFonts w:ascii="Times New Roman" w:hAnsi="Times New Roman"/>
          <w:sz w:val="24"/>
          <w:szCs w:val="24"/>
        </w:rPr>
        <w:t xml:space="preserve">aha untuk menegakkan kebenaran sebagaimana kepribadian seseorang yang dilandasi oleh </w:t>
      </w:r>
      <w:r w:rsidR="007A320C" w:rsidRPr="007A320C">
        <w:rPr>
          <w:rFonts w:ascii="Times New Roman" w:hAnsi="Times New Roman"/>
          <w:i/>
          <w:sz w:val="24"/>
          <w:szCs w:val="24"/>
        </w:rPr>
        <w:t>superego</w:t>
      </w:r>
      <w:r w:rsidR="007A320C">
        <w:rPr>
          <w:rFonts w:ascii="Times New Roman" w:hAnsi="Times New Roman"/>
          <w:sz w:val="24"/>
          <w:szCs w:val="24"/>
        </w:rPr>
        <w:t xml:space="preserve">, yaitu berupa pertimbangan afektif atau hati nurani. </w:t>
      </w:r>
    </w:p>
    <w:p w:rsidR="00700F9B" w:rsidRDefault="00700F9B" w:rsidP="00AA7110">
      <w:pPr>
        <w:pStyle w:val="ListParagraph"/>
        <w:spacing w:after="0" w:line="240" w:lineRule="auto"/>
        <w:ind w:left="0" w:firstLine="720"/>
        <w:jc w:val="both"/>
        <w:rPr>
          <w:rFonts w:ascii="Times New Roman" w:hAnsi="Times New Roman"/>
          <w:sz w:val="24"/>
          <w:szCs w:val="24"/>
        </w:rPr>
      </w:pPr>
      <w:r>
        <w:rPr>
          <w:rFonts w:ascii="Times New Roman" w:hAnsi="Times New Roman"/>
          <w:sz w:val="24"/>
          <w:szCs w:val="24"/>
        </w:rPr>
        <w:t xml:space="preserve">Kedaan tersebut secara psikologi sejalan dengan pendapat  </w:t>
      </w:r>
      <w:r w:rsidRPr="001C3DEE">
        <w:rPr>
          <w:rFonts w:ascii="Times New Roman" w:hAnsi="Times New Roman"/>
          <w:color w:val="000000"/>
          <w:spacing w:val="-6"/>
          <w:sz w:val="24"/>
          <w:szCs w:val="24"/>
        </w:rPr>
        <w:t>Erich Fromm</w:t>
      </w:r>
      <w:r w:rsidR="006F649D">
        <w:rPr>
          <w:rFonts w:ascii="Times New Roman" w:hAnsi="Times New Roman"/>
          <w:color w:val="000000"/>
          <w:spacing w:val="-6"/>
          <w:sz w:val="24"/>
          <w:szCs w:val="24"/>
        </w:rPr>
        <w:t xml:space="preserve"> (1988:20)</w:t>
      </w:r>
      <w:r w:rsidRPr="001C3DEE">
        <w:rPr>
          <w:rFonts w:ascii="Times New Roman" w:hAnsi="Times New Roman"/>
          <w:color w:val="000000"/>
          <w:spacing w:val="-6"/>
          <w:sz w:val="24"/>
          <w:szCs w:val="24"/>
        </w:rPr>
        <w:t xml:space="preserve">, dalam tulisannya yang berjudul </w:t>
      </w:r>
      <w:r w:rsidRPr="001C3DEE">
        <w:rPr>
          <w:rFonts w:ascii="Times New Roman" w:hAnsi="Times New Roman"/>
          <w:i/>
          <w:iCs/>
          <w:color w:val="000000"/>
          <w:spacing w:val="-6"/>
          <w:sz w:val="24"/>
          <w:szCs w:val="24"/>
        </w:rPr>
        <w:t>Man for Him</w:t>
      </w:r>
      <w:r w:rsidRPr="001C3DEE">
        <w:rPr>
          <w:rFonts w:ascii="Times New Roman" w:hAnsi="Times New Roman"/>
          <w:i/>
          <w:iCs/>
          <w:color w:val="000000"/>
          <w:spacing w:val="-6"/>
          <w:sz w:val="24"/>
          <w:szCs w:val="24"/>
        </w:rPr>
        <w:softHyphen/>
      </w:r>
      <w:r w:rsidRPr="001C3DEE">
        <w:rPr>
          <w:rFonts w:ascii="Times New Roman" w:hAnsi="Times New Roman"/>
          <w:i/>
          <w:iCs/>
          <w:color w:val="000000"/>
          <w:sz w:val="24"/>
          <w:szCs w:val="24"/>
        </w:rPr>
        <w:t xml:space="preserve">self, </w:t>
      </w:r>
      <w:r w:rsidRPr="001C3DEE">
        <w:rPr>
          <w:rFonts w:ascii="Times New Roman" w:hAnsi="Times New Roman"/>
          <w:color w:val="000000"/>
          <w:sz w:val="24"/>
          <w:szCs w:val="24"/>
        </w:rPr>
        <w:t xml:space="preserve">sebagaimana yang dijelaskan dalam </w:t>
      </w:r>
      <w:r w:rsidRPr="001C3DEE">
        <w:rPr>
          <w:rFonts w:ascii="Times New Roman" w:hAnsi="Times New Roman"/>
          <w:i/>
          <w:iCs/>
          <w:color w:val="000000"/>
          <w:sz w:val="24"/>
          <w:szCs w:val="24"/>
        </w:rPr>
        <w:t xml:space="preserve">Psychoanalysis and Religion </w:t>
      </w:r>
      <w:r w:rsidRPr="001C3DEE">
        <w:rPr>
          <w:rFonts w:ascii="Times New Roman" w:hAnsi="Times New Roman"/>
          <w:color w:val="000000"/>
          <w:sz w:val="24"/>
          <w:szCs w:val="24"/>
        </w:rPr>
        <w:t xml:space="preserve"> </w:t>
      </w:r>
      <w:r w:rsidR="006F649D">
        <w:rPr>
          <w:rFonts w:ascii="Times New Roman" w:hAnsi="Times New Roman"/>
          <w:color w:val="000000"/>
          <w:sz w:val="24"/>
          <w:szCs w:val="24"/>
        </w:rPr>
        <w:t xml:space="preserve">yang dikutip oleh Fananie (2002), </w:t>
      </w:r>
      <w:r w:rsidRPr="001C3DEE">
        <w:rPr>
          <w:rFonts w:ascii="Times New Roman" w:hAnsi="Times New Roman"/>
          <w:color w:val="000000"/>
          <w:sz w:val="24"/>
          <w:szCs w:val="24"/>
        </w:rPr>
        <w:t xml:space="preserve">bahwa kesadaran diri, penalaran, dan </w:t>
      </w:r>
      <w:r w:rsidRPr="001C3DEE">
        <w:rPr>
          <w:rFonts w:ascii="Times New Roman" w:hAnsi="Times New Roman"/>
          <w:color w:val="000000"/>
          <w:spacing w:val="-3"/>
          <w:sz w:val="24"/>
          <w:szCs w:val="24"/>
        </w:rPr>
        <w:t xml:space="preserve">imajinasi ternyata telah merobek </w:t>
      </w:r>
      <w:r w:rsidRPr="001C3DEE">
        <w:rPr>
          <w:rFonts w:ascii="Times New Roman" w:hAnsi="Times New Roman"/>
          <w:color w:val="000000"/>
          <w:spacing w:val="-3"/>
          <w:sz w:val="24"/>
          <w:szCs w:val="24"/>
        </w:rPr>
        <w:lastRenderedPageBreak/>
        <w:t>keharmonisan hidup dan me</w:t>
      </w:r>
      <w:r w:rsidRPr="001C3DEE">
        <w:rPr>
          <w:rFonts w:ascii="Times New Roman" w:hAnsi="Times New Roman"/>
          <w:color w:val="000000"/>
          <w:w w:val="101"/>
          <w:sz w:val="24"/>
          <w:szCs w:val="24"/>
        </w:rPr>
        <w:t>nyebabkan manusia menjadi menyimpang dan menjadi aneh</w:t>
      </w:r>
      <w:r>
        <w:rPr>
          <w:rFonts w:ascii="Times New Roman" w:hAnsi="Times New Roman"/>
          <w:color w:val="000000"/>
          <w:spacing w:val="-4"/>
          <w:w w:val="101"/>
          <w:sz w:val="24"/>
          <w:szCs w:val="24"/>
        </w:rPr>
        <w:t xml:space="preserve">. </w:t>
      </w:r>
      <w:r>
        <w:rPr>
          <w:rFonts w:ascii="Times New Roman" w:hAnsi="Times New Roman"/>
          <w:sz w:val="24"/>
          <w:szCs w:val="24"/>
        </w:rPr>
        <w:t xml:space="preserve">Hal tersebut juga terjadi terhadap perilaku Narta </w:t>
      </w:r>
      <w:proofErr w:type="gramStart"/>
      <w:r>
        <w:rPr>
          <w:rFonts w:ascii="Times New Roman" w:hAnsi="Times New Roman"/>
          <w:sz w:val="24"/>
          <w:szCs w:val="24"/>
        </w:rPr>
        <w:t>yang  dapat</w:t>
      </w:r>
      <w:proofErr w:type="gramEnd"/>
      <w:r>
        <w:rPr>
          <w:rFonts w:ascii="Times New Roman" w:hAnsi="Times New Roman"/>
          <w:sz w:val="24"/>
          <w:szCs w:val="24"/>
        </w:rPr>
        <w:t xml:space="preserve"> dilihat dari petikan berikut:</w:t>
      </w:r>
    </w:p>
    <w:p w:rsidR="00700F9B" w:rsidRDefault="00700F9B" w:rsidP="000C0D46">
      <w:pPr>
        <w:pStyle w:val="ListParagraph"/>
        <w:spacing w:after="0" w:line="240" w:lineRule="auto"/>
        <w:ind w:left="450" w:firstLine="450"/>
        <w:jc w:val="both"/>
        <w:rPr>
          <w:rFonts w:ascii="Times New Roman" w:hAnsi="Times New Roman"/>
          <w:i/>
          <w:sz w:val="24"/>
          <w:szCs w:val="24"/>
        </w:rPr>
      </w:pPr>
      <w:proofErr w:type="gramStart"/>
      <w:r w:rsidRPr="004E1DCD">
        <w:rPr>
          <w:rFonts w:ascii="Times New Roman" w:hAnsi="Times New Roman"/>
          <w:i/>
          <w:sz w:val="24"/>
          <w:szCs w:val="24"/>
        </w:rPr>
        <w:t>“Ipah!</w:t>
      </w:r>
      <w:proofErr w:type="gramEnd"/>
      <w:r w:rsidRPr="004E1DCD">
        <w:rPr>
          <w:rFonts w:ascii="Times New Roman" w:hAnsi="Times New Roman"/>
          <w:i/>
          <w:sz w:val="24"/>
          <w:szCs w:val="24"/>
        </w:rPr>
        <w:t xml:space="preserve"> </w:t>
      </w:r>
      <w:proofErr w:type="gramStart"/>
      <w:r w:rsidRPr="004E1DCD">
        <w:rPr>
          <w:rFonts w:ascii="Times New Roman" w:hAnsi="Times New Roman"/>
          <w:i/>
          <w:sz w:val="24"/>
          <w:szCs w:val="24"/>
        </w:rPr>
        <w:t>Begitu lemahnya kamu.</w:t>
      </w:r>
      <w:proofErr w:type="gramEnd"/>
      <w:r w:rsidRPr="004E1DCD">
        <w:rPr>
          <w:rFonts w:ascii="Times New Roman" w:hAnsi="Times New Roman"/>
          <w:i/>
          <w:sz w:val="24"/>
          <w:szCs w:val="24"/>
        </w:rPr>
        <w:t xml:space="preserve"> </w:t>
      </w:r>
      <w:proofErr w:type="gramStart"/>
      <w:r w:rsidRPr="004E1DCD">
        <w:rPr>
          <w:rFonts w:ascii="Times New Roman" w:hAnsi="Times New Roman"/>
          <w:i/>
          <w:sz w:val="24"/>
          <w:szCs w:val="24"/>
        </w:rPr>
        <w:t>Kau biarkan saja hidupmu dihina</w:t>
      </w:r>
      <w:r>
        <w:rPr>
          <w:rFonts w:ascii="Times New Roman" w:hAnsi="Times New Roman"/>
          <w:i/>
          <w:sz w:val="24"/>
          <w:szCs w:val="24"/>
        </w:rPr>
        <w:t xml:space="preserve"> semena-mena, hanya dengan alas</w:t>
      </w:r>
      <w:r w:rsidRPr="004E1DCD">
        <w:rPr>
          <w:rFonts w:ascii="Times New Roman" w:hAnsi="Times New Roman"/>
          <w:i/>
          <w:sz w:val="24"/>
          <w:szCs w:val="24"/>
        </w:rPr>
        <w:t>an takdir.</w:t>
      </w:r>
      <w:proofErr w:type="gramEnd"/>
      <w:r w:rsidRPr="004E1DCD">
        <w:rPr>
          <w:rFonts w:ascii="Times New Roman" w:hAnsi="Times New Roman"/>
          <w:i/>
          <w:sz w:val="24"/>
          <w:szCs w:val="24"/>
        </w:rPr>
        <w:t xml:space="preserve"> Kau biarkan saja </w:t>
      </w:r>
      <w:proofErr w:type="gramStart"/>
      <w:r w:rsidRPr="004E1DCD">
        <w:rPr>
          <w:rFonts w:ascii="Times New Roman" w:hAnsi="Times New Roman"/>
          <w:i/>
          <w:sz w:val="24"/>
          <w:szCs w:val="24"/>
        </w:rPr>
        <w:t>tuan</w:t>
      </w:r>
      <w:proofErr w:type="gramEnd"/>
      <w:r w:rsidRPr="004E1DCD">
        <w:rPr>
          <w:rFonts w:ascii="Times New Roman" w:hAnsi="Times New Roman"/>
          <w:i/>
          <w:sz w:val="24"/>
          <w:szCs w:val="24"/>
        </w:rPr>
        <w:t xml:space="preserve"> besarmu itu memperlakukan dirimu, tubuhmu, dan perasaanmu semaunya, dengan alas an nasib. Kapan kita dapat berdiri Ipah, kalau semua dibela hanya dengan alas </w:t>
      </w:r>
      <w:proofErr w:type="gramStart"/>
      <w:r w:rsidRPr="004E1DCD">
        <w:rPr>
          <w:rFonts w:ascii="Times New Roman" w:hAnsi="Times New Roman"/>
          <w:i/>
          <w:sz w:val="24"/>
          <w:szCs w:val="24"/>
        </w:rPr>
        <w:t>an</w:t>
      </w:r>
      <w:proofErr w:type="gramEnd"/>
      <w:r w:rsidRPr="004E1DCD">
        <w:rPr>
          <w:rFonts w:ascii="Times New Roman" w:hAnsi="Times New Roman"/>
          <w:i/>
          <w:sz w:val="24"/>
          <w:szCs w:val="24"/>
        </w:rPr>
        <w:t xml:space="preserve"> nasib, Ipah?”</w:t>
      </w:r>
      <w:r>
        <w:rPr>
          <w:rFonts w:ascii="Times New Roman" w:hAnsi="Times New Roman"/>
          <w:i/>
          <w:sz w:val="24"/>
          <w:szCs w:val="24"/>
        </w:rPr>
        <w:t xml:space="preserve"> </w:t>
      </w:r>
    </w:p>
    <w:p w:rsidR="00700F9B" w:rsidRDefault="00700F9B" w:rsidP="000C0D46">
      <w:pPr>
        <w:pStyle w:val="ListParagraph"/>
        <w:spacing w:after="0" w:line="240" w:lineRule="auto"/>
        <w:ind w:left="450"/>
        <w:rPr>
          <w:rFonts w:ascii="Times New Roman" w:hAnsi="Times New Roman"/>
          <w:i/>
          <w:sz w:val="24"/>
          <w:szCs w:val="24"/>
        </w:rPr>
      </w:pPr>
      <w:r>
        <w:rPr>
          <w:rFonts w:ascii="Times New Roman" w:hAnsi="Times New Roman"/>
          <w:i/>
          <w:sz w:val="24"/>
          <w:szCs w:val="24"/>
        </w:rPr>
        <w:t xml:space="preserve">(Langit Tak Lagi Biru, </w:t>
      </w:r>
      <w:r w:rsidRPr="007745CB">
        <w:rPr>
          <w:rFonts w:ascii="Times New Roman" w:hAnsi="Times New Roman"/>
          <w:sz w:val="24"/>
          <w:szCs w:val="24"/>
        </w:rPr>
        <w:t>hlm. 27</w:t>
      </w:r>
      <w:r>
        <w:rPr>
          <w:rFonts w:ascii="Times New Roman" w:hAnsi="Times New Roman"/>
          <w:i/>
          <w:sz w:val="24"/>
          <w:szCs w:val="24"/>
        </w:rPr>
        <w:t>)</w:t>
      </w:r>
    </w:p>
    <w:p w:rsidR="00700F9B" w:rsidRPr="002119E7" w:rsidRDefault="00700F9B" w:rsidP="00AA7110">
      <w:pPr>
        <w:pStyle w:val="ListParagraph"/>
        <w:spacing w:after="0" w:line="240" w:lineRule="auto"/>
        <w:ind w:left="0"/>
        <w:jc w:val="right"/>
        <w:rPr>
          <w:rFonts w:ascii="Times New Roman" w:hAnsi="Times New Roman"/>
          <w:i/>
          <w:sz w:val="24"/>
          <w:szCs w:val="24"/>
        </w:rPr>
      </w:pPr>
    </w:p>
    <w:p w:rsidR="00700F9B" w:rsidRPr="008548E2" w:rsidRDefault="00700F9B" w:rsidP="000C0D46">
      <w:pPr>
        <w:pStyle w:val="ListParagraph"/>
        <w:spacing w:after="0" w:line="240" w:lineRule="auto"/>
        <w:ind w:left="450" w:firstLine="450"/>
        <w:jc w:val="both"/>
        <w:rPr>
          <w:rFonts w:ascii="Times New Roman" w:hAnsi="Times New Roman"/>
          <w:sz w:val="24"/>
          <w:szCs w:val="24"/>
        </w:rPr>
      </w:pPr>
      <w:proofErr w:type="gramStart"/>
      <w:r w:rsidRPr="009876B3">
        <w:rPr>
          <w:rFonts w:ascii="Times New Roman" w:hAnsi="Times New Roman"/>
          <w:i/>
          <w:sz w:val="24"/>
          <w:szCs w:val="24"/>
        </w:rPr>
        <w:t>Narta bergegas pergi menuju rumah manjikan Ipah.</w:t>
      </w:r>
      <w:proofErr w:type="gramEnd"/>
      <w:r w:rsidRPr="009876B3">
        <w:rPr>
          <w:rFonts w:ascii="Times New Roman" w:hAnsi="Times New Roman"/>
          <w:i/>
          <w:sz w:val="24"/>
          <w:szCs w:val="24"/>
        </w:rPr>
        <w:t xml:space="preserve"> </w:t>
      </w:r>
      <w:proofErr w:type="gramStart"/>
      <w:r w:rsidRPr="009876B3">
        <w:rPr>
          <w:rFonts w:ascii="Times New Roman" w:hAnsi="Times New Roman"/>
          <w:i/>
          <w:sz w:val="24"/>
          <w:szCs w:val="24"/>
        </w:rPr>
        <w:t>Langkah kaki lelaki yang sudah tak berbapak lagi itu semakin mantap kelihatannya.</w:t>
      </w:r>
      <w:proofErr w:type="gramEnd"/>
      <w:r w:rsidRPr="009876B3">
        <w:rPr>
          <w:rFonts w:ascii="Times New Roman" w:hAnsi="Times New Roman"/>
          <w:i/>
          <w:sz w:val="24"/>
          <w:szCs w:val="24"/>
        </w:rPr>
        <w:t xml:space="preserve"> </w:t>
      </w:r>
      <w:proofErr w:type="gramStart"/>
      <w:r w:rsidRPr="009876B3">
        <w:rPr>
          <w:rFonts w:ascii="Times New Roman" w:hAnsi="Times New Roman"/>
          <w:i/>
          <w:sz w:val="24"/>
          <w:szCs w:val="24"/>
        </w:rPr>
        <w:t>Nafasnya terdengar memburu, ketika dihadapannya sudah terkihat sebuah gedung megah yang memancarkan keangkuhannya.</w:t>
      </w:r>
      <w:proofErr w:type="gramEnd"/>
      <w:r w:rsidRPr="009876B3">
        <w:rPr>
          <w:rFonts w:ascii="Times New Roman" w:hAnsi="Times New Roman"/>
          <w:i/>
          <w:sz w:val="24"/>
          <w:szCs w:val="24"/>
        </w:rPr>
        <w:t xml:space="preserve"> </w:t>
      </w:r>
      <w:proofErr w:type="gramStart"/>
      <w:r w:rsidRPr="009876B3">
        <w:rPr>
          <w:rFonts w:ascii="Times New Roman" w:hAnsi="Times New Roman"/>
          <w:i/>
          <w:sz w:val="24"/>
          <w:szCs w:val="24"/>
        </w:rPr>
        <w:t>Nafas Narta kian memburu.</w:t>
      </w:r>
      <w:proofErr w:type="gramEnd"/>
      <w:r w:rsidRPr="009876B3">
        <w:rPr>
          <w:rFonts w:ascii="Times New Roman" w:hAnsi="Times New Roman"/>
          <w:i/>
          <w:sz w:val="24"/>
          <w:szCs w:val="24"/>
        </w:rPr>
        <w:t xml:space="preserve"> </w:t>
      </w:r>
      <w:proofErr w:type="gramStart"/>
      <w:r w:rsidRPr="009876B3">
        <w:rPr>
          <w:rFonts w:ascii="Times New Roman" w:hAnsi="Times New Roman"/>
          <w:i/>
          <w:sz w:val="24"/>
          <w:szCs w:val="24"/>
        </w:rPr>
        <w:t>Dadanya turun naik dengan cepat dan matanya terlihat amat merah.</w:t>
      </w:r>
      <w:proofErr w:type="gramEnd"/>
      <w:r>
        <w:rPr>
          <w:rFonts w:ascii="Times New Roman" w:hAnsi="Times New Roman"/>
          <w:sz w:val="24"/>
          <w:szCs w:val="24"/>
        </w:rPr>
        <w:t xml:space="preserve">  </w:t>
      </w:r>
    </w:p>
    <w:p w:rsidR="00700F9B" w:rsidRPr="00247119" w:rsidRDefault="00700F9B" w:rsidP="000C0D46">
      <w:pPr>
        <w:pStyle w:val="ListParagraph"/>
        <w:spacing w:after="0" w:line="240" w:lineRule="auto"/>
        <w:ind w:left="450" w:firstLine="450"/>
        <w:jc w:val="both"/>
        <w:rPr>
          <w:rFonts w:ascii="Times New Roman" w:hAnsi="Times New Roman"/>
          <w:i/>
          <w:sz w:val="24"/>
          <w:szCs w:val="24"/>
        </w:rPr>
      </w:pPr>
      <w:r w:rsidRPr="008548E2">
        <w:rPr>
          <w:rFonts w:ascii="Times New Roman" w:hAnsi="Times New Roman"/>
          <w:i/>
          <w:sz w:val="24"/>
          <w:szCs w:val="24"/>
        </w:rPr>
        <w:t xml:space="preserve">Dendam dan amarah Narta semakin memuncak, </w:t>
      </w:r>
      <w:proofErr w:type="gramStart"/>
      <w:r w:rsidRPr="008548E2">
        <w:rPr>
          <w:rFonts w:ascii="Times New Roman" w:hAnsi="Times New Roman"/>
          <w:i/>
          <w:sz w:val="24"/>
          <w:szCs w:val="24"/>
        </w:rPr>
        <w:t>ia</w:t>
      </w:r>
      <w:proofErr w:type="gramEnd"/>
      <w:r w:rsidRPr="008548E2">
        <w:rPr>
          <w:rFonts w:ascii="Times New Roman" w:hAnsi="Times New Roman"/>
          <w:i/>
          <w:sz w:val="24"/>
          <w:szCs w:val="24"/>
        </w:rPr>
        <w:t xml:space="preserve"> meloncat, melewati pagar. Setelah </w:t>
      </w:r>
      <w:proofErr w:type="gramStart"/>
      <w:r w:rsidRPr="008548E2">
        <w:rPr>
          <w:rFonts w:ascii="Times New Roman" w:hAnsi="Times New Roman"/>
          <w:i/>
          <w:sz w:val="24"/>
          <w:szCs w:val="24"/>
        </w:rPr>
        <w:t>ia</w:t>
      </w:r>
      <w:proofErr w:type="gramEnd"/>
      <w:r w:rsidRPr="008548E2">
        <w:rPr>
          <w:rFonts w:ascii="Times New Roman" w:hAnsi="Times New Roman"/>
          <w:i/>
          <w:sz w:val="24"/>
          <w:szCs w:val="24"/>
        </w:rPr>
        <w:t xml:space="preserve"> berhasil mema</w:t>
      </w:r>
      <w:r w:rsidR="006B0C3C">
        <w:rPr>
          <w:rFonts w:ascii="Times New Roman" w:hAnsi="Times New Roman"/>
          <w:i/>
          <w:sz w:val="24"/>
          <w:szCs w:val="24"/>
        </w:rPr>
        <w:t>suki pekarangan rumah mewah ter</w:t>
      </w:r>
      <w:r w:rsidRPr="008548E2">
        <w:rPr>
          <w:rFonts w:ascii="Times New Roman" w:hAnsi="Times New Roman"/>
          <w:i/>
          <w:sz w:val="24"/>
          <w:szCs w:val="24"/>
        </w:rPr>
        <w:t>s</w:t>
      </w:r>
      <w:r w:rsidR="006B0C3C">
        <w:rPr>
          <w:rFonts w:ascii="Times New Roman" w:hAnsi="Times New Roman"/>
          <w:i/>
          <w:sz w:val="24"/>
          <w:szCs w:val="24"/>
        </w:rPr>
        <w:t>e</w:t>
      </w:r>
      <w:r w:rsidRPr="008548E2">
        <w:rPr>
          <w:rFonts w:ascii="Times New Roman" w:hAnsi="Times New Roman"/>
          <w:i/>
          <w:sz w:val="24"/>
          <w:szCs w:val="24"/>
        </w:rPr>
        <w:t>but dengan cara melompat pagar yang tinggi, Narta kemudian</w:t>
      </w:r>
      <w:r>
        <w:rPr>
          <w:rFonts w:ascii="Times New Roman" w:hAnsi="Times New Roman"/>
          <w:i/>
          <w:sz w:val="24"/>
          <w:szCs w:val="24"/>
        </w:rPr>
        <w:t xml:space="preserve"> melampiaskan seluruh amarahnya. </w:t>
      </w:r>
      <w:proofErr w:type="gramStart"/>
      <w:r w:rsidRPr="008548E2">
        <w:rPr>
          <w:rFonts w:ascii="Times New Roman" w:hAnsi="Times New Roman"/>
          <w:i/>
          <w:sz w:val="24"/>
          <w:szCs w:val="24"/>
        </w:rPr>
        <w:t>Dar</w:t>
      </w:r>
      <w:r w:rsidRPr="004C2734">
        <w:rPr>
          <w:rFonts w:ascii="Times New Roman" w:hAnsi="Times New Roman"/>
          <w:i/>
          <w:sz w:val="24"/>
          <w:szCs w:val="24"/>
        </w:rPr>
        <w:t>i mulutnya keluar suara lengkengan tajam dan tinggi.</w:t>
      </w:r>
      <w:proofErr w:type="gramEnd"/>
      <w:r w:rsidRPr="004C2734">
        <w:rPr>
          <w:rFonts w:ascii="Times New Roman" w:hAnsi="Times New Roman"/>
          <w:i/>
          <w:sz w:val="24"/>
          <w:szCs w:val="24"/>
        </w:rPr>
        <w:t xml:space="preserve"> </w:t>
      </w:r>
      <w:proofErr w:type="gramStart"/>
      <w:r w:rsidRPr="004C2734">
        <w:rPr>
          <w:rFonts w:ascii="Times New Roman" w:hAnsi="Times New Roman"/>
          <w:i/>
          <w:sz w:val="24"/>
          <w:szCs w:val="24"/>
        </w:rPr>
        <w:t>Tubuhnya melayang.</w:t>
      </w:r>
      <w:proofErr w:type="gramEnd"/>
      <w:r w:rsidRPr="004C2734">
        <w:rPr>
          <w:rFonts w:ascii="Times New Roman" w:hAnsi="Times New Roman"/>
          <w:i/>
          <w:sz w:val="24"/>
          <w:szCs w:val="24"/>
        </w:rPr>
        <w:t xml:space="preserve"> </w:t>
      </w:r>
      <w:proofErr w:type="gramStart"/>
      <w:r w:rsidRPr="004C2734">
        <w:rPr>
          <w:rFonts w:ascii="Times New Roman" w:hAnsi="Times New Roman"/>
          <w:i/>
          <w:sz w:val="24"/>
          <w:szCs w:val="24"/>
        </w:rPr>
        <w:t>Narta mengayunkan kedua kaki dan kedua tangannya.</w:t>
      </w:r>
      <w:proofErr w:type="gramEnd"/>
      <w:r w:rsidRPr="004C2734">
        <w:rPr>
          <w:rFonts w:ascii="Times New Roman" w:hAnsi="Times New Roman"/>
          <w:i/>
          <w:sz w:val="24"/>
          <w:szCs w:val="24"/>
        </w:rPr>
        <w:t xml:space="preserve"> Narta </w:t>
      </w:r>
      <w:r w:rsidRPr="004C2734">
        <w:rPr>
          <w:rFonts w:ascii="Times New Roman" w:hAnsi="Times New Roman"/>
          <w:i/>
          <w:sz w:val="24"/>
          <w:szCs w:val="24"/>
        </w:rPr>
        <w:lastRenderedPageBreak/>
        <w:t xml:space="preserve">menghantam semua </w:t>
      </w:r>
      <w:proofErr w:type="gramStart"/>
      <w:r w:rsidRPr="004C2734">
        <w:rPr>
          <w:rFonts w:ascii="Times New Roman" w:hAnsi="Times New Roman"/>
          <w:i/>
          <w:sz w:val="24"/>
          <w:szCs w:val="24"/>
        </w:rPr>
        <w:t>apa</w:t>
      </w:r>
      <w:proofErr w:type="gramEnd"/>
      <w:r w:rsidRPr="004C2734">
        <w:rPr>
          <w:rFonts w:ascii="Times New Roman" w:hAnsi="Times New Roman"/>
          <w:i/>
          <w:sz w:val="24"/>
          <w:szCs w:val="24"/>
        </w:rPr>
        <w:t xml:space="preserve"> yang ada di depannya. Narta ingin hancur leburkan semua </w:t>
      </w:r>
      <w:proofErr w:type="gramStart"/>
      <w:r w:rsidRPr="004C2734">
        <w:rPr>
          <w:rFonts w:ascii="Times New Roman" w:hAnsi="Times New Roman"/>
          <w:i/>
          <w:sz w:val="24"/>
          <w:szCs w:val="24"/>
        </w:rPr>
        <w:t>apa</w:t>
      </w:r>
      <w:proofErr w:type="gramEnd"/>
      <w:r w:rsidRPr="004C2734">
        <w:rPr>
          <w:rFonts w:ascii="Times New Roman" w:hAnsi="Times New Roman"/>
          <w:i/>
          <w:sz w:val="24"/>
          <w:szCs w:val="24"/>
        </w:rPr>
        <w:t xml:space="preserve"> yang ada di gedung itu. </w:t>
      </w:r>
    </w:p>
    <w:p w:rsidR="00700F9B" w:rsidRDefault="00700F9B" w:rsidP="000C0D46">
      <w:pPr>
        <w:pStyle w:val="ListParagraph"/>
        <w:spacing w:after="0" w:line="240" w:lineRule="auto"/>
        <w:ind w:left="450"/>
        <w:rPr>
          <w:rFonts w:ascii="Times New Roman" w:hAnsi="Times New Roman"/>
          <w:sz w:val="24"/>
          <w:szCs w:val="24"/>
        </w:rPr>
      </w:pPr>
      <w:r>
        <w:rPr>
          <w:rFonts w:ascii="Times New Roman" w:hAnsi="Times New Roman"/>
          <w:sz w:val="24"/>
          <w:szCs w:val="24"/>
        </w:rPr>
        <w:t>(</w:t>
      </w:r>
      <w:r w:rsidRPr="002F66C9">
        <w:rPr>
          <w:rFonts w:ascii="Times New Roman" w:hAnsi="Times New Roman"/>
          <w:i/>
          <w:sz w:val="24"/>
          <w:szCs w:val="24"/>
        </w:rPr>
        <w:t>Langit Tak Lagi Biru</w:t>
      </w:r>
      <w:r>
        <w:rPr>
          <w:rFonts w:ascii="Times New Roman" w:hAnsi="Times New Roman"/>
          <w:sz w:val="24"/>
          <w:szCs w:val="24"/>
        </w:rPr>
        <w:t xml:space="preserve">, </w:t>
      </w:r>
      <w:proofErr w:type="gramStart"/>
      <w:r>
        <w:rPr>
          <w:rFonts w:ascii="Times New Roman" w:hAnsi="Times New Roman"/>
          <w:sz w:val="24"/>
          <w:szCs w:val="24"/>
        </w:rPr>
        <w:t>hlm.:</w:t>
      </w:r>
      <w:proofErr w:type="gramEnd"/>
      <w:r>
        <w:rPr>
          <w:rFonts w:ascii="Times New Roman" w:hAnsi="Times New Roman"/>
          <w:sz w:val="24"/>
          <w:szCs w:val="24"/>
        </w:rPr>
        <w:t xml:space="preserve"> 28)</w:t>
      </w:r>
    </w:p>
    <w:p w:rsidR="00700F9B" w:rsidRPr="002F66C9" w:rsidRDefault="00700F9B" w:rsidP="00AA7110">
      <w:pPr>
        <w:pStyle w:val="ListParagraph"/>
        <w:spacing w:after="0" w:line="240" w:lineRule="auto"/>
        <w:ind w:left="0"/>
        <w:jc w:val="right"/>
        <w:rPr>
          <w:rFonts w:ascii="Times New Roman" w:hAnsi="Times New Roman"/>
          <w:i/>
          <w:sz w:val="24"/>
          <w:szCs w:val="24"/>
        </w:rPr>
      </w:pPr>
    </w:p>
    <w:p w:rsidR="00700F9B" w:rsidRDefault="00700F9B" w:rsidP="00AA7110">
      <w:pPr>
        <w:pStyle w:val="ListParagraph"/>
        <w:spacing w:after="0" w:line="240" w:lineRule="auto"/>
        <w:ind w:left="0" w:firstLine="720"/>
        <w:jc w:val="both"/>
        <w:rPr>
          <w:rFonts w:ascii="Times New Roman" w:hAnsi="Times New Roman"/>
          <w:sz w:val="24"/>
          <w:szCs w:val="24"/>
        </w:rPr>
      </w:pPr>
      <w:proofErr w:type="gramStart"/>
      <w:r>
        <w:rPr>
          <w:rFonts w:ascii="Times New Roman" w:hAnsi="Times New Roman"/>
          <w:sz w:val="24"/>
          <w:szCs w:val="24"/>
        </w:rPr>
        <w:t>Narta bersikeras untuk</w:t>
      </w:r>
      <w:r w:rsidR="008418DA">
        <w:rPr>
          <w:rFonts w:ascii="Times New Roman" w:hAnsi="Times New Roman"/>
          <w:sz w:val="24"/>
          <w:szCs w:val="24"/>
        </w:rPr>
        <w:t xml:space="preserve"> melawan keadaan sos</w:t>
      </w:r>
      <w:r>
        <w:rPr>
          <w:rFonts w:ascii="Times New Roman" w:hAnsi="Times New Roman"/>
          <w:sz w:val="24"/>
          <w:szCs w:val="24"/>
        </w:rPr>
        <w:t>ial yang telah berbuat sadis dan aniaya terhadap dirinya dan nasibnya yang direpresentasikan oleh perilaku majikan Ipah.</w:t>
      </w:r>
      <w:proofErr w:type="gramEnd"/>
      <w:r>
        <w:rPr>
          <w:rFonts w:ascii="Times New Roman" w:hAnsi="Times New Roman"/>
          <w:sz w:val="24"/>
          <w:szCs w:val="24"/>
        </w:rPr>
        <w:t xml:space="preserve"> </w:t>
      </w:r>
      <w:proofErr w:type="gramStart"/>
      <w:r>
        <w:rPr>
          <w:rFonts w:ascii="Times New Roman" w:hAnsi="Times New Roman"/>
          <w:sz w:val="24"/>
          <w:szCs w:val="24"/>
        </w:rPr>
        <w:t>Kedaan tersebut secara psikologi membuat Narta berperilaku nekat hingga pen</w:t>
      </w:r>
      <w:r w:rsidR="007A320C">
        <w:rPr>
          <w:rFonts w:ascii="Times New Roman" w:hAnsi="Times New Roman"/>
          <w:sz w:val="24"/>
          <w:szCs w:val="24"/>
        </w:rPr>
        <w:t>uh emosional dan tanpa kendali.</w:t>
      </w:r>
      <w:proofErr w:type="gramEnd"/>
      <w:r w:rsidR="007A320C">
        <w:rPr>
          <w:rFonts w:ascii="Times New Roman" w:hAnsi="Times New Roman"/>
          <w:sz w:val="24"/>
          <w:szCs w:val="24"/>
        </w:rPr>
        <w:t xml:space="preserve"> </w:t>
      </w:r>
    </w:p>
    <w:p w:rsidR="00700F9B" w:rsidRDefault="00700F9B" w:rsidP="00AA7110">
      <w:pPr>
        <w:pStyle w:val="ListParagraph"/>
        <w:spacing w:after="0" w:line="240" w:lineRule="auto"/>
        <w:ind w:left="0" w:firstLine="720"/>
        <w:jc w:val="both"/>
        <w:rPr>
          <w:rFonts w:ascii="Times New Roman" w:hAnsi="Times New Roman"/>
          <w:sz w:val="24"/>
          <w:szCs w:val="24"/>
        </w:rPr>
      </w:pPr>
      <w:r>
        <w:rPr>
          <w:rFonts w:ascii="Times New Roman" w:hAnsi="Times New Roman"/>
          <w:sz w:val="24"/>
          <w:szCs w:val="24"/>
        </w:rPr>
        <w:t xml:space="preserve">Selanjutnya, cerita tersebut dilanjutkan dengan </w:t>
      </w:r>
      <w:r w:rsidR="007A320C">
        <w:rPr>
          <w:rFonts w:ascii="Times New Roman" w:hAnsi="Times New Roman"/>
          <w:sz w:val="24"/>
          <w:szCs w:val="24"/>
        </w:rPr>
        <w:t xml:space="preserve">sebuah konsekuensi yang begitu pahit berupa </w:t>
      </w:r>
      <w:r>
        <w:rPr>
          <w:rFonts w:ascii="Times New Roman" w:hAnsi="Times New Roman"/>
          <w:sz w:val="24"/>
          <w:szCs w:val="24"/>
        </w:rPr>
        <w:t>kisah tragis yang menimpa Narta yang ternyata bahwa dalam kenyataan kebenaran tidak harus selalu menang, melaikan kekayaan dan kekusaan yang justru akan menjadi pemena</w:t>
      </w:r>
      <w:r w:rsidR="007A320C">
        <w:rPr>
          <w:rFonts w:ascii="Times New Roman" w:hAnsi="Times New Roman"/>
          <w:sz w:val="24"/>
          <w:szCs w:val="24"/>
        </w:rPr>
        <w:t>ng di era kekikinian karena kek</w:t>
      </w:r>
      <w:r>
        <w:rPr>
          <w:rFonts w:ascii="Times New Roman" w:hAnsi="Times New Roman"/>
          <w:sz w:val="24"/>
          <w:szCs w:val="24"/>
        </w:rPr>
        <w:t>uasaan dan kekay</w:t>
      </w:r>
      <w:r w:rsidR="007A320C">
        <w:rPr>
          <w:rFonts w:ascii="Times New Roman" w:hAnsi="Times New Roman"/>
          <w:sz w:val="24"/>
          <w:szCs w:val="24"/>
        </w:rPr>
        <w:t xml:space="preserve">aan mampu mengendalikan keadaan, sebagaimana sifat yang tersirat dalam </w:t>
      </w:r>
      <w:r w:rsidR="007A320C" w:rsidRPr="007A320C">
        <w:rPr>
          <w:rFonts w:ascii="Times New Roman" w:hAnsi="Times New Roman"/>
          <w:i/>
          <w:sz w:val="24"/>
          <w:szCs w:val="24"/>
        </w:rPr>
        <w:t>id</w:t>
      </w:r>
      <w:r w:rsidR="007A320C">
        <w:rPr>
          <w:rFonts w:ascii="Times New Roman" w:hAnsi="Times New Roman"/>
          <w:sz w:val="24"/>
          <w:szCs w:val="24"/>
        </w:rPr>
        <w:t>.</w:t>
      </w:r>
      <w:r>
        <w:rPr>
          <w:rFonts w:ascii="Times New Roman" w:hAnsi="Times New Roman"/>
          <w:sz w:val="24"/>
          <w:szCs w:val="24"/>
        </w:rPr>
        <w:t xml:space="preserve"> </w:t>
      </w:r>
      <w:proofErr w:type="gramStart"/>
      <w:r>
        <w:rPr>
          <w:rFonts w:ascii="Times New Roman" w:hAnsi="Times New Roman"/>
          <w:sz w:val="24"/>
          <w:szCs w:val="24"/>
        </w:rPr>
        <w:t>Sebaliknya</w:t>
      </w:r>
      <w:r w:rsidR="007A320C">
        <w:rPr>
          <w:rFonts w:ascii="Times New Roman" w:hAnsi="Times New Roman"/>
          <w:sz w:val="24"/>
          <w:szCs w:val="24"/>
        </w:rPr>
        <w:t>,</w:t>
      </w:r>
      <w:r>
        <w:rPr>
          <w:rFonts w:ascii="Times New Roman" w:hAnsi="Times New Roman"/>
          <w:sz w:val="24"/>
          <w:szCs w:val="24"/>
        </w:rPr>
        <w:t xml:space="preserve"> keberanian,</w:t>
      </w:r>
      <w:r w:rsidR="007A320C">
        <w:rPr>
          <w:rFonts w:ascii="Times New Roman" w:hAnsi="Times New Roman"/>
          <w:sz w:val="24"/>
          <w:szCs w:val="24"/>
        </w:rPr>
        <w:t xml:space="preserve"> sikap kritis,</w:t>
      </w:r>
      <w:r>
        <w:rPr>
          <w:rFonts w:ascii="Times New Roman" w:hAnsi="Times New Roman"/>
          <w:sz w:val="24"/>
          <w:szCs w:val="24"/>
        </w:rPr>
        <w:t xml:space="preserve"> dan idealisme da</w:t>
      </w:r>
      <w:r w:rsidR="007A320C">
        <w:rPr>
          <w:rFonts w:ascii="Times New Roman" w:hAnsi="Times New Roman"/>
          <w:sz w:val="24"/>
          <w:szCs w:val="24"/>
        </w:rPr>
        <w:t>pat berdampak pada kesia-siaan sebagaimana tertuang dalam kutipan berikut.</w:t>
      </w:r>
      <w:proofErr w:type="gramEnd"/>
    </w:p>
    <w:p w:rsidR="00700F9B" w:rsidRDefault="00700F9B" w:rsidP="000C0D46">
      <w:pPr>
        <w:pStyle w:val="ListParagraph"/>
        <w:spacing w:after="0" w:line="240" w:lineRule="auto"/>
        <w:ind w:left="270" w:firstLine="450"/>
        <w:jc w:val="both"/>
        <w:rPr>
          <w:rFonts w:ascii="Times New Roman" w:hAnsi="Times New Roman"/>
          <w:i/>
          <w:sz w:val="24"/>
          <w:szCs w:val="24"/>
        </w:rPr>
      </w:pPr>
      <w:r w:rsidRPr="00247119">
        <w:rPr>
          <w:rFonts w:ascii="Times New Roman" w:hAnsi="Times New Roman"/>
          <w:i/>
          <w:sz w:val="24"/>
          <w:szCs w:val="24"/>
        </w:rPr>
        <w:t xml:space="preserve">Namun, </w:t>
      </w:r>
      <w:proofErr w:type="gramStart"/>
      <w:r w:rsidRPr="00247119">
        <w:rPr>
          <w:rFonts w:ascii="Times New Roman" w:hAnsi="Times New Roman"/>
          <w:i/>
          <w:sz w:val="24"/>
          <w:szCs w:val="24"/>
        </w:rPr>
        <w:t>apa</w:t>
      </w:r>
      <w:proofErr w:type="gramEnd"/>
      <w:r w:rsidRPr="00247119">
        <w:rPr>
          <w:rFonts w:ascii="Times New Roman" w:hAnsi="Times New Roman"/>
          <w:i/>
          <w:sz w:val="24"/>
          <w:szCs w:val="24"/>
        </w:rPr>
        <w:t xml:space="preserve"> yang terjadi setelah itu? </w:t>
      </w:r>
      <w:proofErr w:type="gramStart"/>
      <w:r w:rsidRPr="00247119">
        <w:rPr>
          <w:rFonts w:ascii="Times New Roman" w:hAnsi="Times New Roman"/>
          <w:i/>
          <w:sz w:val="24"/>
          <w:szCs w:val="24"/>
        </w:rPr>
        <w:t>Sebuah benturan benda keras tiba-tiba menimpa tengkuknya.</w:t>
      </w:r>
      <w:proofErr w:type="gramEnd"/>
      <w:r w:rsidRPr="00247119">
        <w:rPr>
          <w:rFonts w:ascii="Times New Roman" w:hAnsi="Times New Roman"/>
          <w:i/>
          <w:sz w:val="24"/>
          <w:szCs w:val="24"/>
        </w:rPr>
        <w:t xml:space="preserve"> </w:t>
      </w:r>
      <w:proofErr w:type="gramStart"/>
      <w:r w:rsidRPr="00247119">
        <w:rPr>
          <w:rFonts w:ascii="Times New Roman" w:hAnsi="Times New Roman"/>
          <w:i/>
          <w:sz w:val="24"/>
          <w:szCs w:val="24"/>
        </w:rPr>
        <w:t>Kemudian gelap, dan Narta tidak merasa apa-apa lagi.</w:t>
      </w:r>
      <w:proofErr w:type="gramEnd"/>
      <w:r w:rsidRPr="00247119">
        <w:rPr>
          <w:rFonts w:ascii="Times New Roman" w:hAnsi="Times New Roman"/>
          <w:i/>
          <w:sz w:val="24"/>
          <w:szCs w:val="24"/>
        </w:rPr>
        <w:t xml:space="preserve"> Dalam kejab itu itu, </w:t>
      </w:r>
      <w:proofErr w:type="gramStart"/>
      <w:r w:rsidRPr="00247119">
        <w:rPr>
          <w:rFonts w:ascii="Times New Roman" w:hAnsi="Times New Roman"/>
          <w:i/>
          <w:sz w:val="24"/>
          <w:szCs w:val="24"/>
        </w:rPr>
        <w:t>ia</w:t>
      </w:r>
      <w:proofErr w:type="gramEnd"/>
      <w:r w:rsidRPr="00247119">
        <w:rPr>
          <w:rFonts w:ascii="Times New Roman" w:hAnsi="Times New Roman"/>
          <w:i/>
          <w:sz w:val="24"/>
          <w:szCs w:val="24"/>
        </w:rPr>
        <w:t xml:space="preserve"> hanya merasakan bara semangatnya tiba-tiba terbang melayang, berpisah dari dirinya, kemudian hilang. </w:t>
      </w:r>
      <w:proofErr w:type="gramStart"/>
      <w:r w:rsidRPr="00247119">
        <w:rPr>
          <w:rFonts w:ascii="Times New Roman" w:hAnsi="Times New Roman"/>
          <w:i/>
          <w:sz w:val="24"/>
          <w:szCs w:val="24"/>
        </w:rPr>
        <w:t>Entah ke mana</w:t>
      </w:r>
      <w:r>
        <w:rPr>
          <w:rFonts w:ascii="Times New Roman" w:hAnsi="Times New Roman"/>
          <w:i/>
          <w:sz w:val="24"/>
          <w:szCs w:val="24"/>
        </w:rPr>
        <w:t xml:space="preserve"> </w:t>
      </w:r>
      <w:r w:rsidRPr="00247119">
        <w:rPr>
          <w:rFonts w:ascii="Times New Roman" w:hAnsi="Times New Roman"/>
          <w:i/>
          <w:sz w:val="24"/>
          <w:szCs w:val="24"/>
        </w:rPr>
        <w:t>dan entah kenapa.</w:t>
      </w:r>
      <w:proofErr w:type="gramEnd"/>
      <w:r w:rsidRPr="00247119">
        <w:rPr>
          <w:rFonts w:ascii="Times New Roman" w:hAnsi="Times New Roman"/>
          <w:i/>
          <w:sz w:val="24"/>
          <w:szCs w:val="24"/>
        </w:rPr>
        <w:t xml:space="preserve"> </w:t>
      </w:r>
    </w:p>
    <w:p w:rsidR="00700F9B" w:rsidRDefault="00700F9B" w:rsidP="000C0D46">
      <w:pPr>
        <w:pStyle w:val="ListParagraph"/>
        <w:spacing w:after="0" w:line="240" w:lineRule="auto"/>
        <w:ind w:left="270" w:firstLine="450"/>
        <w:jc w:val="both"/>
        <w:rPr>
          <w:rFonts w:ascii="Times New Roman" w:hAnsi="Times New Roman"/>
          <w:i/>
          <w:sz w:val="24"/>
          <w:szCs w:val="24"/>
        </w:rPr>
      </w:pPr>
      <w:proofErr w:type="gramStart"/>
      <w:r>
        <w:rPr>
          <w:rFonts w:ascii="Times New Roman" w:hAnsi="Times New Roman"/>
          <w:i/>
          <w:sz w:val="24"/>
          <w:szCs w:val="24"/>
        </w:rPr>
        <w:t>Narta mengeluh perlahan.</w:t>
      </w:r>
      <w:proofErr w:type="gramEnd"/>
      <w:r>
        <w:rPr>
          <w:rFonts w:ascii="Times New Roman" w:hAnsi="Times New Roman"/>
          <w:i/>
          <w:sz w:val="24"/>
          <w:szCs w:val="24"/>
        </w:rPr>
        <w:t xml:space="preserve"> </w:t>
      </w:r>
      <w:proofErr w:type="gramStart"/>
      <w:r>
        <w:rPr>
          <w:rFonts w:ascii="Times New Roman" w:hAnsi="Times New Roman"/>
          <w:i/>
          <w:sz w:val="24"/>
          <w:szCs w:val="24"/>
        </w:rPr>
        <w:t>Demi sedikit kesadarannya mulai pulih.</w:t>
      </w:r>
      <w:proofErr w:type="gramEnd"/>
      <w:r>
        <w:rPr>
          <w:rFonts w:ascii="Times New Roman" w:hAnsi="Times New Roman"/>
          <w:i/>
          <w:sz w:val="24"/>
          <w:szCs w:val="24"/>
        </w:rPr>
        <w:t xml:space="preserve"> </w:t>
      </w:r>
      <w:proofErr w:type="gramStart"/>
      <w:r>
        <w:rPr>
          <w:rFonts w:ascii="Times New Roman" w:hAnsi="Times New Roman"/>
          <w:i/>
          <w:sz w:val="24"/>
          <w:szCs w:val="24"/>
        </w:rPr>
        <w:t xml:space="preserve">Tengkuknya masih terasa </w:t>
      </w:r>
      <w:r>
        <w:rPr>
          <w:rFonts w:ascii="Times New Roman" w:hAnsi="Times New Roman"/>
          <w:i/>
          <w:sz w:val="24"/>
          <w:szCs w:val="24"/>
        </w:rPr>
        <w:lastRenderedPageBreak/>
        <w:t>sakit, dan sekujur tubuhnya terasa pegal.</w:t>
      </w:r>
      <w:proofErr w:type="gramEnd"/>
      <w:r>
        <w:rPr>
          <w:rFonts w:ascii="Times New Roman" w:hAnsi="Times New Roman"/>
          <w:i/>
          <w:sz w:val="24"/>
          <w:szCs w:val="24"/>
        </w:rPr>
        <w:t xml:space="preserve"> </w:t>
      </w:r>
      <w:proofErr w:type="gramStart"/>
      <w:r>
        <w:rPr>
          <w:rFonts w:ascii="Times New Roman" w:hAnsi="Times New Roman"/>
          <w:i/>
          <w:sz w:val="24"/>
          <w:szCs w:val="24"/>
        </w:rPr>
        <w:t>Ia</w:t>
      </w:r>
      <w:proofErr w:type="gramEnd"/>
      <w:r>
        <w:rPr>
          <w:rFonts w:ascii="Times New Roman" w:hAnsi="Times New Roman"/>
          <w:i/>
          <w:sz w:val="24"/>
          <w:szCs w:val="24"/>
        </w:rPr>
        <w:t xml:space="preserve"> membuaka mata. </w:t>
      </w:r>
      <w:proofErr w:type="gramStart"/>
      <w:r>
        <w:rPr>
          <w:rFonts w:ascii="Times New Roman" w:hAnsi="Times New Roman"/>
          <w:i/>
          <w:sz w:val="24"/>
          <w:szCs w:val="24"/>
        </w:rPr>
        <w:t>Mencari sisa kesadarannya.</w:t>
      </w:r>
      <w:proofErr w:type="gramEnd"/>
      <w:r>
        <w:rPr>
          <w:rFonts w:ascii="Times New Roman" w:hAnsi="Times New Roman"/>
          <w:i/>
          <w:sz w:val="24"/>
          <w:szCs w:val="24"/>
        </w:rPr>
        <w:t xml:space="preserve"> Coba mengingat-ingat </w:t>
      </w:r>
      <w:proofErr w:type="gramStart"/>
      <w:r>
        <w:rPr>
          <w:rFonts w:ascii="Times New Roman" w:hAnsi="Times New Roman"/>
          <w:i/>
          <w:sz w:val="24"/>
          <w:szCs w:val="24"/>
        </w:rPr>
        <w:t>apa</w:t>
      </w:r>
      <w:proofErr w:type="gramEnd"/>
      <w:r>
        <w:rPr>
          <w:rFonts w:ascii="Times New Roman" w:hAnsi="Times New Roman"/>
          <w:i/>
          <w:sz w:val="24"/>
          <w:szCs w:val="24"/>
        </w:rPr>
        <w:t xml:space="preserve"> yang terjadi. </w:t>
      </w:r>
      <w:proofErr w:type="gramStart"/>
      <w:r>
        <w:rPr>
          <w:rFonts w:ascii="Times New Roman" w:hAnsi="Times New Roman"/>
          <w:i/>
          <w:sz w:val="24"/>
          <w:szCs w:val="24"/>
        </w:rPr>
        <w:t>Bagaimana posisi dan keadaan dirinya.</w:t>
      </w:r>
      <w:proofErr w:type="gramEnd"/>
      <w:r>
        <w:rPr>
          <w:rFonts w:ascii="Times New Roman" w:hAnsi="Times New Roman"/>
          <w:i/>
          <w:sz w:val="24"/>
          <w:szCs w:val="24"/>
        </w:rPr>
        <w:t xml:space="preserve"> Namun, ukh</w:t>
      </w:r>
      <w:proofErr w:type="gramStart"/>
      <w:r>
        <w:rPr>
          <w:rFonts w:ascii="Times New Roman" w:hAnsi="Times New Roman"/>
          <w:i/>
          <w:sz w:val="24"/>
          <w:szCs w:val="24"/>
        </w:rPr>
        <w:t>!tak</w:t>
      </w:r>
      <w:proofErr w:type="gramEnd"/>
      <w:r>
        <w:rPr>
          <w:rFonts w:ascii="Times New Roman" w:hAnsi="Times New Roman"/>
          <w:i/>
          <w:sz w:val="24"/>
          <w:szCs w:val="24"/>
        </w:rPr>
        <w:t xml:space="preserve"> mendapat apa-apa , hanya gelap di mana-manaserta pening di kepalanya yang terasa begitu berat. </w:t>
      </w:r>
      <w:proofErr w:type="gramStart"/>
      <w:r>
        <w:rPr>
          <w:rFonts w:ascii="Times New Roman" w:hAnsi="Times New Roman"/>
          <w:i/>
          <w:sz w:val="24"/>
          <w:szCs w:val="24"/>
        </w:rPr>
        <w:t>Narta bergerak.</w:t>
      </w:r>
      <w:proofErr w:type="gramEnd"/>
      <w:r>
        <w:rPr>
          <w:rFonts w:ascii="Times New Roman" w:hAnsi="Times New Roman"/>
          <w:i/>
          <w:sz w:val="24"/>
          <w:szCs w:val="24"/>
        </w:rPr>
        <w:t xml:space="preserve"> </w:t>
      </w:r>
      <w:proofErr w:type="gramStart"/>
      <w:r>
        <w:rPr>
          <w:rFonts w:ascii="Times New Roman" w:hAnsi="Times New Roman"/>
          <w:i/>
          <w:sz w:val="24"/>
          <w:szCs w:val="24"/>
        </w:rPr>
        <w:t>Dan terdengar gemerincing rantai yang mengikat tangan dan kakinya.</w:t>
      </w:r>
      <w:proofErr w:type="gramEnd"/>
      <w:r>
        <w:rPr>
          <w:rFonts w:ascii="Times New Roman" w:hAnsi="Times New Roman"/>
          <w:i/>
          <w:sz w:val="24"/>
          <w:szCs w:val="24"/>
        </w:rPr>
        <w:t xml:space="preserve"> </w:t>
      </w:r>
      <w:proofErr w:type="gramStart"/>
      <w:r>
        <w:rPr>
          <w:rFonts w:ascii="Times New Roman" w:hAnsi="Times New Roman"/>
          <w:i/>
          <w:sz w:val="24"/>
          <w:szCs w:val="24"/>
        </w:rPr>
        <w:t>Sekali lagi terdengar Narta mengeluh.</w:t>
      </w:r>
      <w:proofErr w:type="gramEnd"/>
      <w:r>
        <w:rPr>
          <w:rFonts w:ascii="Times New Roman" w:hAnsi="Times New Roman"/>
          <w:i/>
          <w:sz w:val="24"/>
          <w:szCs w:val="24"/>
        </w:rPr>
        <w:t xml:space="preserve"> Baru sekarang </w:t>
      </w:r>
      <w:proofErr w:type="gramStart"/>
      <w:r>
        <w:rPr>
          <w:rFonts w:ascii="Times New Roman" w:hAnsi="Times New Roman"/>
          <w:i/>
          <w:sz w:val="24"/>
          <w:szCs w:val="24"/>
        </w:rPr>
        <w:t>ia</w:t>
      </w:r>
      <w:proofErr w:type="gramEnd"/>
      <w:r>
        <w:rPr>
          <w:rFonts w:ascii="Times New Roman" w:hAnsi="Times New Roman"/>
          <w:i/>
          <w:sz w:val="24"/>
          <w:szCs w:val="24"/>
        </w:rPr>
        <w:t xml:space="preserve"> dapat merasakan suasana sebuah penjara, lembabnya sebuah penjara, sepinya penjara, dan segala buruk penjara. </w:t>
      </w:r>
      <w:proofErr w:type="gramStart"/>
      <w:r>
        <w:rPr>
          <w:rFonts w:ascii="Times New Roman" w:hAnsi="Times New Roman"/>
          <w:i/>
          <w:sz w:val="24"/>
          <w:szCs w:val="24"/>
        </w:rPr>
        <w:t>Narta tercenung.</w:t>
      </w:r>
      <w:proofErr w:type="gramEnd"/>
      <w:r>
        <w:rPr>
          <w:rFonts w:ascii="Times New Roman" w:hAnsi="Times New Roman"/>
          <w:i/>
          <w:sz w:val="24"/>
          <w:szCs w:val="24"/>
        </w:rPr>
        <w:t xml:space="preserve"> </w:t>
      </w:r>
    </w:p>
    <w:p w:rsidR="00700F9B" w:rsidRDefault="00700F9B" w:rsidP="000C0D46">
      <w:pPr>
        <w:pStyle w:val="ListParagraph"/>
        <w:spacing w:after="0" w:line="240" w:lineRule="auto"/>
        <w:ind w:left="270"/>
        <w:rPr>
          <w:rFonts w:ascii="Times New Roman" w:hAnsi="Times New Roman"/>
          <w:i/>
          <w:sz w:val="24"/>
          <w:szCs w:val="24"/>
        </w:rPr>
      </w:pPr>
      <w:r>
        <w:rPr>
          <w:rFonts w:ascii="Times New Roman" w:hAnsi="Times New Roman"/>
          <w:i/>
          <w:sz w:val="24"/>
          <w:szCs w:val="24"/>
        </w:rPr>
        <w:t xml:space="preserve">(Langit Tak Lagi Biru, </w:t>
      </w:r>
      <w:proofErr w:type="gramStart"/>
      <w:r>
        <w:rPr>
          <w:rFonts w:ascii="Times New Roman" w:hAnsi="Times New Roman"/>
          <w:i/>
          <w:sz w:val="24"/>
          <w:szCs w:val="24"/>
        </w:rPr>
        <w:t>hlm.:</w:t>
      </w:r>
      <w:proofErr w:type="gramEnd"/>
      <w:r>
        <w:rPr>
          <w:rFonts w:ascii="Times New Roman" w:hAnsi="Times New Roman"/>
          <w:i/>
          <w:sz w:val="24"/>
          <w:szCs w:val="24"/>
        </w:rPr>
        <w:t xml:space="preserve"> 29)</w:t>
      </w:r>
    </w:p>
    <w:p w:rsidR="00700F9B" w:rsidRDefault="00700F9B" w:rsidP="00AA7110">
      <w:pPr>
        <w:pStyle w:val="ListParagraph"/>
        <w:spacing w:after="0" w:line="240" w:lineRule="auto"/>
        <w:ind w:left="0"/>
        <w:jc w:val="both"/>
        <w:rPr>
          <w:rFonts w:ascii="Times New Roman" w:hAnsi="Times New Roman"/>
          <w:sz w:val="24"/>
          <w:szCs w:val="24"/>
        </w:rPr>
      </w:pPr>
    </w:p>
    <w:p w:rsidR="00700F9B" w:rsidRPr="00715375" w:rsidRDefault="00700F9B" w:rsidP="00AA7110">
      <w:pPr>
        <w:pStyle w:val="ListParagraph"/>
        <w:spacing w:after="0" w:line="240" w:lineRule="auto"/>
        <w:ind w:left="0" w:firstLine="720"/>
        <w:jc w:val="both"/>
        <w:rPr>
          <w:rFonts w:ascii="Times New Roman" w:hAnsi="Times New Roman"/>
          <w:sz w:val="24"/>
          <w:szCs w:val="24"/>
        </w:rPr>
      </w:pPr>
      <w:r>
        <w:rPr>
          <w:rFonts w:ascii="Times New Roman" w:hAnsi="Times New Roman"/>
          <w:sz w:val="24"/>
          <w:szCs w:val="24"/>
        </w:rPr>
        <w:t xml:space="preserve">Kedaan penuh tertekan, galau, dan </w:t>
      </w:r>
      <w:r w:rsidR="00A76E6F">
        <w:rPr>
          <w:rFonts w:ascii="Times New Roman" w:hAnsi="Times New Roman"/>
          <w:sz w:val="24"/>
          <w:szCs w:val="24"/>
        </w:rPr>
        <w:t>kecewa</w:t>
      </w:r>
      <w:r>
        <w:rPr>
          <w:rFonts w:ascii="Times New Roman" w:hAnsi="Times New Roman"/>
          <w:sz w:val="24"/>
          <w:szCs w:val="24"/>
        </w:rPr>
        <w:t xml:space="preserve"> dalam gambaran di atas terus berlanjut hingga Narta keluar dari penjara</w:t>
      </w:r>
      <w:r w:rsidR="008418DA">
        <w:rPr>
          <w:rFonts w:ascii="Times New Roman" w:hAnsi="Times New Roman"/>
          <w:sz w:val="24"/>
          <w:szCs w:val="24"/>
        </w:rPr>
        <w:t xml:space="preserve"> sebagaimana tersirat dalam kutipan berik</w:t>
      </w:r>
      <w:r w:rsidR="00A76E6F">
        <w:rPr>
          <w:rFonts w:ascii="Times New Roman" w:hAnsi="Times New Roman"/>
          <w:sz w:val="24"/>
          <w:szCs w:val="24"/>
        </w:rPr>
        <w:t>u</w:t>
      </w:r>
      <w:r w:rsidR="008418DA">
        <w:rPr>
          <w:rFonts w:ascii="Times New Roman" w:hAnsi="Times New Roman"/>
          <w:sz w:val="24"/>
          <w:szCs w:val="24"/>
        </w:rPr>
        <w:t>t</w:t>
      </w:r>
      <w:r>
        <w:rPr>
          <w:rFonts w:ascii="Times New Roman" w:hAnsi="Times New Roman"/>
          <w:sz w:val="24"/>
          <w:szCs w:val="24"/>
        </w:rPr>
        <w:t xml:space="preserve">: </w:t>
      </w:r>
      <w:r>
        <w:rPr>
          <w:rFonts w:ascii="Times New Roman" w:hAnsi="Times New Roman"/>
          <w:i/>
          <w:sz w:val="24"/>
          <w:szCs w:val="24"/>
        </w:rPr>
        <w:t xml:space="preserve"> </w:t>
      </w:r>
    </w:p>
    <w:p w:rsidR="00700F9B" w:rsidRPr="007828B6" w:rsidRDefault="00700F9B" w:rsidP="000C0D46">
      <w:pPr>
        <w:pStyle w:val="ListParagraph"/>
        <w:spacing w:after="0" w:line="240" w:lineRule="auto"/>
        <w:ind w:left="270" w:firstLine="450"/>
        <w:jc w:val="both"/>
        <w:rPr>
          <w:rFonts w:ascii="Times New Roman" w:hAnsi="Times New Roman"/>
          <w:i/>
          <w:sz w:val="24"/>
          <w:szCs w:val="24"/>
        </w:rPr>
      </w:pPr>
      <w:proofErr w:type="gramStart"/>
      <w:r w:rsidRPr="007828B6">
        <w:rPr>
          <w:rFonts w:ascii="Times New Roman" w:hAnsi="Times New Roman"/>
          <w:i/>
          <w:sz w:val="24"/>
          <w:szCs w:val="24"/>
        </w:rPr>
        <w:t>Wajahnya kaku, dengan tulang pipi yang menonjol.</w:t>
      </w:r>
      <w:proofErr w:type="gramEnd"/>
      <w:r w:rsidRPr="007828B6">
        <w:rPr>
          <w:rFonts w:ascii="Times New Roman" w:hAnsi="Times New Roman"/>
          <w:i/>
          <w:sz w:val="24"/>
          <w:szCs w:val="24"/>
        </w:rPr>
        <w:t xml:space="preserve"> </w:t>
      </w:r>
      <w:proofErr w:type="gramStart"/>
      <w:r w:rsidRPr="007828B6">
        <w:rPr>
          <w:rFonts w:ascii="Times New Roman" w:hAnsi="Times New Roman"/>
          <w:i/>
          <w:sz w:val="24"/>
          <w:szCs w:val="24"/>
        </w:rPr>
        <w:t>Matanya begitu cekung, dan tatapannya terasa kosong.</w:t>
      </w:r>
      <w:proofErr w:type="gramEnd"/>
      <w:r w:rsidRPr="007828B6">
        <w:rPr>
          <w:rFonts w:ascii="Times New Roman" w:hAnsi="Times New Roman"/>
          <w:i/>
          <w:sz w:val="24"/>
          <w:szCs w:val="24"/>
        </w:rPr>
        <w:t xml:space="preserve"> Seperti tak ada nafsu lagi </w:t>
      </w:r>
      <w:proofErr w:type="gramStart"/>
      <w:r w:rsidRPr="007828B6">
        <w:rPr>
          <w:rFonts w:ascii="Times New Roman" w:hAnsi="Times New Roman"/>
          <w:i/>
          <w:sz w:val="24"/>
          <w:szCs w:val="24"/>
        </w:rPr>
        <w:t>ia</w:t>
      </w:r>
      <w:proofErr w:type="gramEnd"/>
      <w:r w:rsidRPr="007828B6">
        <w:rPr>
          <w:rFonts w:ascii="Times New Roman" w:hAnsi="Times New Roman"/>
          <w:i/>
          <w:sz w:val="24"/>
          <w:szCs w:val="24"/>
        </w:rPr>
        <w:t xml:space="preserve"> melihat segala yang ada di hadapannya. </w:t>
      </w:r>
      <w:proofErr w:type="gramStart"/>
      <w:r w:rsidRPr="007828B6">
        <w:rPr>
          <w:rFonts w:ascii="Times New Roman" w:hAnsi="Times New Roman"/>
          <w:i/>
          <w:sz w:val="24"/>
          <w:szCs w:val="24"/>
        </w:rPr>
        <w:t>‘Bak ia tak punya niat lagi untuk melangkahkan kakinya.</w:t>
      </w:r>
      <w:proofErr w:type="gramEnd"/>
      <w:r w:rsidRPr="007828B6">
        <w:rPr>
          <w:rFonts w:ascii="Times New Roman" w:hAnsi="Times New Roman"/>
          <w:i/>
          <w:sz w:val="24"/>
          <w:szCs w:val="24"/>
        </w:rPr>
        <w:t xml:space="preserve"> </w:t>
      </w:r>
      <w:proofErr w:type="gramStart"/>
      <w:r w:rsidRPr="007828B6">
        <w:rPr>
          <w:rFonts w:ascii="Times New Roman" w:hAnsi="Times New Roman"/>
          <w:i/>
          <w:sz w:val="24"/>
          <w:szCs w:val="24"/>
        </w:rPr>
        <w:t>Jelas, ada sesuatu yang hilang dari diri lelaki itu.</w:t>
      </w:r>
      <w:proofErr w:type="gramEnd"/>
      <w:r w:rsidRPr="007828B6">
        <w:rPr>
          <w:rFonts w:ascii="Times New Roman" w:hAnsi="Times New Roman"/>
          <w:i/>
          <w:sz w:val="24"/>
          <w:szCs w:val="24"/>
        </w:rPr>
        <w:t xml:space="preserve"> </w:t>
      </w:r>
      <w:proofErr w:type="gramStart"/>
      <w:r w:rsidRPr="007828B6">
        <w:rPr>
          <w:rFonts w:ascii="Times New Roman" w:hAnsi="Times New Roman"/>
          <w:i/>
          <w:sz w:val="24"/>
          <w:szCs w:val="24"/>
        </w:rPr>
        <w:t>Bibirnya yang terkatup santa rapat, seperti ingin menceritakan beragam cerita yang mengiriskan luka di dadanya.</w:t>
      </w:r>
      <w:proofErr w:type="gramEnd"/>
      <w:r w:rsidRPr="007828B6">
        <w:rPr>
          <w:rFonts w:ascii="Times New Roman" w:hAnsi="Times New Roman"/>
          <w:i/>
          <w:sz w:val="24"/>
          <w:szCs w:val="24"/>
        </w:rPr>
        <w:t xml:space="preserve"> Yang sudah sekian lama, </w:t>
      </w:r>
      <w:proofErr w:type="gramStart"/>
      <w:r w:rsidRPr="007828B6">
        <w:rPr>
          <w:rFonts w:ascii="Times New Roman" w:hAnsi="Times New Roman"/>
          <w:i/>
          <w:sz w:val="24"/>
          <w:szCs w:val="24"/>
        </w:rPr>
        <w:t>ia</w:t>
      </w:r>
      <w:proofErr w:type="gramEnd"/>
      <w:r w:rsidRPr="007828B6">
        <w:rPr>
          <w:rFonts w:ascii="Times New Roman" w:hAnsi="Times New Roman"/>
          <w:i/>
          <w:sz w:val="24"/>
          <w:szCs w:val="24"/>
        </w:rPr>
        <w:t xml:space="preserve"> sekali ia utarakan pada seseorang. </w:t>
      </w:r>
    </w:p>
    <w:p w:rsidR="00700F9B" w:rsidRDefault="00700F9B" w:rsidP="000C0D46">
      <w:pPr>
        <w:pStyle w:val="ListParagraph"/>
        <w:spacing w:after="0" w:line="240" w:lineRule="auto"/>
        <w:ind w:left="270" w:firstLine="450"/>
        <w:jc w:val="both"/>
        <w:rPr>
          <w:rFonts w:ascii="Times New Roman" w:hAnsi="Times New Roman"/>
          <w:i/>
          <w:sz w:val="24"/>
          <w:szCs w:val="24"/>
        </w:rPr>
      </w:pPr>
      <w:r w:rsidRPr="00A555F5">
        <w:rPr>
          <w:rFonts w:ascii="Times New Roman" w:hAnsi="Times New Roman"/>
          <w:i/>
          <w:sz w:val="24"/>
          <w:szCs w:val="24"/>
        </w:rPr>
        <w:t xml:space="preserve"> </w:t>
      </w:r>
      <w:proofErr w:type="gramStart"/>
      <w:r w:rsidRPr="00A555F5">
        <w:rPr>
          <w:rFonts w:ascii="Times New Roman" w:hAnsi="Times New Roman"/>
          <w:i/>
          <w:sz w:val="24"/>
          <w:szCs w:val="24"/>
        </w:rPr>
        <w:t>Berbagai pertanyaan berputar di benaknya.</w:t>
      </w:r>
      <w:proofErr w:type="gramEnd"/>
      <w:r w:rsidRPr="00A555F5">
        <w:rPr>
          <w:rFonts w:ascii="Times New Roman" w:hAnsi="Times New Roman"/>
          <w:i/>
          <w:sz w:val="24"/>
          <w:szCs w:val="24"/>
        </w:rPr>
        <w:t xml:space="preserve"> </w:t>
      </w:r>
      <w:proofErr w:type="gramStart"/>
      <w:r w:rsidRPr="00A555F5">
        <w:rPr>
          <w:rFonts w:ascii="Times New Roman" w:hAnsi="Times New Roman"/>
          <w:i/>
          <w:sz w:val="24"/>
          <w:szCs w:val="24"/>
        </w:rPr>
        <w:t>Bermacam prasangka tergambar di wajahnya.</w:t>
      </w:r>
      <w:proofErr w:type="gramEnd"/>
      <w:r w:rsidRPr="00A555F5">
        <w:rPr>
          <w:rFonts w:ascii="Times New Roman" w:hAnsi="Times New Roman"/>
          <w:i/>
          <w:sz w:val="24"/>
          <w:szCs w:val="24"/>
        </w:rPr>
        <w:t xml:space="preserve"> </w:t>
      </w:r>
      <w:proofErr w:type="gramStart"/>
      <w:r w:rsidRPr="00A555F5">
        <w:rPr>
          <w:rFonts w:ascii="Times New Roman" w:hAnsi="Times New Roman"/>
          <w:i/>
          <w:sz w:val="24"/>
          <w:szCs w:val="24"/>
        </w:rPr>
        <w:t xml:space="preserve">Bergam kekecewaan </w:t>
      </w:r>
      <w:r w:rsidRPr="00A555F5">
        <w:rPr>
          <w:rFonts w:ascii="Times New Roman" w:hAnsi="Times New Roman"/>
          <w:i/>
          <w:sz w:val="24"/>
          <w:szCs w:val="24"/>
        </w:rPr>
        <w:lastRenderedPageBreak/>
        <w:t>yang melanda diri Narta.</w:t>
      </w:r>
      <w:proofErr w:type="gramEnd"/>
      <w:r w:rsidRPr="00A555F5">
        <w:rPr>
          <w:rFonts w:ascii="Times New Roman" w:hAnsi="Times New Roman"/>
          <w:i/>
          <w:sz w:val="24"/>
          <w:szCs w:val="24"/>
        </w:rPr>
        <w:t xml:space="preserve"> </w:t>
      </w:r>
      <w:proofErr w:type="gramStart"/>
      <w:r w:rsidRPr="00A555F5">
        <w:rPr>
          <w:rFonts w:ascii="Times New Roman" w:hAnsi="Times New Roman"/>
          <w:i/>
          <w:sz w:val="24"/>
          <w:szCs w:val="24"/>
        </w:rPr>
        <w:t>Ia</w:t>
      </w:r>
      <w:proofErr w:type="gramEnd"/>
      <w:r w:rsidRPr="00A555F5">
        <w:rPr>
          <w:rFonts w:ascii="Times New Roman" w:hAnsi="Times New Roman"/>
          <w:i/>
          <w:sz w:val="24"/>
          <w:szCs w:val="24"/>
        </w:rPr>
        <w:t xml:space="preserve"> kemudian merasa tidak memiliki apa-apa lagi. </w:t>
      </w:r>
      <w:proofErr w:type="gramStart"/>
      <w:r w:rsidRPr="00A555F5">
        <w:rPr>
          <w:rFonts w:ascii="Times New Roman" w:hAnsi="Times New Roman"/>
          <w:i/>
          <w:sz w:val="24"/>
          <w:szCs w:val="24"/>
        </w:rPr>
        <w:t>Ia</w:t>
      </w:r>
      <w:proofErr w:type="gramEnd"/>
      <w:r w:rsidRPr="00A555F5">
        <w:rPr>
          <w:rFonts w:ascii="Times New Roman" w:hAnsi="Times New Roman"/>
          <w:i/>
          <w:sz w:val="24"/>
          <w:szCs w:val="24"/>
        </w:rPr>
        <w:t xml:space="preserve"> kemudian merasa </w:t>
      </w:r>
      <w:r w:rsidR="007A320C">
        <w:rPr>
          <w:rFonts w:ascii="Times New Roman" w:hAnsi="Times New Roman"/>
          <w:i/>
          <w:sz w:val="24"/>
          <w:szCs w:val="24"/>
        </w:rPr>
        <w:t xml:space="preserve">tidak sanggup </w:t>
      </w:r>
      <w:r w:rsidRPr="00A555F5">
        <w:rPr>
          <w:rFonts w:ascii="Times New Roman" w:hAnsi="Times New Roman"/>
          <w:i/>
          <w:sz w:val="24"/>
          <w:szCs w:val="24"/>
        </w:rPr>
        <w:t xml:space="preserve">untuk hidup lagi. </w:t>
      </w:r>
      <w:proofErr w:type="gramStart"/>
      <w:r w:rsidRPr="00A555F5">
        <w:rPr>
          <w:rFonts w:ascii="Times New Roman" w:hAnsi="Times New Roman"/>
          <w:i/>
          <w:sz w:val="24"/>
          <w:szCs w:val="24"/>
        </w:rPr>
        <w:t>Semangatnya sudah pupus.</w:t>
      </w:r>
      <w:proofErr w:type="gramEnd"/>
    </w:p>
    <w:p w:rsidR="00700F9B" w:rsidRDefault="00700F9B" w:rsidP="000C0D46">
      <w:pPr>
        <w:pStyle w:val="ListParagraph"/>
        <w:spacing w:after="0" w:line="240" w:lineRule="auto"/>
        <w:ind w:left="270"/>
        <w:rPr>
          <w:rFonts w:ascii="Times New Roman" w:hAnsi="Times New Roman"/>
          <w:i/>
          <w:sz w:val="24"/>
          <w:szCs w:val="24"/>
        </w:rPr>
      </w:pPr>
      <w:r w:rsidRPr="00A555F5">
        <w:rPr>
          <w:rFonts w:ascii="Times New Roman" w:hAnsi="Times New Roman"/>
          <w:i/>
          <w:sz w:val="24"/>
          <w:szCs w:val="24"/>
        </w:rPr>
        <w:t xml:space="preserve"> </w:t>
      </w:r>
      <w:r>
        <w:rPr>
          <w:rFonts w:ascii="Times New Roman" w:hAnsi="Times New Roman"/>
          <w:i/>
          <w:sz w:val="24"/>
          <w:szCs w:val="24"/>
        </w:rPr>
        <w:t xml:space="preserve">(Langit Tak Lagi Biru, </w:t>
      </w:r>
      <w:proofErr w:type="gramStart"/>
      <w:r>
        <w:rPr>
          <w:rFonts w:ascii="Times New Roman" w:hAnsi="Times New Roman"/>
          <w:i/>
          <w:sz w:val="24"/>
          <w:szCs w:val="24"/>
        </w:rPr>
        <w:t>hlm.:</w:t>
      </w:r>
      <w:proofErr w:type="gramEnd"/>
      <w:r>
        <w:rPr>
          <w:rFonts w:ascii="Times New Roman" w:hAnsi="Times New Roman"/>
          <w:i/>
          <w:sz w:val="24"/>
          <w:szCs w:val="24"/>
        </w:rPr>
        <w:t xml:space="preserve"> 29)</w:t>
      </w:r>
    </w:p>
    <w:p w:rsidR="00700F9B" w:rsidRPr="007A117E" w:rsidRDefault="00700F9B" w:rsidP="00AA7110">
      <w:pPr>
        <w:pStyle w:val="ListParagraph"/>
        <w:spacing w:after="0" w:line="240" w:lineRule="auto"/>
        <w:ind w:left="0"/>
        <w:jc w:val="right"/>
        <w:rPr>
          <w:rFonts w:ascii="Times New Roman" w:hAnsi="Times New Roman"/>
          <w:i/>
          <w:sz w:val="24"/>
          <w:szCs w:val="24"/>
        </w:rPr>
      </w:pPr>
    </w:p>
    <w:p w:rsidR="00700F9B" w:rsidRDefault="00A76E6F" w:rsidP="00AA7110">
      <w:pPr>
        <w:pStyle w:val="ListParagraph"/>
        <w:spacing w:after="0" w:line="240" w:lineRule="auto"/>
        <w:ind w:left="0" w:firstLine="540"/>
        <w:jc w:val="both"/>
        <w:rPr>
          <w:rFonts w:ascii="Times New Roman" w:hAnsi="Times New Roman"/>
          <w:color w:val="000000"/>
          <w:w w:val="101"/>
          <w:sz w:val="24"/>
          <w:szCs w:val="24"/>
        </w:rPr>
      </w:pPr>
      <w:proofErr w:type="gramStart"/>
      <w:r>
        <w:rPr>
          <w:rFonts w:ascii="Times New Roman" w:hAnsi="Times New Roman"/>
          <w:color w:val="000000"/>
          <w:spacing w:val="-5"/>
          <w:w w:val="105"/>
          <w:sz w:val="24"/>
          <w:szCs w:val="24"/>
        </w:rPr>
        <w:t>Kekuatan yang dihadapi N</w:t>
      </w:r>
      <w:r w:rsidR="007A320C">
        <w:rPr>
          <w:rFonts w:ascii="Times New Roman" w:hAnsi="Times New Roman"/>
          <w:color w:val="000000"/>
          <w:spacing w:val="-5"/>
          <w:w w:val="105"/>
          <w:sz w:val="24"/>
          <w:szCs w:val="24"/>
        </w:rPr>
        <w:t>arta begitu besar dan kuat sehingga menimbulkan keputusasaan dan ketidakberdayaan.</w:t>
      </w:r>
      <w:proofErr w:type="gramEnd"/>
      <w:r w:rsidR="007A320C">
        <w:rPr>
          <w:rFonts w:ascii="Times New Roman" w:hAnsi="Times New Roman"/>
          <w:color w:val="000000"/>
          <w:spacing w:val="-5"/>
          <w:w w:val="105"/>
          <w:sz w:val="24"/>
          <w:szCs w:val="24"/>
        </w:rPr>
        <w:t xml:space="preserve"> </w:t>
      </w:r>
      <w:proofErr w:type="gramStart"/>
      <w:r w:rsidR="00700F9B" w:rsidRPr="001C3DEE">
        <w:rPr>
          <w:rFonts w:ascii="Times New Roman" w:hAnsi="Times New Roman"/>
          <w:color w:val="000000"/>
          <w:spacing w:val="-5"/>
          <w:w w:val="105"/>
          <w:sz w:val="24"/>
          <w:szCs w:val="24"/>
        </w:rPr>
        <w:t xml:space="preserve">Ketidakmampuan manusia menghadapi permasalahan dan </w:t>
      </w:r>
      <w:r w:rsidR="00700F9B" w:rsidRPr="001C3DEE">
        <w:rPr>
          <w:rFonts w:ascii="Times New Roman" w:hAnsi="Times New Roman"/>
          <w:color w:val="000000"/>
          <w:spacing w:val="-9"/>
          <w:w w:val="105"/>
          <w:sz w:val="24"/>
          <w:szCs w:val="24"/>
        </w:rPr>
        <w:t>ketidakharmonisan inilah biasanya yang menimbulkan perasa</w:t>
      </w:r>
      <w:r w:rsidR="00700F9B" w:rsidRPr="001C3DEE">
        <w:rPr>
          <w:rFonts w:ascii="Times New Roman" w:hAnsi="Times New Roman"/>
          <w:color w:val="000000"/>
          <w:spacing w:val="-9"/>
          <w:w w:val="105"/>
          <w:sz w:val="24"/>
          <w:szCs w:val="24"/>
        </w:rPr>
        <w:softHyphen/>
      </w:r>
      <w:r w:rsidR="00700F9B" w:rsidRPr="001C3DEE">
        <w:rPr>
          <w:rFonts w:ascii="Times New Roman" w:hAnsi="Times New Roman"/>
          <w:color w:val="000000"/>
          <w:spacing w:val="-7"/>
          <w:w w:val="105"/>
          <w:sz w:val="24"/>
          <w:szCs w:val="24"/>
        </w:rPr>
        <w:t>an ketakutan, histeris, traumatik.</w:t>
      </w:r>
      <w:proofErr w:type="gramEnd"/>
      <w:r w:rsidR="00700F9B" w:rsidRPr="001C3DEE">
        <w:rPr>
          <w:rFonts w:ascii="Times New Roman" w:hAnsi="Times New Roman"/>
          <w:color w:val="000000"/>
          <w:spacing w:val="-7"/>
          <w:w w:val="105"/>
          <w:sz w:val="24"/>
          <w:szCs w:val="24"/>
        </w:rPr>
        <w:t xml:space="preserve"> </w:t>
      </w:r>
      <w:proofErr w:type="gramStart"/>
      <w:r w:rsidR="00700F9B" w:rsidRPr="001C3DEE">
        <w:rPr>
          <w:rFonts w:ascii="Times New Roman" w:hAnsi="Times New Roman"/>
          <w:color w:val="000000"/>
          <w:spacing w:val="-7"/>
          <w:w w:val="105"/>
          <w:sz w:val="24"/>
          <w:szCs w:val="24"/>
        </w:rPr>
        <w:t>Perasaan-perasaan seperti ini</w:t>
      </w:r>
      <w:r w:rsidR="00700F9B">
        <w:rPr>
          <w:rFonts w:ascii="Times New Roman" w:hAnsi="Times New Roman"/>
          <w:color w:val="000000"/>
          <w:spacing w:val="-7"/>
          <w:w w:val="105"/>
          <w:sz w:val="24"/>
          <w:szCs w:val="24"/>
        </w:rPr>
        <w:t>.</w:t>
      </w:r>
      <w:proofErr w:type="gramEnd"/>
      <w:r w:rsidR="00700F9B">
        <w:rPr>
          <w:rFonts w:ascii="Times New Roman" w:hAnsi="Times New Roman"/>
          <w:color w:val="000000"/>
          <w:spacing w:val="-7"/>
          <w:w w:val="105"/>
          <w:sz w:val="24"/>
          <w:szCs w:val="24"/>
        </w:rPr>
        <w:t xml:space="preserve"> </w:t>
      </w:r>
      <w:r w:rsidR="00700F9B">
        <w:rPr>
          <w:rFonts w:ascii="Times New Roman" w:hAnsi="Times New Roman"/>
          <w:sz w:val="24"/>
          <w:szCs w:val="24"/>
        </w:rPr>
        <w:t xml:space="preserve"> </w:t>
      </w:r>
      <w:proofErr w:type="gramStart"/>
      <w:r w:rsidR="00700F9B" w:rsidRPr="001C3DEE">
        <w:rPr>
          <w:rFonts w:ascii="Times New Roman" w:hAnsi="Times New Roman"/>
          <w:color w:val="000000"/>
          <w:w w:val="101"/>
          <w:sz w:val="24"/>
          <w:szCs w:val="24"/>
        </w:rPr>
        <w:t>sebagaimana</w:t>
      </w:r>
      <w:proofErr w:type="gramEnd"/>
      <w:r w:rsidR="00700F9B" w:rsidRPr="001C3DEE">
        <w:rPr>
          <w:rFonts w:ascii="Times New Roman" w:hAnsi="Times New Roman"/>
          <w:color w:val="000000"/>
          <w:w w:val="101"/>
          <w:sz w:val="24"/>
          <w:szCs w:val="24"/>
        </w:rPr>
        <w:t xml:space="preserve"> dikemukakan Norman H. Holland </w:t>
      </w:r>
      <w:r w:rsidR="000B7FCD">
        <w:rPr>
          <w:rFonts w:ascii="Times New Roman" w:hAnsi="Times New Roman"/>
          <w:color w:val="000000"/>
          <w:w w:val="101"/>
          <w:sz w:val="24"/>
          <w:szCs w:val="24"/>
        </w:rPr>
        <w:t xml:space="preserve">dalam Fananie </w:t>
      </w:r>
      <w:r w:rsidR="00700F9B">
        <w:rPr>
          <w:rFonts w:ascii="Times New Roman" w:hAnsi="Times New Roman"/>
          <w:color w:val="000000"/>
          <w:w w:val="101"/>
          <w:sz w:val="24"/>
          <w:szCs w:val="24"/>
        </w:rPr>
        <w:t xml:space="preserve"> demikian halnya yang terjadi pada Narta saat ia menemui kekasihnya, Ipah. </w:t>
      </w:r>
      <w:r w:rsidR="000B7FCD">
        <w:rPr>
          <w:rStyle w:val="FootnoteReference"/>
          <w:rFonts w:ascii="Times New Roman" w:hAnsi="Times New Roman"/>
          <w:color w:val="000000"/>
          <w:w w:val="101"/>
          <w:sz w:val="24"/>
          <w:szCs w:val="24"/>
        </w:rPr>
        <w:footnoteReference w:id="17"/>
      </w:r>
    </w:p>
    <w:p w:rsidR="00700F9B" w:rsidRDefault="00700F9B" w:rsidP="000C0D46">
      <w:pPr>
        <w:pStyle w:val="ListParagraph"/>
        <w:spacing w:after="0" w:line="240" w:lineRule="auto"/>
        <w:ind w:left="270" w:firstLine="450"/>
        <w:jc w:val="both"/>
        <w:rPr>
          <w:rFonts w:ascii="Times New Roman" w:hAnsi="Times New Roman"/>
          <w:i/>
          <w:color w:val="000000"/>
          <w:w w:val="101"/>
          <w:sz w:val="24"/>
          <w:szCs w:val="24"/>
        </w:rPr>
      </w:pPr>
      <w:proofErr w:type="gramStart"/>
      <w:r w:rsidRPr="007F315A">
        <w:rPr>
          <w:rFonts w:ascii="Times New Roman" w:hAnsi="Times New Roman"/>
          <w:i/>
          <w:color w:val="000000"/>
          <w:w w:val="101"/>
          <w:sz w:val="24"/>
          <w:szCs w:val="24"/>
        </w:rPr>
        <w:t>“Apa yang kau lakukan, Ipah?</w:t>
      </w:r>
      <w:proofErr w:type="gramEnd"/>
      <w:r w:rsidRPr="007F315A">
        <w:rPr>
          <w:rFonts w:ascii="Times New Roman" w:hAnsi="Times New Roman"/>
          <w:i/>
          <w:color w:val="000000"/>
          <w:w w:val="101"/>
          <w:sz w:val="24"/>
          <w:szCs w:val="24"/>
        </w:rPr>
        <w:t xml:space="preserve"> </w:t>
      </w:r>
      <w:proofErr w:type="gramStart"/>
      <w:r w:rsidRPr="007F315A">
        <w:rPr>
          <w:rFonts w:ascii="Times New Roman" w:hAnsi="Times New Roman"/>
          <w:i/>
          <w:color w:val="000000"/>
          <w:w w:val="101"/>
          <w:sz w:val="24"/>
          <w:szCs w:val="24"/>
        </w:rPr>
        <w:t>Apa</w:t>
      </w:r>
      <w:proofErr w:type="gramEnd"/>
      <w:r w:rsidRPr="007F315A">
        <w:rPr>
          <w:rFonts w:ascii="Times New Roman" w:hAnsi="Times New Roman"/>
          <w:i/>
          <w:color w:val="000000"/>
          <w:w w:val="101"/>
          <w:sz w:val="24"/>
          <w:szCs w:val="24"/>
        </w:rPr>
        <w:t xml:space="preserve"> yang kau perbuat, kasih? </w:t>
      </w:r>
      <w:proofErr w:type="gramStart"/>
      <w:r w:rsidRPr="007F315A">
        <w:rPr>
          <w:rFonts w:ascii="Times New Roman" w:hAnsi="Times New Roman"/>
          <w:i/>
          <w:color w:val="000000"/>
          <w:w w:val="101"/>
          <w:sz w:val="24"/>
          <w:szCs w:val="24"/>
        </w:rPr>
        <w:t>Siap dia?</w:t>
      </w:r>
      <w:proofErr w:type="gramEnd"/>
      <w:r w:rsidRPr="007F315A">
        <w:rPr>
          <w:rFonts w:ascii="Times New Roman" w:hAnsi="Times New Roman"/>
          <w:i/>
          <w:color w:val="000000"/>
          <w:w w:val="101"/>
          <w:sz w:val="24"/>
          <w:szCs w:val="24"/>
        </w:rPr>
        <w:t xml:space="preserve"> </w:t>
      </w:r>
      <w:proofErr w:type="gramStart"/>
      <w:r w:rsidRPr="007F315A">
        <w:rPr>
          <w:rFonts w:ascii="Times New Roman" w:hAnsi="Times New Roman"/>
          <w:i/>
          <w:color w:val="000000"/>
          <w:w w:val="101"/>
          <w:sz w:val="24"/>
          <w:szCs w:val="24"/>
        </w:rPr>
        <w:t>Siapa lelaki itu?</w:t>
      </w:r>
      <w:r>
        <w:rPr>
          <w:rFonts w:ascii="Times New Roman" w:hAnsi="Times New Roman"/>
          <w:i/>
          <w:color w:val="000000"/>
          <w:w w:val="101"/>
          <w:sz w:val="24"/>
          <w:szCs w:val="24"/>
        </w:rPr>
        <w:t>”</w:t>
      </w:r>
      <w:proofErr w:type="gramEnd"/>
      <w:r w:rsidRPr="007F315A">
        <w:rPr>
          <w:rFonts w:ascii="Times New Roman" w:hAnsi="Times New Roman"/>
          <w:i/>
          <w:color w:val="000000"/>
          <w:w w:val="101"/>
          <w:sz w:val="24"/>
          <w:szCs w:val="24"/>
        </w:rPr>
        <w:t xml:space="preserve"> </w:t>
      </w:r>
      <w:proofErr w:type="gramStart"/>
      <w:r w:rsidRPr="007F315A">
        <w:rPr>
          <w:rFonts w:ascii="Times New Roman" w:hAnsi="Times New Roman"/>
          <w:i/>
          <w:color w:val="000000"/>
          <w:w w:val="101"/>
          <w:sz w:val="24"/>
          <w:szCs w:val="24"/>
        </w:rPr>
        <w:t>Dengan bibir dan tekanan kata yang keras, Narta bertanya pada kekasihnya, Ipah.</w:t>
      </w:r>
      <w:proofErr w:type="gramEnd"/>
      <w:r w:rsidRPr="007F315A">
        <w:rPr>
          <w:rFonts w:ascii="Times New Roman" w:hAnsi="Times New Roman"/>
          <w:i/>
          <w:color w:val="000000"/>
          <w:w w:val="101"/>
          <w:sz w:val="24"/>
          <w:szCs w:val="24"/>
        </w:rPr>
        <w:t xml:space="preserve"> </w:t>
      </w:r>
      <w:proofErr w:type="gramStart"/>
      <w:r w:rsidRPr="007F315A">
        <w:rPr>
          <w:rFonts w:ascii="Times New Roman" w:hAnsi="Times New Roman"/>
          <w:i/>
          <w:color w:val="000000"/>
          <w:w w:val="101"/>
          <w:sz w:val="24"/>
          <w:szCs w:val="24"/>
        </w:rPr>
        <w:t>Kedua kakinya bergerak mendekati kedua insane itu.</w:t>
      </w:r>
      <w:proofErr w:type="gramEnd"/>
      <w:r w:rsidRPr="007F315A">
        <w:rPr>
          <w:rFonts w:ascii="Times New Roman" w:hAnsi="Times New Roman"/>
          <w:i/>
          <w:color w:val="000000"/>
          <w:w w:val="101"/>
          <w:sz w:val="24"/>
          <w:szCs w:val="24"/>
        </w:rPr>
        <w:t xml:space="preserve"> </w:t>
      </w:r>
      <w:proofErr w:type="gramStart"/>
      <w:r w:rsidRPr="007F315A">
        <w:rPr>
          <w:rFonts w:ascii="Times New Roman" w:hAnsi="Times New Roman"/>
          <w:i/>
          <w:color w:val="000000"/>
          <w:w w:val="101"/>
          <w:sz w:val="24"/>
          <w:szCs w:val="24"/>
        </w:rPr>
        <w:t>Sepasang manusia yang sementara itu, seakan melihat maut di depannya.</w:t>
      </w:r>
      <w:proofErr w:type="gramEnd"/>
      <w:r w:rsidRPr="007F315A">
        <w:rPr>
          <w:rFonts w:ascii="Times New Roman" w:hAnsi="Times New Roman"/>
          <w:i/>
          <w:color w:val="000000"/>
          <w:w w:val="101"/>
          <w:sz w:val="24"/>
          <w:szCs w:val="24"/>
        </w:rPr>
        <w:t xml:space="preserve"> </w:t>
      </w:r>
    </w:p>
    <w:p w:rsidR="00700F9B" w:rsidRDefault="00700F9B" w:rsidP="00A76E6F">
      <w:pPr>
        <w:pStyle w:val="ListParagraph"/>
        <w:spacing w:after="0" w:line="240" w:lineRule="auto"/>
        <w:ind w:left="270" w:firstLine="540"/>
        <w:jc w:val="both"/>
        <w:rPr>
          <w:rFonts w:ascii="Times New Roman" w:hAnsi="Times New Roman"/>
          <w:i/>
          <w:color w:val="000000"/>
          <w:w w:val="101"/>
          <w:sz w:val="24"/>
          <w:szCs w:val="24"/>
        </w:rPr>
      </w:pPr>
      <w:proofErr w:type="gramStart"/>
      <w:r>
        <w:rPr>
          <w:rFonts w:ascii="Times New Roman" w:hAnsi="Times New Roman"/>
          <w:i/>
          <w:color w:val="000000"/>
          <w:w w:val="101"/>
          <w:sz w:val="24"/>
          <w:szCs w:val="24"/>
        </w:rPr>
        <w:t>Narta melangkah dan makin mendekati ranjang.</w:t>
      </w:r>
      <w:proofErr w:type="gramEnd"/>
      <w:r>
        <w:rPr>
          <w:rFonts w:ascii="Times New Roman" w:hAnsi="Times New Roman"/>
          <w:i/>
          <w:color w:val="000000"/>
          <w:w w:val="101"/>
          <w:sz w:val="24"/>
          <w:szCs w:val="24"/>
        </w:rPr>
        <w:t xml:space="preserve"> </w:t>
      </w:r>
      <w:proofErr w:type="gramStart"/>
      <w:r>
        <w:rPr>
          <w:rFonts w:ascii="Times New Roman" w:hAnsi="Times New Roman"/>
          <w:i/>
          <w:color w:val="000000"/>
          <w:w w:val="101"/>
          <w:sz w:val="24"/>
          <w:szCs w:val="24"/>
        </w:rPr>
        <w:t>Sorot matanya begitu menusuk, merah.</w:t>
      </w:r>
      <w:proofErr w:type="gramEnd"/>
      <w:r>
        <w:rPr>
          <w:rFonts w:ascii="Times New Roman" w:hAnsi="Times New Roman"/>
          <w:i/>
          <w:color w:val="000000"/>
          <w:w w:val="101"/>
          <w:sz w:val="24"/>
          <w:szCs w:val="24"/>
        </w:rPr>
        <w:t xml:space="preserve"> </w:t>
      </w:r>
      <w:proofErr w:type="gramStart"/>
      <w:r>
        <w:rPr>
          <w:rFonts w:ascii="Times New Roman" w:hAnsi="Times New Roman"/>
          <w:i/>
          <w:color w:val="000000"/>
          <w:w w:val="101"/>
          <w:sz w:val="24"/>
          <w:szCs w:val="24"/>
        </w:rPr>
        <w:t>Tak hanya Ipah, lelaki di sebelahnya pun begidik melihatnya.</w:t>
      </w:r>
      <w:proofErr w:type="gramEnd"/>
      <w:r>
        <w:rPr>
          <w:rFonts w:ascii="Times New Roman" w:hAnsi="Times New Roman"/>
          <w:i/>
          <w:color w:val="000000"/>
          <w:w w:val="101"/>
          <w:sz w:val="24"/>
          <w:szCs w:val="24"/>
        </w:rPr>
        <w:t xml:space="preserve"> </w:t>
      </w:r>
      <w:proofErr w:type="gramStart"/>
      <w:r>
        <w:rPr>
          <w:rFonts w:ascii="Times New Roman" w:hAnsi="Times New Roman"/>
          <w:i/>
          <w:color w:val="000000"/>
          <w:w w:val="101"/>
          <w:sz w:val="24"/>
          <w:szCs w:val="24"/>
        </w:rPr>
        <w:t>Tapi tak sempat berkata apa-apa lagi, kedua tangan Narta tiba-tiba sudah mencengkeram leher lelaki itu.</w:t>
      </w:r>
      <w:proofErr w:type="gramEnd"/>
      <w:r>
        <w:rPr>
          <w:rFonts w:ascii="Times New Roman" w:hAnsi="Times New Roman"/>
          <w:i/>
          <w:color w:val="000000"/>
          <w:w w:val="101"/>
          <w:sz w:val="24"/>
          <w:szCs w:val="24"/>
        </w:rPr>
        <w:t xml:space="preserve"> </w:t>
      </w:r>
    </w:p>
    <w:p w:rsidR="00700F9B" w:rsidRDefault="00700F9B" w:rsidP="006B0C3C">
      <w:pPr>
        <w:pStyle w:val="ListParagraph"/>
        <w:spacing w:after="0" w:line="240" w:lineRule="auto"/>
        <w:ind w:left="270" w:firstLine="540"/>
        <w:jc w:val="both"/>
        <w:rPr>
          <w:rFonts w:ascii="Times New Roman" w:hAnsi="Times New Roman"/>
          <w:i/>
          <w:color w:val="000000"/>
          <w:w w:val="101"/>
          <w:sz w:val="24"/>
          <w:szCs w:val="24"/>
        </w:rPr>
      </w:pPr>
      <w:proofErr w:type="gramStart"/>
      <w:r>
        <w:rPr>
          <w:rFonts w:ascii="Times New Roman" w:hAnsi="Times New Roman"/>
          <w:i/>
          <w:color w:val="000000"/>
          <w:w w:val="101"/>
          <w:sz w:val="24"/>
          <w:szCs w:val="24"/>
        </w:rPr>
        <w:t>Setelah lelaki yang di tangan Narta tak berdaya, drama makin berlanjut.</w:t>
      </w:r>
      <w:proofErr w:type="gramEnd"/>
      <w:r>
        <w:rPr>
          <w:rFonts w:ascii="Times New Roman" w:hAnsi="Times New Roman"/>
          <w:i/>
          <w:color w:val="000000"/>
          <w:w w:val="101"/>
          <w:sz w:val="24"/>
          <w:szCs w:val="24"/>
        </w:rPr>
        <w:t xml:space="preserve"> </w:t>
      </w:r>
      <w:proofErr w:type="gramStart"/>
      <w:r>
        <w:rPr>
          <w:rFonts w:ascii="Times New Roman" w:hAnsi="Times New Roman"/>
          <w:i/>
          <w:color w:val="000000"/>
          <w:w w:val="101"/>
          <w:sz w:val="24"/>
          <w:szCs w:val="24"/>
        </w:rPr>
        <w:t xml:space="preserve">Narta kesal dengan ketidaksetiaan Ipah, sementara Ipah berbeda </w:t>
      </w:r>
      <w:r>
        <w:rPr>
          <w:rFonts w:ascii="Times New Roman" w:hAnsi="Times New Roman"/>
          <w:i/>
          <w:color w:val="000000"/>
          <w:w w:val="101"/>
          <w:sz w:val="24"/>
          <w:szCs w:val="24"/>
        </w:rPr>
        <w:lastRenderedPageBreak/>
        <w:t>pendirian, bahwa semua lelaki yang mencitainya pada hakikatnya hanya menginginkan tubuhnya saja, termasuk juga Narta.</w:t>
      </w:r>
      <w:proofErr w:type="gramEnd"/>
      <w:r>
        <w:rPr>
          <w:rFonts w:ascii="Times New Roman" w:hAnsi="Times New Roman"/>
          <w:i/>
          <w:color w:val="000000"/>
          <w:w w:val="101"/>
          <w:sz w:val="24"/>
          <w:szCs w:val="24"/>
        </w:rPr>
        <w:t xml:space="preserve"> Akhirnya, </w:t>
      </w:r>
      <w:proofErr w:type="gramStart"/>
      <w:r>
        <w:rPr>
          <w:rFonts w:ascii="Times New Roman" w:hAnsi="Times New Roman"/>
          <w:i/>
          <w:color w:val="000000"/>
          <w:w w:val="101"/>
          <w:sz w:val="24"/>
          <w:szCs w:val="24"/>
        </w:rPr>
        <w:t>tragedi  berdarah</w:t>
      </w:r>
      <w:proofErr w:type="gramEnd"/>
      <w:r>
        <w:rPr>
          <w:rFonts w:ascii="Times New Roman" w:hAnsi="Times New Roman"/>
          <w:i/>
          <w:color w:val="000000"/>
          <w:w w:val="101"/>
          <w:sz w:val="24"/>
          <w:szCs w:val="24"/>
        </w:rPr>
        <w:t xml:space="preserve"> pun terjadi lagi. Narta dengan spontan dan sekuat tenaga mencengkram leher Ipah begitu kencang </w:t>
      </w:r>
      <w:proofErr w:type="gramStart"/>
      <w:r>
        <w:rPr>
          <w:rFonts w:ascii="Times New Roman" w:hAnsi="Times New Roman"/>
          <w:i/>
          <w:color w:val="000000"/>
          <w:w w:val="101"/>
          <w:sz w:val="24"/>
          <w:szCs w:val="24"/>
        </w:rPr>
        <w:t>hingga  Ipah</w:t>
      </w:r>
      <w:proofErr w:type="gramEnd"/>
      <w:r>
        <w:rPr>
          <w:rFonts w:ascii="Times New Roman" w:hAnsi="Times New Roman"/>
          <w:i/>
          <w:color w:val="000000"/>
          <w:w w:val="101"/>
          <w:sz w:val="24"/>
          <w:szCs w:val="24"/>
        </w:rPr>
        <w:t xml:space="preserve"> jatuh terkulai dan tak berdaya. </w:t>
      </w:r>
    </w:p>
    <w:p w:rsidR="00700F9B" w:rsidRDefault="000C0D46" w:rsidP="000C0D46">
      <w:pPr>
        <w:pStyle w:val="ListParagraph"/>
        <w:spacing w:after="0" w:line="240" w:lineRule="auto"/>
        <w:ind w:left="0"/>
        <w:rPr>
          <w:rFonts w:ascii="Times New Roman" w:hAnsi="Times New Roman"/>
          <w:i/>
          <w:color w:val="000000"/>
          <w:w w:val="101"/>
          <w:sz w:val="24"/>
          <w:szCs w:val="24"/>
        </w:rPr>
      </w:pPr>
      <w:r>
        <w:rPr>
          <w:rFonts w:ascii="Times New Roman" w:hAnsi="Times New Roman"/>
          <w:i/>
          <w:color w:val="000000"/>
          <w:w w:val="101"/>
          <w:sz w:val="24"/>
          <w:szCs w:val="24"/>
        </w:rPr>
        <w:t xml:space="preserve">       </w:t>
      </w:r>
      <w:r w:rsidR="00700F9B">
        <w:rPr>
          <w:rFonts w:ascii="Times New Roman" w:hAnsi="Times New Roman"/>
          <w:i/>
          <w:color w:val="000000"/>
          <w:w w:val="101"/>
          <w:sz w:val="24"/>
          <w:szCs w:val="24"/>
        </w:rPr>
        <w:t xml:space="preserve">(Langit Tak Lagi Biru, </w:t>
      </w:r>
      <w:proofErr w:type="gramStart"/>
      <w:r w:rsidR="00700F9B">
        <w:rPr>
          <w:rFonts w:ascii="Times New Roman" w:hAnsi="Times New Roman"/>
          <w:i/>
          <w:color w:val="000000"/>
          <w:w w:val="101"/>
          <w:sz w:val="24"/>
          <w:szCs w:val="24"/>
        </w:rPr>
        <w:t>hlm.:</w:t>
      </w:r>
      <w:proofErr w:type="gramEnd"/>
      <w:r w:rsidR="00700F9B">
        <w:rPr>
          <w:rFonts w:ascii="Times New Roman" w:hAnsi="Times New Roman"/>
          <w:i/>
          <w:color w:val="000000"/>
          <w:w w:val="101"/>
          <w:sz w:val="24"/>
          <w:szCs w:val="24"/>
        </w:rPr>
        <w:t xml:space="preserve"> 31)</w:t>
      </w:r>
    </w:p>
    <w:p w:rsidR="00700F9B" w:rsidRDefault="00700F9B" w:rsidP="00AA7110">
      <w:pPr>
        <w:pStyle w:val="ListParagraph"/>
        <w:spacing w:after="0" w:line="240" w:lineRule="auto"/>
        <w:ind w:left="0"/>
        <w:jc w:val="right"/>
        <w:rPr>
          <w:rFonts w:ascii="Times New Roman" w:hAnsi="Times New Roman"/>
          <w:i/>
          <w:color w:val="000000"/>
          <w:w w:val="101"/>
          <w:sz w:val="24"/>
          <w:szCs w:val="24"/>
        </w:rPr>
      </w:pPr>
    </w:p>
    <w:p w:rsidR="00700F9B" w:rsidRDefault="00700F9B" w:rsidP="00AA7110">
      <w:pPr>
        <w:pStyle w:val="ListParagraph"/>
        <w:spacing w:after="0" w:line="240" w:lineRule="auto"/>
        <w:ind w:left="0" w:firstLine="720"/>
        <w:jc w:val="both"/>
        <w:rPr>
          <w:rFonts w:ascii="Times New Roman" w:hAnsi="Times New Roman"/>
          <w:color w:val="000000"/>
          <w:w w:val="101"/>
          <w:sz w:val="24"/>
          <w:szCs w:val="24"/>
        </w:rPr>
      </w:pPr>
      <w:proofErr w:type="gramStart"/>
      <w:r>
        <w:rPr>
          <w:rFonts w:ascii="Times New Roman" w:hAnsi="Times New Roman"/>
          <w:color w:val="000000"/>
          <w:w w:val="101"/>
          <w:sz w:val="24"/>
          <w:szCs w:val="24"/>
        </w:rPr>
        <w:t>Gambaran penggalan kisah di atas menunjukkan bahwa perubahan-perubahan perilaku dapat terjadi secara psikologis akibat rangsangan yang berasal dari diri manusia.</w:t>
      </w:r>
      <w:proofErr w:type="gramEnd"/>
      <w:r>
        <w:rPr>
          <w:rFonts w:ascii="Times New Roman" w:hAnsi="Times New Roman"/>
          <w:color w:val="000000"/>
          <w:w w:val="101"/>
          <w:sz w:val="24"/>
          <w:szCs w:val="24"/>
        </w:rPr>
        <w:t xml:space="preserve"> </w:t>
      </w:r>
      <w:proofErr w:type="gramStart"/>
      <w:r>
        <w:rPr>
          <w:rFonts w:ascii="Times New Roman" w:hAnsi="Times New Roman"/>
          <w:color w:val="000000"/>
          <w:w w:val="101"/>
          <w:sz w:val="24"/>
          <w:szCs w:val="24"/>
        </w:rPr>
        <w:t xml:space="preserve">Dalam konteks teoretik sejalan dengan yang dikemukakan oleh Holland bahwa secara psikoanalitik hal ini berkaitan dengan </w:t>
      </w:r>
      <w:r w:rsidRPr="00D66C0B">
        <w:rPr>
          <w:rFonts w:ascii="Times New Roman" w:hAnsi="Times New Roman"/>
          <w:i/>
          <w:color w:val="000000"/>
          <w:w w:val="101"/>
          <w:sz w:val="24"/>
          <w:szCs w:val="24"/>
        </w:rPr>
        <w:t>hysteria, maniac, dan schizophrenia.</w:t>
      </w:r>
      <w:proofErr w:type="gramEnd"/>
      <w:r>
        <w:rPr>
          <w:rFonts w:ascii="Times New Roman" w:hAnsi="Times New Roman"/>
          <w:color w:val="000000"/>
          <w:w w:val="101"/>
          <w:sz w:val="24"/>
          <w:szCs w:val="24"/>
        </w:rPr>
        <w:t xml:space="preserve"> </w:t>
      </w:r>
    </w:p>
    <w:p w:rsidR="00700F9B" w:rsidRDefault="00700F9B" w:rsidP="00AA7110">
      <w:pPr>
        <w:pStyle w:val="ListParagraph"/>
        <w:spacing w:after="0" w:line="240" w:lineRule="auto"/>
        <w:ind w:left="0" w:firstLine="720"/>
        <w:jc w:val="both"/>
        <w:rPr>
          <w:rFonts w:ascii="Times New Roman" w:hAnsi="Times New Roman"/>
          <w:color w:val="000000"/>
          <w:w w:val="101"/>
          <w:sz w:val="24"/>
          <w:szCs w:val="24"/>
        </w:rPr>
      </w:pPr>
      <w:proofErr w:type="gramStart"/>
      <w:r>
        <w:rPr>
          <w:rFonts w:ascii="Times New Roman" w:hAnsi="Times New Roman"/>
          <w:color w:val="000000"/>
          <w:w w:val="101"/>
          <w:sz w:val="24"/>
          <w:szCs w:val="24"/>
        </w:rPr>
        <w:t xml:space="preserve">Niat Narta untuk membalas dendam dan kejadian yang dialaminya selama dalam penjara bisa jadi semacam </w:t>
      </w:r>
      <w:r w:rsidRPr="00263333">
        <w:rPr>
          <w:rFonts w:ascii="Times New Roman" w:hAnsi="Times New Roman"/>
          <w:i/>
          <w:color w:val="000000"/>
          <w:w w:val="101"/>
          <w:sz w:val="24"/>
          <w:szCs w:val="24"/>
        </w:rPr>
        <w:t>hysteria.</w:t>
      </w:r>
      <w:proofErr w:type="gramEnd"/>
      <w:r w:rsidRPr="00263333">
        <w:rPr>
          <w:rFonts w:ascii="Times New Roman" w:hAnsi="Times New Roman"/>
          <w:i/>
          <w:color w:val="000000"/>
          <w:w w:val="101"/>
          <w:sz w:val="24"/>
          <w:szCs w:val="24"/>
        </w:rPr>
        <w:t xml:space="preserve"> </w:t>
      </w:r>
      <w:proofErr w:type="gramStart"/>
      <w:r w:rsidRPr="00263333">
        <w:rPr>
          <w:rFonts w:ascii="Times New Roman" w:hAnsi="Times New Roman"/>
          <w:i/>
          <w:color w:val="000000"/>
          <w:w w:val="101"/>
          <w:sz w:val="24"/>
          <w:szCs w:val="24"/>
        </w:rPr>
        <w:t>Hysteria</w:t>
      </w:r>
      <w:r>
        <w:rPr>
          <w:rFonts w:ascii="Times New Roman" w:hAnsi="Times New Roman"/>
          <w:color w:val="000000"/>
          <w:w w:val="101"/>
          <w:sz w:val="24"/>
          <w:szCs w:val="24"/>
        </w:rPr>
        <w:t xml:space="preserve">  yang</w:t>
      </w:r>
      <w:proofErr w:type="gramEnd"/>
      <w:r>
        <w:rPr>
          <w:rFonts w:ascii="Times New Roman" w:hAnsi="Times New Roman"/>
          <w:color w:val="000000"/>
          <w:w w:val="101"/>
          <w:sz w:val="24"/>
          <w:szCs w:val="24"/>
        </w:rPr>
        <w:t xml:space="preserve"> datangya secara terus </w:t>
      </w:r>
      <w:r w:rsidR="00A76E6F">
        <w:rPr>
          <w:rFonts w:ascii="Times New Roman" w:hAnsi="Times New Roman"/>
          <w:color w:val="000000"/>
          <w:w w:val="101"/>
          <w:sz w:val="24"/>
          <w:szCs w:val="24"/>
        </w:rPr>
        <w:t xml:space="preserve">-menrus dapat menimbulkan </w:t>
      </w:r>
      <w:r w:rsidR="00A76E6F" w:rsidRPr="00A76E6F">
        <w:rPr>
          <w:rFonts w:ascii="Times New Roman" w:hAnsi="Times New Roman"/>
          <w:i/>
          <w:color w:val="000000"/>
          <w:w w:val="101"/>
          <w:sz w:val="24"/>
          <w:szCs w:val="24"/>
        </w:rPr>
        <w:t>maniac</w:t>
      </w:r>
      <w:r>
        <w:rPr>
          <w:rFonts w:ascii="Times New Roman" w:hAnsi="Times New Roman"/>
          <w:color w:val="000000"/>
          <w:w w:val="101"/>
          <w:sz w:val="24"/>
          <w:szCs w:val="24"/>
        </w:rPr>
        <w:t xml:space="preserve">, yaitu suatu kelainan jiwa yang berkaitan dengan kepuasan jiwa orang tersebut melakukan suatu dorongan yang sangat kuat dalam dirinya. </w:t>
      </w:r>
      <w:proofErr w:type="gramStart"/>
      <w:r>
        <w:rPr>
          <w:rFonts w:ascii="Times New Roman" w:hAnsi="Times New Roman"/>
          <w:color w:val="000000"/>
          <w:w w:val="101"/>
          <w:sz w:val="24"/>
          <w:szCs w:val="24"/>
        </w:rPr>
        <w:t xml:space="preserve">Perilaku </w:t>
      </w:r>
      <w:r w:rsidRPr="00263333">
        <w:rPr>
          <w:rFonts w:ascii="Times New Roman" w:hAnsi="Times New Roman"/>
          <w:i/>
          <w:color w:val="000000"/>
          <w:w w:val="101"/>
          <w:sz w:val="24"/>
          <w:szCs w:val="24"/>
        </w:rPr>
        <w:t>maniac</w:t>
      </w:r>
      <w:r>
        <w:rPr>
          <w:rFonts w:ascii="Times New Roman" w:hAnsi="Times New Roman"/>
          <w:color w:val="000000"/>
          <w:w w:val="101"/>
          <w:sz w:val="24"/>
          <w:szCs w:val="24"/>
        </w:rPr>
        <w:t xml:space="preserve"> tersebut dapat berupa kebrutalan, penyiksaan, hingga pembunuhan.</w:t>
      </w:r>
      <w:proofErr w:type="gramEnd"/>
      <w:r>
        <w:rPr>
          <w:rFonts w:ascii="Times New Roman" w:hAnsi="Times New Roman"/>
          <w:color w:val="000000"/>
          <w:w w:val="101"/>
          <w:sz w:val="24"/>
          <w:szCs w:val="24"/>
        </w:rPr>
        <w:t xml:space="preserve"> </w:t>
      </w:r>
      <w:proofErr w:type="gramStart"/>
      <w:r>
        <w:rPr>
          <w:rFonts w:ascii="Times New Roman" w:hAnsi="Times New Roman"/>
          <w:color w:val="000000"/>
          <w:w w:val="101"/>
          <w:sz w:val="24"/>
          <w:szCs w:val="24"/>
        </w:rPr>
        <w:t xml:space="preserve">Begitu pula halnya dengan konteks </w:t>
      </w:r>
      <w:r w:rsidRPr="00263333">
        <w:rPr>
          <w:rFonts w:ascii="Times New Roman" w:hAnsi="Times New Roman"/>
          <w:i/>
          <w:color w:val="000000"/>
          <w:w w:val="101"/>
          <w:sz w:val="24"/>
          <w:szCs w:val="24"/>
        </w:rPr>
        <w:t>schizophrenia</w:t>
      </w:r>
      <w:r>
        <w:rPr>
          <w:rFonts w:ascii="Times New Roman" w:hAnsi="Times New Roman"/>
          <w:color w:val="000000"/>
          <w:w w:val="101"/>
          <w:sz w:val="24"/>
          <w:szCs w:val="24"/>
        </w:rPr>
        <w:t>.</w:t>
      </w:r>
      <w:proofErr w:type="gramEnd"/>
      <w:r>
        <w:rPr>
          <w:rFonts w:ascii="Times New Roman" w:hAnsi="Times New Roman"/>
          <w:color w:val="000000"/>
          <w:w w:val="101"/>
          <w:sz w:val="24"/>
          <w:szCs w:val="24"/>
        </w:rPr>
        <w:t xml:space="preserve"> Dalam hal ini dalam diri Narta sebenarnya terjadi proses </w:t>
      </w:r>
      <w:r w:rsidRPr="00A76E6F">
        <w:rPr>
          <w:rFonts w:ascii="Times New Roman" w:hAnsi="Times New Roman"/>
          <w:i/>
          <w:color w:val="000000"/>
          <w:w w:val="101"/>
          <w:sz w:val="24"/>
          <w:szCs w:val="24"/>
        </w:rPr>
        <w:t>schizophrenia</w:t>
      </w:r>
      <w:r>
        <w:rPr>
          <w:rFonts w:ascii="Times New Roman" w:hAnsi="Times New Roman"/>
          <w:color w:val="000000"/>
          <w:w w:val="101"/>
          <w:sz w:val="24"/>
          <w:szCs w:val="24"/>
        </w:rPr>
        <w:t xml:space="preserve">, yaitu perubahan perilaku yang hangat, familiar, patuh, menyenangkan, setia pada kekasih menjadi orang yang berhati besi tanpa perasaan, dan kejam.  </w:t>
      </w:r>
    </w:p>
    <w:p w:rsidR="00700F9B" w:rsidRDefault="00700F9B" w:rsidP="00AA7110">
      <w:pPr>
        <w:pStyle w:val="ListParagraph"/>
        <w:spacing w:after="0" w:line="240" w:lineRule="auto"/>
        <w:ind w:left="0" w:firstLine="720"/>
        <w:jc w:val="both"/>
        <w:rPr>
          <w:rFonts w:ascii="Times New Roman" w:hAnsi="Times New Roman"/>
          <w:sz w:val="24"/>
          <w:szCs w:val="24"/>
        </w:rPr>
      </w:pPr>
      <w:r>
        <w:rPr>
          <w:rFonts w:ascii="Times New Roman" w:hAnsi="Times New Roman"/>
          <w:sz w:val="24"/>
          <w:szCs w:val="24"/>
        </w:rPr>
        <w:t xml:space="preserve">Dalam kacamata normal, perilaku yang diperlihatkan Narta </w:t>
      </w:r>
      <w:r>
        <w:rPr>
          <w:rFonts w:ascii="Times New Roman" w:hAnsi="Times New Roman"/>
          <w:sz w:val="24"/>
          <w:szCs w:val="24"/>
        </w:rPr>
        <w:lastRenderedPageBreak/>
        <w:t xml:space="preserve">tersebut jelas merupakan satu bentuk </w:t>
      </w:r>
      <w:r w:rsidRPr="00A76E6F">
        <w:rPr>
          <w:rFonts w:ascii="Times New Roman" w:hAnsi="Times New Roman"/>
          <w:i/>
          <w:sz w:val="24"/>
          <w:szCs w:val="24"/>
        </w:rPr>
        <w:t>state of madness</w:t>
      </w:r>
      <w:r>
        <w:rPr>
          <w:rFonts w:ascii="Times New Roman" w:hAnsi="Times New Roman"/>
          <w:sz w:val="24"/>
          <w:szCs w:val="24"/>
        </w:rPr>
        <w:t xml:space="preserve">, yaitu suatu bentuk kegilaan </w:t>
      </w:r>
      <w:r w:rsidRPr="000C0D46">
        <w:rPr>
          <w:rFonts w:ascii="Times New Roman" w:hAnsi="Times New Roman"/>
          <w:i/>
          <w:sz w:val="24"/>
          <w:szCs w:val="24"/>
        </w:rPr>
        <w:t>histerys</w:t>
      </w:r>
      <w:r>
        <w:rPr>
          <w:rFonts w:ascii="Times New Roman" w:hAnsi="Times New Roman"/>
          <w:sz w:val="24"/>
          <w:szCs w:val="24"/>
        </w:rPr>
        <w:t xml:space="preserve"> yang menggambarkan  hilangnya hubungan  antara realitas batin dengan perilaku dan pikiran. Bukti </w:t>
      </w:r>
      <w:proofErr w:type="gramStart"/>
      <w:r>
        <w:rPr>
          <w:rFonts w:ascii="Times New Roman" w:hAnsi="Times New Roman"/>
          <w:sz w:val="24"/>
          <w:szCs w:val="24"/>
        </w:rPr>
        <w:t>lain</w:t>
      </w:r>
      <w:proofErr w:type="gramEnd"/>
      <w:r>
        <w:rPr>
          <w:rFonts w:ascii="Times New Roman" w:hAnsi="Times New Roman"/>
          <w:sz w:val="24"/>
          <w:szCs w:val="24"/>
        </w:rPr>
        <w:t xml:space="preserve"> yang menunjukkan perilaku tersebut adalah sikap dari Ipah, kekasih Narta. Awalnya </w:t>
      </w:r>
      <w:proofErr w:type="gramStart"/>
      <w:r>
        <w:rPr>
          <w:rFonts w:ascii="Times New Roman" w:hAnsi="Times New Roman"/>
          <w:sz w:val="24"/>
          <w:szCs w:val="24"/>
        </w:rPr>
        <w:t>ia</w:t>
      </w:r>
      <w:proofErr w:type="gramEnd"/>
      <w:r>
        <w:rPr>
          <w:rFonts w:ascii="Times New Roman" w:hAnsi="Times New Roman"/>
          <w:sz w:val="24"/>
          <w:szCs w:val="24"/>
        </w:rPr>
        <w:t xml:space="preserve"> adalah gadis yang lugu dan setia, namun karena keadaan pahit menimpa dirinya </w:t>
      </w:r>
      <w:r w:rsidR="00A76E6F">
        <w:rPr>
          <w:rFonts w:ascii="Times New Roman" w:hAnsi="Times New Roman"/>
          <w:sz w:val="24"/>
          <w:szCs w:val="24"/>
        </w:rPr>
        <w:t xml:space="preserve">secara terus-menerus maka </w:t>
      </w:r>
      <w:r>
        <w:rPr>
          <w:rFonts w:ascii="Times New Roman" w:hAnsi="Times New Roman"/>
          <w:sz w:val="24"/>
          <w:szCs w:val="24"/>
        </w:rPr>
        <w:t>hilanglah kep</w:t>
      </w:r>
      <w:r w:rsidR="00A76E6F">
        <w:rPr>
          <w:rFonts w:ascii="Times New Roman" w:hAnsi="Times New Roman"/>
          <w:sz w:val="24"/>
          <w:szCs w:val="24"/>
        </w:rPr>
        <w:t>o</w:t>
      </w:r>
      <w:r>
        <w:rPr>
          <w:rFonts w:ascii="Times New Roman" w:hAnsi="Times New Roman"/>
          <w:sz w:val="24"/>
          <w:szCs w:val="24"/>
        </w:rPr>
        <w:t>losan</w:t>
      </w:r>
      <w:r w:rsidR="00A76E6F">
        <w:rPr>
          <w:rFonts w:ascii="Times New Roman" w:hAnsi="Times New Roman"/>
          <w:sz w:val="24"/>
          <w:szCs w:val="24"/>
        </w:rPr>
        <w:t>, kejujuran,</w:t>
      </w:r>
      <w:r>
        <w:rPr>
          <w:rFonts w:ascii="Times New Roman" w:hAnsi="Times New Roman"/>
          <w:sz w:val="24"/>
          <w:szCs w:val="24"/>
        </w:rPr>
        <w:t xml:space="preserve"> dan kesetiaannya seperti yang digambarkan dalam nukilan di atas. </w:t>
      </w:r>
    </w:p>
    <w:p w:rsidR="00700F9B" w:rsidRDefault="006B0C3C" w:rsidP="00AA7110">
      <w:pPr>
        <w:pStyle w:val="ListParagraph"/>
        <w:spacing w:after="0" w:line="240" w:lineRule="auto"/>
        <w:ind w:left="0"/>
        <w:jc w:val="both"/>
        <w:rPr>
          <w:rFonts w:ascii="Times New Roman" w:hAnsi="Times New Roman"/>
          <w:sz w:val="24"/>
          <w:szCs w:val="24"/>
        </w:rPr>
      </w:pPr>
      <w:r>
        <w:rPr>
          <w:rFonts w:ascii="Times New Roman" w:hAnsi="Times New Roman"/>
          <w:sz w:val="24"/>
          <w:szCs w:val="24"/>
        </w:rPr>
        <w:tab/>
        <w:t xml:space="preserve">Situasi psikologi yang bersumber dari </w:t>
      </w:r>
      <w:r w:rsidR="00D75D63">
        <w:rPr>
          <w:rFonts w:ascii="Times New Roman" w:hAnsi="Times New Roman"/>
          <w:sz w:val="24"/>
          <w:szCs w:val="24"/>
        </w:rPr>
        <w:t xml:space="preserve">gejolak </w:t>
      </w:r>
      <w:r w:rsidR="00BD6230">
        <w:rPr>
          <w:rFonts w:ascii="Times New Roman" w:hAnsi="Times New Roman"/>
          <w:sz w:val="24"/>
          <w:szCs w:val="24"/>
        </w:rPr>
        <w:t>serta tekanan sos</w:t>
      </w:r>
      <w:r w:rsidR="00D75D63">
        <w:rPr>
          <w:rFonts w:ascii="Times New Roman" w:hAnsi="Times New Roman"/>
          <w:sz w:val="24"/>
          <w:szCs w:val="24"/>
        </w:rPr>
        <w:t xml:space="preserve">ial, politik, ekonomi, dan berbagai peristiwa lainnya tidak jarang menyita konflik </w:t>
      </w:r>
      <w:proofErr w:type="gramStart"/>
      <w:r w:rsidR="00D75D63">
        <w:rPr>
          <w:rFonts w:ascii="Times New Roman" w:hAnsi="Times New Roman"/>
          <w:sz w:val="24"/>
          <w:szCs w:val="24"/>
        </w:rPr>
        <w:t>psikologi  induvidu</w:t>
      </w:r>
      <w:proofErr w:type="gramEnd"/>
      <w:r w:rsidR="00D75D63">
        <w:rPr>
          <w:rFonts w:ascii="Times New Roman" w:hAnsi="Times New Roman"/>
          <w:sz w:val="24"/>
          <w:szCs w:val="24"/>
        </w:rPr>
        <w:t xml:space="preserve">. </w:t>
      </w:r>
      <w:proofErr w:type="gramStart"/>
      <w:r w:rsidR="00BD6230">
        <w:rPr>
          <w:rFonts w:ascii="Times New Roman" w:hAnsi="Times New Roman"/>
          <w:sz w:val="24"/>
          <w:szCs w:val="24"/>
        </w:rPr>
        <w:t>Dialektika</w:t>
      </w:r>
      <w:r w:rsidR="00D75D63">
        <w:rPr>
          <w:rFonts w:ascii="Times New Roman" w:hAnsi="Times New Roman"/>
          <w:sz w:val="24"/>
          <w:szCs w:val="24"/>
        </w:rPr>
        <w:t xml:space="preserve"> peran antara </w:t>
      </w:r>
      <w:r w:rsidR="00D75D63" w:rsidRPr="00D75D63">
        <w:rPr>
          <w:rFonts w:ascii="Times New Roman" w:hAnsi="Times New Roman"/>
          <w:i/>
          <w:sz w:val="24"/>
          <w:szCs w:val="24"/>
        </w:rPr>
        <w:t>id, ego, dan superego</w:t>
      </w:r>
      <w:r w:rsidR="00D75D63">
        <w:rPr>
          <w:rFonts w:ascii="Times New Roman" w:hAnsi="Times New Roman"/>
          <w:sz w:val="24"/>
          <w:szCs w:val="24"/>
        </w:rPr>
        <w:t xml:space="preserve"> selalu terjadi.</w:t>
      </w:r>
      <w:proofErr w:type="gramEnd"/>
      <w:r w:rsidR="00D75D63">
        <w:rPr>
          <w:rFonts w:ascii="Times New Roman" w:hAnsi="Times New Roman"/>
          <w:sz w:val="24"/>
          <w:szCs w:val="24"/>
        </w:rPr>
        <w:t xml:space="preserve"> Pilihan peran psikologi oleh tiap induvidu tersebut selalu </w:t>
      </w:r>
      <w:proofErr w:type="gramStart"/>
      <w:r w:rsidR="00D75D63">
        <w:rPr>
          <w:rFonts w:ascii="Times New Roman" w:hAnsi="Times New Roman"/>
          <w:sz w:val="24"/>
          <w:szCs w:val="24"/>
        </w:rPr>
        <w:t>akan</w:t>
      </w:r>
      <w:proofErr w:type="gramEnd"/>
      <w:r w:rsidR="00D75D63">
        <w:rPr>
          <w:rFonts w:ascii="Times New Roman" w:hAnsi="Times New Roman"/>
          <w:sz w:val="24"/>
          <w:szCs w:val="24"/>
        </w:rPr>
        <w:t xml:space="preserve"> membawa konsekuensi </w:t>
      </w:r>
      <w:r w:rsidR="00BD6230">
        <w:rPr>
          <w:rFonts w:ascii="Times New Roman" w:hAnsi="Times New Roman"/>
          <w:sz w:val="24"/>
          <w:szCs w:val="24"/>
        </w:rPr>
        <w:t xml:space="preserve">kalah atau dikalahkan oleh kekuatan yang begitu mendominasi </w:t>
      </w:r>
      <w:r w:rsidR="00D75D63">
        <w:rPr>
          <w:rFonts w:ascii="Times New Roman" w:hAnsi="Times New Roman"/>
          <w:sz w:val="24"/>
          <w:szCs w:val="24"/>
        </w:rPr>
        <w:t xml:space="preserve">sebagaimana digambarkan pada tokoh Narta dan Ipah dalam Cerpen </w:t>
      </w:r>
      <w:r w:rsidR="00D75D63" w:rsidRPr="00D75D63">
        <w:rPr>
          <w:rFonts w:ascii="Times New Roman" w:hAnsi="Times New Roman"/>
          <w:i/>
          <w:sz w:val="24"/>
          <w:szCs w:val="24"/>
        </w:rPr>
        <w:t>Langit Tak Lagi</w:t>
      </w:r>
      <w:r w:rsidR="00D75D63">
        <w:rPr>
          <w:rFonts w:ascii="Times New Roman" w:hAnsi="Times New Roman"/>
          <w:sz w:val="24"/>
          <w:szCs w:val="24"/>
        </w:rPr>
        <w:t xml:space="preserve"> Biru karya Radhar panca Dahana di atas. </w:t>
      </w:r>
    </w:p>
    <w:p w:rsidR="00D75D63" w:rsidRPr="00D66C0B" w:rsidRDefault="00D75D63" w:rsidP="00AA7110">
      <w:pPr>
        <w:pStyle w:val="ListParagraph"/>
        <w:spacing w:after="0" w:line="240" w:lineRule="auto"/>
        <w:ind w:left="0"/>
        <w:jc w:val="both"/>
        <w:rPr>
          <w:rFonts w:ascii="Times New Roman" w:hAnsi="Times New Roman"/>
          <w:sz w:val="24"/>
          <w:szCs w:val="24"/>
        </w:rPr>
      </w:pPr>
    </w:p>
    <w:p w:rsidR="00700F9B" w:rsidRPr="00447C7E" w:rsidRDefault="00700F9B" w:rsidP="00AA7110">
      <w:pPr>
        <w:pStyle w:val="ListParagraph"/>
        <w:spacing w:after="0" w:line="240" w:lineRule="auto"/>
        <w:ind w:left="0"/>
        <w:jc w:val="both"/>
        <w:rPr>
          <w:rFonts w:ascii="Times New Roman" w:hAnsi="Times New Roman"/>
          <w:b/>
          <w:color w:val="000000"/>
          <w:sz w:val="24"/>
          <w:szCs w:val="24"/>
        </w:rPr>
      </w:pPr>
      <w:r w:rsidRPr="00447C7E">
        <w:rPr>
          <w:rFonts w:ascii="Times New Roman" w:hAnsi="Times New Roman"/>
          <w:b/>
          <w:color w:val="000000"/>
          <w:sz w:val="24"/>
          <w:szCs w:val="24"/>
        </w:rPr>
        <w:t xml:space="preserve">Telaah Psikoanalisis cerpen </w:t>
      </w:r>
      <w:r w:rsidRPr="00447C7E">
        <w:rPr>
          <w:rFonts w:ascii="Times New Roman" w:hAnsi="Times New Roman"/>
          <w:b/>
          <w:i/>
          <w:color w:val="000000"/>
          <w:sz w:val="24"/>
          <w:szCs w:val="24"/>
        </w:rPr>
        <w:t>Masa Depan Kesunyian</w:t>
      </w:r>
      <w:r w:rsidRPr="00447C7E">
        <w:rPr>
          <w:rFonts w:ascii="Times New Roman" w:hAnsi="Times New Roman"/>
          <w:b/>
          <w:color w:val="000000"/>
          <w:sz w:val="24"/>
          <w:szCs w:val="24"/>
        </w:rPr>
        <w:t xml:space="preserve"> </w:t>
      </w:r>
    </w:p>
    <w:p w:rsidR="00447C7E" w:rsidRPr="005B596C" w:rsidRDefault="00447C7E" w:rsidP="000B7FCD">
      <w:pPr>
        <w:pStyle w:val="ListParagraph"/>
        <w:spacing w:after="0" w:line="240" w:lineRule="auto"/>
        <w:ind w:left="0" w:firstLine="720"/>
        <w:jc w:val="both"/>
        <w:rPr>
          <w:rFonts w:ascii="Times New Roman" w:hAnsi="Times New Roman"/>
          <w:sz w:val="24"/>
          <w:szCs w:val="24"/>
        </w:rPr>
      </w:pPr>
      <w:r>
        <w:rPr>
          <w:rFonts w:ascii="Times New Roman" w:hAnsi="Times New Roman"/>
          <w:sz w:val="24"/>
          <w:szCs w:val="24"/>
        </w:rPr>
        <w:t xml:space="preserve">Cerpen Masa </w:t>
      </w:r>
      <w:proofErr w:type="gramStart"/>
      <w:r>
        <w:rPr>
          <w:rFonts w:ascii="Times New Roman" w:hAnsi="Times New Roman"/>
          <w:sz w:val="24"/>
          <w:szCs w:val="24"/>
        </w:rPr>
        <w:t>depan</w:t>
      </w:r>
      <w:proofErr w:type="gramEnd"/>
      <w:r>
        <w:rPr>
          <w:rFonts w:ascii="Times New Roman" w:hAnsi="Times New Roman"/>
          <w:sz w:val="24"/>
          <w:szCs w:val="24"/>
        </w:rPr>
        <w:t xml:space="preserve"> Kesunyian merupakan cerpen yang yang sekaligus menjadil judul utama kumpulan cerpen karya Radar Panca Dahana. C</w:t>
      </w:r>
      <w:r w:rsidR="00700F9B">
        <w:rPr>
          <w:rFonts w:ascii="Times New Roman" w:hAnsi="Times New Roman"/>
          <w:sz w:val="24"/>
          <w:szCs w:val="24"/>
        </w:rPr>
        <w:t xml:space="preserve">erpen </w:t>
      </w:r>
      <w:r w:rsidR="00700F9B" w:rsidRPr="00AC6D73">
        <w:rPr>
          <w:rFonts w:ascii="Times New Roman" w:hAnsi="Times New Roman"/>
          <w:i/>
          <w:sz w:val="24"/>
          <w:szCs w:val="24"/>
        </w:rPr>
        <w:t>Langit Tak Lagi Biru</w:t>
      </w:r>
      <w:r w:rsidR="00700F9B">
        <w:rPr>
          <w:rFonts w:ascii="Times New Roman" w:hAnsi="Times New Roman"/>
          <w:sz w:val="24"/>
          <w:szCs w:val="24"/>
        </w:rPr>
        <w:t xml:space="preserve"> </w:t>
      </w:r>
      <w:r>
        <w:rPr>
          <w:rFonts w:ascii="Times New Roman" w:hAnsi="Times New Roman"/>
          <w:sz w:val="24"/>
          <w:szCs w:val="24"/>
        </w:rPr>
        <w:t xml:space="preserve">yang telah dianalisis sebelumnya </w:t>
      </w:r>
      <w:r w:rsidR="00700F9B">
        <w:rPr>
          <w:rFonts w:ascii="Times New Roman" w:hAnsi="Times New Roman"/>
          <w:sz w:val="24"/>
          <w:szCs w:val="24"/>
        </w:rPr>
        <w:t>menggambarkan tentang dendam dan amarah induvidu atau tokoh terhadap seseorang</w:t>
      </w:r>
      <w:r w:rsidR="00761566">
        <w:rPr>
          <w:rFonts w:ascii="Times New Roman" w:hAnsi="Times New Roman"/>
          <w:sz w:val="24"/>
          <w:szCs w:val="24"/>
        </w:rPr>
        <w:t xml:space="preserve"> --</w:t>
      </w:r>
      <w:r w:rsidR="00E14D03">
        <w:rPr>
          <w:rFonts w:ascii="Times New Roman" w:hAnsi="Times New Roman"/>
          <w:sz w:val="24"/>
          <w:szCs w:val="24"/>
        </w:rPr>
        <w:t xml:space="preserve">bisa dipahami </w:t>
      </w:r>
      <w:proofErr w:type="gramStart"/>
      <w:r w:rsidR="00E14D03">
        <w:rPr>
          <w:rFonts w:ascii="Times New Roman" w:hAnsi="Times New Roman"/>
          <w:sz w:val="24"/>
          <w:szCs w:val="24"/>
        </w:rPr>
        <w:t>dengan  dengan</w:t>
      </w:r>
      <w:proofErr w:type="gramEnd"/>
      <w:r w:rsidR="00E14D03">
        <w:rPr>
          <w:rFonts w:ascii="Times New Roman" w:hAnsi="Times New Roman"/>
          <w:sz w:val="24"/>
          <w:szCs w:val="24"/>
        </w:rPr>
        <w:t xml:space="preserve"> </w:t>
      </w:r>
      <w:r w:rsidR="00761566">
        <w:rPr>
          <w:rFonts w:ascii="Times New Roman" w:hAnsi="Times New Roman"/>
          <w:sz w:val="24"/>
          <w:szCs w:val="24"/>
        </w:rPr>
        <w:t>zaman-- yang telah menzalimi</w:t>
      </w:r>
      <w:r w:rsidR="00700F9B">
        <w:rPr>
          <w:rFonts w:ascii="Times New Roman" w:hAnsi="Times New Roman"/>
          <w:sz w:val="24"/>
          <w:szCs w:val="24"/>
        </w:rPr>
        <w:t xml:space="preserve"> dan merenggu</w:t>
      </w:r>
      <w:r w:rsidR="00761566">
        <w:rPr>
          <w:rFonts w:ascii="Times New Roman" w:hAnsi="Times New Roman"/>
          <w:sz w:val="24"/>
          <w:szCs w:val="24"/>
        </w:rPr>
        <w:t>t kebahagiannya. Sebaliknya</w:t>
      </w:r>
      <w:proofErr w:type="gramStart"/>
      <w:r w:rsidR="00761566">
        <w:rPr>
          <w:rFonts w:ascii="Times New Roman" w:hAnsi="Times New Roman"/>
          <w:sz w:val="24"/>
          <w:szCs w:val="24"/>
        </w:rPr>
        <w:t xml:space="preserve">, </w:t>
      </w:r>
      <w:r>
        <w:rPr>
          <w:rFonts w:ascii="Times New Roman" w:hAnsi="Times New Roman"/>
          <w:sz w:val="24"/>
          <w:szCs w:val="24"/>
        </w:rPr>
        <w:t xml:space="preserve"> </w:t>
      </w:r>
      <w:r w:rsidR="00700F9B">
        <w:rPr>
          <w:rFonts w:ascii="Times New Roman" w:hAnsi="Times New Roman"/>
          <w:sz w:val="24"/>
          <w:szCs w:val="24"/>
        </w:rPr>
        <w:t>cerpen</w:t>
      </w:r>
      <w:proofErr w:type="gramEnd"/>
      <w:r w:rsidR="00700F9B">
        <w:rPr>
          <w:rFonts w:ascii="Times New Roman" w:hAnsi="Times New Roman"/>
          <w:sz w:val="24"/>
          <w:szCs w:val="24"/>
        </w:rPr>
        <w:t xml:space="preserve"> </w:t>
      </w:r>
      <w:r w:rsidRPr="00447C7E">
        <w:rPr>
          <w:rFonts w:ascii="Times New Roman" w:hAnsi="Times New Roman"/>
          <w:i/>
          <w:sz w:val="24"/>
          <w:szCs w:val="24"/>
        </w:rPr>
        <w:t>Masa Depan Kesunyian</w:t>
      </w:r>
      <w:r w:rsidR="00700F9B">
        <w:rPr>
          <w:rFonts w:ascii="Times New Roman" w:hAnsi="Times New Roman"/>
          <w:sz w:val="24"/>
          <w:szCs w:val="24"/>
        </w:rPr>
        <w:t xml:space="preserve"> </w:t>
      </w:r>
      <w:r w:rsidR="00700F9B">
        <w:rPr>
          <w:rFonts w:ascii="Times New Roman" w:hAnsi="Times New Roman"/>
          <w:sz w:val="24"/>
          <w:szCs w:val="24"/>
        </w:rPr>
        <w:lastRenderedPageBreak/>
        <w:t>menggabarkan rumitnya kehidupan kota yang penuh dengan persaingan, kebisingan, serta berbagai keruwetan masyarakat untuk mendapatkan penghidupan</w:t>
      </w:r>
      <w:r w:rsidR="00761566">
        <w:rPr>
          <w:rFonts w:ascii="Times New Roman" w:hAnsi="Times New Roman"/>
          <w:sz w:val="24"/>
          <w:szCs w:val="24"/>
        </w:rPr>
        <w:t xml:space="preserve"> dan memaknai kehidupan.</w:t>
      </w:r>
      <w:r>
        <w:rPr>
          <w:rFonts w:ascii="Times New Roman" w:hAnsi="Times New Roman"/>
          <w:sz w:val="24"/>
          <w:szCs w:val="24"/>
        </w:rPr>
        <w:t xml:space="preserve"> </w:t>
      </w:r>
      <w:r w:rsidR="00700F9B">
        <w:rPr>
          <w:rFonts w:ascii="Times New Roman" w:hAnsi="Times New Roman"/>
          <w:sz w:val="24"/>
          <w:szCs w:val="24"/>
        </w:rPr>
        <w:t xml:space="preserve"> </w:t>
      </w:r>
      <w:r>
        <w:rPr>
          <w:rFonts w:ascii="Times New Roman" w:hAnsi="Times New Roman"/>
          <w:sz w:val="24"/>
          <w:szCs w:val="24"/>
        </w:rPr>
        <w:t xml:space="preserve">Upaya dari masyarakat kota untuk </w:t>
      </w:r>
      <w:r w:rsidR="00761566">
        <w:rPr>
          <w:rFonts w:ascii="Times New Roman" w:hAnsi="Times New Roman"/>
          <w:sz w:val="24"/>
          <w:szCs w:val="24"/>
        </w:rPr>
        <w:t xml:space="preserve">memaknai dan </w:t>
      </w:r>
      <w:r>
        <w:rPr>
          <w:rFonts w:ascii="Times New Roman" w:hAnsi="Times New Roman"/>
          <w:sz w:val="24"/>
          <w:szCs w:val="24"/>
        </w:rPr>
        <w:t xml:space="preserve">memenuhi hajat hidupnya tersebut selalu diwarnai dengan kemunculan sosok </w:t>
      </w:r>
      <w:proofErr w:type="gramStart"/>
      <w:r>
        <w:rPr>
          <w:rFonts w:ascii="Times New Roman" w:hAnsi="Times New Roman"/>
          <w:sz w:val="24"/>
          <w:szCs w:val="24"/>
        </w:rPr>
        <w:t xml:space="preserve">yang </w:t>
      </w:r>
      <w:r w:rsidR="00700F9B">
        <w:rPr>
          <w:rFonts w:ascii="Times New Roman" w:hAnsi="Times New Roman"/>
          <w:sz w:val="24"/>
          <w:szCs w:val="24"/>
        </w:rPr>
        <w:t xml:space="preserve"> </w:t>
      </w:r>
      <w:r>
        <w:rPr>
          <w:rFonts w:ascii="Times New Roman" w:hAnsi="Times New Roman"/>
          <w:sz w:val="24"/>
          <w:szCs w:val="24"/>
        </w:rPr>
        <w:t>men</w:t>
      </w:r>
      <w:r w:rsidR="00700F9B">
        <w:rPr>
          <w:rFonts w:ascii="Times New Roman" w:hAnsi="Times New Roman"/>
          <w:sz w:val="24"/>
          <w:szCs w:val="24"/>
        </w:rPr>
        <w:t>dominasi</w:t>
      </w:r>
      <w:proofErr w:type="gramEnd"/>
      <w:r>
        <w:rPr>
          <w:rFonts w:ascii="Times New Roman" w:hAnsi="Times New Roman"/>
          <w:sz w:val="24"/>
          <w:szCs w:val="24"/>
        </w:rPr>
        <w:t>. Akibatnya</w:t>
      </w:r>
      <w:proofErr w:type="gramStart"/>
      <w:r>
        <w:rPr>
          <w:rFonts w:ascii="Times New Roman" w:hAnsi="Times New Roman"/>
          <w:sz w:val="24"/>
          <w:szCs w:val="24"/>
        </w:rPr>
        <w:t xml:space="preserve">, </w:t>
      </w:r>
      <w:r w:rsidR="00700F9B">
        <w:rPr>
          <w:rFonts w:ascii="Times New Roman" w:hAnsi="Times New Roman"/>
          <w:sz w:val="24"/>
          <w:szCs w:val="24"/>
        </w:rPr>
        <w:t xml:space="preserve"> terjadilah</w:t>
      </w:r>
      <w:proofErr w:type="gramEnd"/>
      <w:r w:rsidR="00700F9B">
        <w:rPr>
          <w:rFonts w:ascii="Times New Roman" w:hAnsi="Times New Roman"/>
          <w:sz w:val="24"/>
          <w:szCs w:val="24"/>
        </w:rPr>
        <w:t xml:space="preserve"> kooptasi kekuasaan dan ekonomi. </w:t>
      </w:r>
      <w:proofErr w:type="gramStart"/>
      <w:r w:rsidR="005B596C">
        <w:rPr>
          <w:rFonts w:ascii="Times New Roman" w:hAnsi="Times New Roman"/>
          <w:sz w:val="24"/>
          <w:szCs w:val="24"/>
        </w:rPr>
        <w:t>Fenomena tersebut juga dapat memunculkan agretivitas.</w:t>
      </w:r>
      <w:proofErr w:type="gramEnd"/>
      <w:r w:rsidR="005B596C">
        <w:rPr>
          <w:rFonts w:ascii="Times New Roman" w:hAnsi="Times New Roman"/>
          <w:sz w:val="24"/>
          <w:szCs w:val="24"/>
        </w:rPr>
        <w:t xml:space="preserve"> </w:t>
      </w:r>
      <w:r w:rsidR="005B596C" w:rsidRPr="005B596C">
        <w:rPr>
          <w:rFonts w:ascii="Times New Roman" w:hAnsi="Times New Roman"/>
          <w:sz w:val="24"/>
          <w:szCs w:val="24"/>
        </w:rPr>
        <w:t>Menurut Smith dkk (1999:5) yang tel</w:t>
      </w:r>
      <w:r w:rsidR="000B7FCD">
        <w:rPr>
          <w:rFonts w:ascii="Times New Roman" w:hAnsi="Times New Roman"/>
          <w:sz w:val="24"/>
          <w:szCs w:val="24"/>
        </w:rPr>
        <w:t>ah dikuti oleh Wahyudi</w:t>
      </w:r>
      <w:r w:rsidR="005B596C" w:rsidRPr="005B596C">
        <w:rPr>
          <w:rFonts w:ascii="Times New Roman" w:hAnsi="Times New Roman"/>
          <w:sz w:val="24"/>
          <w:szCs w:val="24"/>
        </w:rPr>
        <w:t xml:space="preserve"> </w:t>
      </w:r>
      <w:proofErr w:type="gramStart"/>
      <w:r w:rsidR="005B596C" w:rsidRPr="005B596C">
        <w:rPr>
          <w:rFonts w:ascii="Times New Roman" w:hAnsi="Times New Roman"/>
          <w:sz w:val="24"/>
          <w:szCs w:val="24"/>
        </w:rPr>
        <w:t>bahwa  agresivitas</w:t>
      </w:r>
      <w:proofErr w:type="gramEnd"/>
      <w:r w:rsidR="005B596C" w:rsidRPr="005B596C">
        <w:rPr>
          <w:rFonts w:ascii="Times New Roman" w:hAnsi="Times New Roman"/>
          <w:sz w:val="24"/>
          <w:szCs w:val="24"/>
        </w:rPr>
        <w:t xml:space="preserve"> terjadi dikarenakan mereka yang melakukan tindak agresivitas ini dimaksudkan sebagai salah satu upaya untuk mencapai tujuan hidup mereka yaitu menuju superioritas.</w:t>
      </w:r>
      <w:r w:rsidR="000B7FCD">
        <w:rPr>
          <w:rStyle w:val="FootnoteReference"/>
          <w:rFonts w:ascii="Times New Roman" w:hAnsi="Times New Roman"/>
          <w:sz w:val="24"/>
          <w:szCs w:val="24"/>
        </w:rPr>
        <w:footnoteReference w:id="18"/>
      </w:r>
    </w:p>
    <w:p w:rsidR="00700F9B" w:rsidRDefault="00BF7A5A" w:rsidP="003D27DF">
      <w:pPr>
        <w:pStyle w:val="ListParagraph"/>
        <w:spacing w:after="0" w:line="240" w:lineRule="auto"/>
        <w:ind w:left="0" w:firstLine="720"/>
        <w:jc w:val="both"/>
        <w:rPr>
          <w:rFonts w:ascii="Times New Roman" w:hAnsi="Times New Roman"/>
          <w:sz w:val="24"/>
          <w:szCs w:val="24"/>
        </w:rPr>
      </w:pPr>
      <w:proofErr w:type="gramStart"/>
      <w:r>
        <w:rPr>
          <w:rFonts w:ascii="Times New Roman" w:hAnsi="Times New Roman"/>
          <w:sz w:val="24"/>
          <w:szCs w:val="24"/>
        </w:rPr>
        <w:t>Koopta</w:t>
      </w:r>
      <w:r w:rsidR="00447C7E">
        <w:rPr>
          <w:rFonts w:ascii="Times New Roman" w:hAnsi="Times New Roman"/>
          <w:sz w:val="24"/>
          <w:szCs w:val="24"/>
        </w:rPr>
        <w:t>si dari induvidu serta beberapa kelompok terhadap induvidu serta beberapa kelompok lainnya senantiasa memper</w:t>
      </w:r>
      <w:r w:rsidR="00700F9B">
        <w:rPr>
          <w:rFonts w:ascii="Times New Roman" w:hAnsi="Times New Roman"/>
          <w:sz w:val="24"/>
          <w:szCs w:val="24"/>
        </w:rPr>
        <w:t xml:space="preserve">syaratkan adanya induvidu atau kelompok yang </w:t>
      </w:r>
      <w:r w:rsidR="00447C7E">
        <w:rPr>
          <w:rFonts w:ascii="Times New Roman" w:hAnsi="Times New Roman"/>
          <w:sz w:val="24"/>
          <w:szCs w:val="24"/>
        </w:rPr>
        <w:t xml:space="preserve">yang </w:t>
      </w:r>
      <w:r w:rsidR="00700F9B">
        <w:rPr>
          <w:rFonts w:ascii="Times New Roman" w:hAnsi="Times New Roman"/>
          <w:sz w:val="24"/>
          <w:szCs w:val="24"/>
        </w:rPr>
        <w:t>terkalahkan atau dikalahkan</w:t>
      </w:r>
      <w:r w:rsidR="00447C7E">
        <w:rPr>
          <w:rFonts w:ascii="Times New Roman" w:hAnsi="Times New Roman"/>
          <w:sz w:val="24"/>
          <w:szCs w:val="24"/>
        </w:rPr>
        <w:t xml:space="preserve"> oleh induvidu atau kelompok yang mendominasi.</w:t>
      </w:r>
      <w:proofErr w:type="gramEnd"/>
      <w:r w:rsidR="00447C7E">
        <w:rPr>
          <w:rFonts w:ascii="Times New Roman" w:hAnsi="Times New Roman"/>
          <w:sz w:val="24"/>
          <w:szCs w:val="24"/>
        </w:rPr>
        <w:t xml:space="preserve"> </w:t>
      </w:r>
      <w:r w:rsidR="00700F9B">
        <w:rPr>
          <w:rFonts w:ascii="Times New Roman" w:hAnsi="Times New Roman"/>
          <w:sz w:val="24"/>
          <w:szCs w:val="24"/>
        </w:rPr>
        <w:t xml:space="preserve">Jadi, </w:t>
      </w:r>
      <w:r w:rsidR="00447C7E">
        <w:rPr>
          <w:rFonts w:ascii="Times New Roman" w:hAnsi="Times New Roman"/>
          <w:sz w:val="24"/>
          <w:szCs w:val="24"/>
        </w:rPr>
        <w:t xml:space="preserve">dalam situasi hiruk pikuk itulah </w:t>
      </w:r>
      <w:r w:rsidR="00700F9B">
        <w:rPr>
          <w:rFonts w:ascii="Times New Roman" w:hAnsi="Times New Roman"/>
          <w:sz w:val="24"/>
          <w:szCs w:val="24"/>
        </w:rPr>
        <w:t xml:space="preserve">perlunya </w:t>
      </w:r>
      <w:r w:rsidR="00447C7E">
        <w:rPr>
          <w:rFonts w:ascii="Times New Roman" w:hAnsi="Times New Roman"/>
          <w:sz w:val="24"/>
          <w:szCs w:val="24"/>
        </w:rPr>
        <w:t xml:space="preserve">rehat sejenak dalam suasana “sunyi” agar mendengar secara saksama bisikan </w:t>
      </w:r>
      <w:r w:rsidR="00447C7E" w:rsidRPr="005B596C">
        <w:rPr>
          <w:rFonts w:ascii="Times New Roman" w:hAnsi="Times New Roman"/>
          <w:i/>
          <w:sz w:val="24"/>
          <w:szCs w:val="24"/>
        </w:rPr>
        <w:t>superego</w:t>
      </w:r>
      <w:r w:rsidR="00447C7E" w:rsidRPr="00447C7E">
        <w:rPr>
          <w:rFonts w:ascii="Times New Roman" w:hAnsi="Times New Roman"/>
          <w:sz w:val="24"/>
          <w:szCs w:val="24"/>
        </w:rPr>
        <w:t xml:space="preserve">, yakni </w:t>
      </w:r>
      <w:r w:rsidR="00447C7E" w:rsidRPr="00447C7E">
        <w:rPr>
          <w:rFonts w:ascii="Times New Roman" w:eastAsia="Times New Roman" w:hAnsi="Times New Roman"/>
          <w:color w:val="212121"/>
          <w:sz w:val="24"/>
          <w:szCs w:val="24"/>
        </w:rPr>
        <w:t>berupa</w:t>
      </w:r>
      <w:r w:rsidR="00447C7E">
        <w:rPr>
          <w:rFonts w:ascii="Times New Roman" w:eastAsia="Times New Roman" w:hAnsi="Times New Roman"/>
          <w:color w:val="212121"/>
          <w:sz w:val="24"/>
          <w:szCs w:val="24"/>
          <w:lang w:val="id-ID"/>
        </w:rPr>
        <w:t xml:space="preserve"> sensor moral, </w:t>
      </w:r>
      <w:proofErr w:type="gramStart"/>
      <w:r w:rsidR="00447C7E">
        <w:rPr>
          <w:rFonts w:ascii="Times New Roman" w:eastAsia="Times New Roman" w:hAnsi="Times New Roman"/>
          <w:color w:val="212121"/>
          <w:sz w:val="24"/>
          <w:szCs w:val="24"/>
        </w:rPr>
        <w:t>atau</w:t>
      </w:r>
      <w:proofErr w:type="gramEnd"/>
      <w:r w:rsidR="00447C7E" w:rsidRPr="00447C7E">
        <w:rPr>
          <w:rFonts w:ascii="Times New Roman" w:eastAsia="Times New Roman" w:hAnsi="Times New Roman"/>
          <w:color w:val="212121"/>
          <w:sz w:val="24"/>
          <w:szCs w:val="24"/>
          <w:lang w:val="id-ID"/>
        </w:rPr>
        <w:t xml:space="preserve"> suara</w:t>
      </w:r>
      <w:r w:rsidR="00447C7E" w:rsidRPr="00447C7E">
        <w:rPr>
          <w:rFonts w:ascii="Times New Roman" w:eastAsia="Times New Roman" w:hAnsi="Times New Roman"/>
          <w:color w:val="212121"/>
          <w:sz w:val="24"/>
          <w:szCs w:val="24"/>
        </w:rPr>
        <w:t xml:space="preserve"> </w:t>
      </w:r>
      <w:r w:rsidR="00447C7E" w:rsidRPr="00447C7E">
        <w:rPr>
          <w:rFonts w:ascii="Times New Roman" w:eastAsia="Times New Roman" w:hAnsi="Times New Roman"/>
          <w:color w:val="212121"/>
          <w:sz w:val="24"/>
          <w:szCs w:val="24"/>
          <w:lang w:val="id-ID"/>
        </w:rPr>
        <w:t>hati nurani</w:t>
      </w:r>
      <w:r w:rsidR="00447C7E" w:rsidRPr="00447C7E">
        <w:rPr>
          <w:rFonts w:ascii="Times New Roman" w:eastAsia="Times New Roman" w:hAnsi="Times New Roman"/>
          <w:color w:val="212121"/>
          <w:sz w:val="24"/>
          <w:szCs w:val="24"/>
        </w:rPr>
        <w:t>.</w:t>
      </w:r>
      <w:r w:rsidR="000B7FCD">
        <w:rPr>
          <w:rStyle w:val="FootnoteReference"/>
          <w:rFonts w:ascii="Times New Roman" w:eastAsia="Times New Roman" w:hAnsi="Times New Roman"/>
          <w:color w:val="212121"/>
          <w:sz w:val="24"/>
          <w:szCs w:val="24"/>
        </w:rPr>
        <w:footnoteReference w:id="19"/>
      </w:r>
      <w:r w:rsidR="00447C7E" w:rsidRPr="00447C7E">
        <w:rPr>
          <w:rFonts w:ascii="Times New Roman" w:hAnsi="Times New Roman"/>
        </w:rPr>
        <w:t xml:space="preserve"> </w:t>
      </w:r>
      <w:r w:rsidR="00447C7E" w:rsidRPr="00447C7E">
        <w:rPr>
          <w:rFonts w:ascii="Times New Roman" w:hAnsi="Times New Roman"/>
          <w:sz w:val="24"/>
          <w:szCs w:val="24"/>
        </w:rPr>
        <w:t xml:space="preserve"> </w:t>
      </w:r>
      <w:r w:rsidR="00700F9B">
        <w:rPr>
          <w:rFonts w:ascii="Times New Roman" w:hAnsi="Times New Roman"/>
          <w:sz w:val="24"/>
          <w:szCs w:val="24"/>
        </w:rPr>
        <w:t xml:space="preserve"> </w:t>
      </w:r>
    </w:p>
    <w:p w:rsidR="00C1505E" w:rsidRDefault="00761566" w:rsidP="00E47285">
      <w:pPr>
        <w:pStyle w:val="ListParagraph"/>
        <w:spacing w:after="0" w:line="240" w:lineRule="auto"/>
        <w:ind w:left="0" w:firstLine="720"/>
        <w:jc w:val="both"/>
        <w:rPr>
          <w:rFonts w:ascii="Times New Roman" w:hAnsi="Times New Roman"/>
          <w:sz w:val="24"/>
          <w:szCs w:val="24"/>
        </w:rPr>
      </w:pPr>
      <w:r>
        <w:rPr>
          <w:rFonts w:ascii="Times New Roman" w:hAnsi="Times New Roman"/>
          <w:sz w:val="24"/>
          <w:szCs w:val="24"/>
        </w:rPr>
        <w:lastRenderedPageBreak/>
        <w:t xml:space="preserve">Penyajian kisah dalam </w:t>
      </w:r>
      <w:r w:rsidR="00447C7E">
        <w:rPr>
          <w:rFonts w:ascii="Times New Roman" w:hAnsi="Times New Roman"/>
          <w:sz w:val="24"/>
          <w:szCs w:val="24"/>
        </w:rPr>
        <w:t xml:space="preserve">Cerpen </w:t>
      </w:r>
      <w:r w:rsidR="00700F9B" w:rsidRPr="00447C7E">
        <w:rPr>
          <w:rFonts w:ascii="Times New Roman" w:hAnsi="Times New Roman"/>
          <w:i/>
          <w:sz w:val="24"/>
          <w:szCs w:val="24"/>
        </w:rPr>
        <w:t>Masa Depan Kesunyian</w:t>
      </w:r>
      <w:r w:rsidR="00700F9B">
        <w:rPr>
          <w:rFonts w:ascii="Times New Roman" w:hAnsi="Times New Roman"/>
          <w:sz w:val="24"/>
          <w:szCs w:val="24"/>
        </w:rPr>
        <w:t xml:space="preserve"> lebih banyak mengedepankan </w:t>
      </w:r>
      <w:r w:rsidR="00447C7E">
        <w:rPr>
          <w:rFonts w:ascii="Times New Roman" w:hAnsi="Times New Roman"/>
          <w:sz w:val="24"/>
          <w:szCs w:val="24"/>
        </w:rPr>
        <w:t>kiasan tentang hilangnya “diri”</w:t>
      </w:r>
      <w:r w:rsidR="00E47285">
        <w:rPr>
          <w:rFonts w:ascii="Times New Roman" w:hAnsi="Times New Roman"/>
          <w:sz w:val="24"/>
          <w:szCs w:val="24"/>
        </w:rPr>
        <w:t xml:space="preserve"> yang disimbolkan dengan semakin pudarnya</w:t>
      </w:r>
      <w:r w:rsidR="00700F9B">
        <w:rPr>
          <w:rFonts w:ascii="Times New Roman" w:hAnsi="Times New Roman"/>
          <w:sz w:val="24"/>
          <w:szCs w:val="24"/>
        </w:rPr>
        <w:t xml:space="preserve"> suasana </w:t>
      </w:r>
      <w:r w:rsidR="00E47285">
        <w:rPr>
          <w:rFonts w:ascii="Times New Roman" w:hAnsi="Times New Roman"/>
          <w:sz w:val="24"/>
          <w:szCs w:val="24"/>
        </w:rPr>
        <w:t xml:space="preserve">kehidupan  tempo dulu, yaitu berupa </w:t>
      </w:r>
      <w:r w:rsidR="00700F9B">
        <w:rPr>
          <w:rFonts w:ascii="Times New Roman" w:hAnsi="Times New Roman"/>
          <w:sz w:val="24"/>
          <w:szCs w:val="24"/>
        </w:rPr>
        <w:t xml:space="preserve">kehidupan perkampungan yang </w:t>
      </w:r>
      <w:r w:rsidR="00E47285">
        <w:rPr>
          <w:rFonts w:ascii="Times New Roman" w:hAnsi="Times New Roman"/>
          <w:sz w:val="24"/>
          <w:szCs w:val="24"/>
        </w:rPr>
        <w:t xml:space="preserve">sangat </w:t>
      </w:r>
      <w:r w:rsidR="00700F9B">
        <w:rPr>
          <w:rFonts w:ascii="Times New Roman" w:hAnsi="Times New Roman"/>
          <w:sz w:val="24"/>
          <w:szCs w:val="24"/>
        </w:rPr>
        <w:t>sederhana</w:t>
      </w:r>
      <w:r w:rsidR="00E47285">
        <w:rPr>
          <w:rFonts w:ascii="Times New Roman" w:hAnsi="Times New Roman"/>
          <w:sz w:val="24"/>
          <w:szCs w:val="24"/>
        </w:rPr>
        <w:t xml:space="preserve">. </w:t>
      </w:r>
      <w:proofErr w:type="gramStart"/>
      <w:r w:rsidR="00E47285">
        <w:rPr>
          <w:rFonts w:ascii="Times New Roman" w:hAnsi="Times New Roman"/>
          <w:sz w:val="24"/>
          <w:szCs w:val="24"/>
        </w:rPr>
        <w:t xml:space="preserve">Suasana </w:t>
      </w:r>
      <w:r w:rsidR="00700F9B">
        <w:rPr>
          <w:rFonts w:ascii="Times New Roman" w:hAnsi="Times New Roman"/>
          <w:sz w:val="24"/>
          <w:szCs w:val="24"/>
        </w:rPr>
        <w:t xml:space="preserve">jalanan </w:t>
      </w:r>
      <w:r w:rsidR="00C1505E">
        <w:rPr>
          <w:rFonts w:ascii="Times New Roman" w:hAnsi="Times New Roman"/>
          <w:sz w:val="24"/>
          <w:szCs w:val="24"/>
        </w:rPr>
        <w:t>begitu</w:t>
      </w:r>
      <w:r w:rsidR="00E47285">
        <w:rPr>
          <w:rFonts w:ascii="Times New Roman" w:hAnsi="Times New Roman"/>
          <w:sz w:val="24"/>
          <w:szCs w:val="24"/>
        </w:rPr>
        <w:t xml:space="preserve"> lengang </w:t>
      </w:r>
      <w:r w:rsidR="00C1505E">
        <w:rPr>
          <w:rFonts w:ascii="Times New Roman" w:hAnsi="Times New Roman"/>
          <w:sz w:val="24"/>
          <w:szCs w:val="24"/>
        </w:rPr>
        <w:t xml:space="preserve">serta </w:t>
      </w:r>
      <w:r w:rsidR="00E47285">
        <w:rPr>
          <w:rFonts w:ascii="Times New Roman" w:hAnsi="Times New Roman"/>
          <w:sz w:val="24"/>
          <w:szCs w:val="24"/>
        </w:rPr>
        <w:t xml:space="preserve">dengan kondisi </w:t>
      </w:r>
      <w:r w:rsidR="00C1505E">
        <w:rPr>
          <w:rFonts w:ascii="Times New Roman" w:hAnsi="Times New Roman"/>
          <w:sz w:val="24"/>
          <w:szCs w:val="24"/>
        </w:rPr>
        <w:t>yang tidak beraturan,</w:t>
      </w:r>
      <w:r w:rsidR="00E47285">
        <w:rPr>
          <w:rFonts w:ascii="Times New Roman" w:hAnsi="Times New Roman"/>
          <w:sz w:val="24"/>
          <w:szCs w:val="24"/>
        </w:rPr>
        <w:t xml:space="preserve"> </w:t>
      </w:r>
      <w:r w:rsidR="00700F9B">
        <w:rPr>
          <w:rFonts w:ascii="Times New Roman" w:hAnsi="Times New Roman"/>
          <w:sz w:val="24"/>
          <w:szCs w:val="24"/>
        </w:rPr>
        <w:t>suara nyanyian serangga di malam hari, kegiatan ritual keagamaa</w:t>
      </w:r>
      <w:r w:rsidR="00C1505E">
        <w:rPr>
          <w:rFonts w:ascii="Times New Roman" w:hAnsi="Times New Roman"/>
          <w:sz w:val="24"/>
          <w:szCs w:val="24"/>
        </w:rPr>
        <w:t>n di tempat-tempat peribadatan.</w:t>
      </w:r>
      <w:proofErr w:type="gramEnd"/>
      <w:r w:rsidR="00C1505E">
        <w:rPr>
          <w:rFonts w:ascii="Times New Roman" w:hAnsi="Times New Roman"/>
          <w:sz w:val="24"/>
          <w:szCs w:val="24"/>
        </w:rPr>
        <w:t xml:space="preserve"> Suasana </w:t>
      </w:r>
      <w:proofErr w:type="gramStart"/>
      <w:r w:rsidR="00C1505E">
        <w:rPr>
          <w:rFonts w:ascii="Times New Roman" w:hAnsi="Times New Roman"/>
          <w:sz w:val="24"/>
          <w:szCs w:val="24"/>
        </w:rPr>
        <w:t>kehidupan  tersebut</w:t>
      </w:r>
      <w:proofErr w:type="gramEnd"/>
      <w:r w:rsidR="00C1505E">
        <w:rPr>
          <w:rFonts w:ascii="Times New Roman" w:hAnsi="Times New Roman"/>
          <w:sz w:val="24"/>
          <w:szCs w:val="24"/>
        </w:rPr>
        <w:t xml:space="preserve"> berganti dengan yang penuh dengan suasana hiruk-pikuk, persaingan, individual, serta berbagai macam perilaku  kehidupan kota yang penuh dengan paradoks. </w:t>
      </w:r>
    </w:p>
    <w:p w:rsidR="005C6B57" w:rsidRDefault="005C6B57" w:rsidP="005C6B57">
      <w:pPr>
        <w:pStyle w:val="ListParagraph"/>
        <w:spacing w:after="0" w:line="240" w:lineRule="auto"/>
        <w:ind w:left="0" w:firstLine="720"/>
        <w:jc w:val="both"/>
        <w:rPr>
          <w:rFonts w:ascii="Times New Roman" w:hAnsi="Times New Roman"/>
          <w:sz w:val="24"/>
          <w:szCs w:val="24"/>
        </w:rPr>
      </w:pPr>
      <w:r>
        <w:rPr>
          <w:rFonts w:ascii="Times New Roman" w:hAnsi="Times New Roman"/>
          <w:sz w:val="24"/>
          <w:szCs w:val="24"/>
        </w:rPr>
        <w:t xml:space="preserve">Keparadoksan kehidupan </w:t>
      </w:r>
      <w:proofErr w:type="gramStart"/>
      <w:r>
        <w:rPr>
          <w:rFonts w:ascii="Times New Roman" w:hAnsi="Times New Roman"/>
          <w:sz w:val="24"/>
          <w:szCs w:val="24"/>
        </w:rPr>
        <w:t>kota</w:t>
      </w:r>
      <w:proofErr w:type="gramEnd"/>
      <w:r>
        <w:rPr>
          <w:rFonts w:ascii="Times New Roman" w:hAnsi="Times New Roman"/>
          <w:sz w:val="24"/>
          <w:szCs w:val="24"/>
        </w:rPr>
        <w:t xml:space="preserve"> tersebut bukan hanya dalam mendapatkan lahan makanan untuk memenuhi kebutuhan hidupnya, melaikan juga berkaitan dengan cara menikamati hasil usahanya tersebut.  Makan</w:t>
      </w:r>
      <w:r w:rsidR="00AC17DC">
        <w:rPr>
          <w:rFonts w:ascii="Times New Roman" w:hAnsi="Times New Roman"/>
          <w:sz w:val="24"/>
          <w:szCs w:val="24"/>
        </w:rPr>
        <w:t xml:space="preserve"> misalnya</w:t>
      </w:r>
      <w:proofErr w:type="gramStart"/>
      <w:r w:rsidR="00AC17DC">
        <w:rPr>
          <w:rFonts w:ascii="Times New Roman" w:hAnsi="Times New Roman"/>
          <w:sz w:val="24"/>
          <w:szCs w:val="24"/>
        </w:rPr>
        <w:t xml:space="preserve">, </w:t>
      </w:r>
      <w:r>
        <w:rPr>
          <w:rFonts w:ascii="Times New Roman" w:hAnsi="Times New Roman"/>
          <w:sz w:val="24"/>
          <w:szCs w:val="24"/>
        </w:rPr>
        <w:t xml:space="preserve"> semula</w:t>
      </w:r>
      <w:proofErr w:type="gramEnd"/>
      <w:r>
        <w:rPr>
          <w:rFonts w:ascii="Times New Roman" w:hAnsi="Times New Roman"/>
          <w:sz w:val="24"/>
          <w:szCs w:val="24"/>
        </w:rPr>
        <w:t xml:space="preserve"> dilakukan oleh seseorang untuk menghilangkan rasa lapar, namun hal ini sudah beralih makna, sebagaimana diutarakan oleh </w:t>
      </w:r>
      <w:r>
        <w:rPr>
          <w:sz w:val="23"/>
          <w:szCs w:val="23"/>
        </w:rPr>
        <w:t xml:space="preserve">Anderson (2005: 97) </w:t>
      </w:r>
      <w:r w:rsidRPr="005C6B57">
        <w:rPr>
          <w:rFonts w:ascii="Times New Roman" w:hAnsi="Times New Roman"/>
          <w:sz w:val="24"/>
          <w:szCs w:val="24"/>
        </w:rPr>
        <w:t xml:space="preserve">yang </w:t>
      </w:r>
      <w:r w:rsidR="000B7FCD">
        <w:rPr>
          <w:rFonts w:ascii="Times New Roman" w:hAnsi="Times New Roman"/>
          <w:sz w:val="24"/>
          <w:szCs w:val="24"/>
        </w:rPr>
        <w:t xml:space="preserve">telah dikutip oleh Mufidah </w:t>
      </w:r>
      <w:r w:rsidRPr="005C6B57">
        <w:rPr>
          <w:rFonts w:ascii="Times New Roman" w:hAnsi="Times New Roman"/>
          <w:sz w:val="24"/>
          <w:szCs w:val="24"/>
        </w:rPr>
        <w:t>bahwa tujuan seseorang untuk makan tidak mempertimbangkan rasa lapar saja tetapi lebih mempertimbangkan kepuasan atau kesenangan seseorang ters</w:t>
      </w:r>
      <w:r w:rsidR="00AC17DC">
        <w:rPr>
          <w:rFonts w:ascii="Times New Roman" w:hAnsi="Times New Roman"/>
          <w:sz w:val="24"/>
          <w:szCs w:val="24"/>
        </w:rPr>
        <w:t xml:space="preserve">ebut semata demi menjaga gengsi. </w:t>
      </w:r>
      <w:r w:rsidR="000B7FCD">
        <w:rPr>
          <w:rStyle w:val="FootnoteReference"/>
          <w:rFonts w:ascii="Times New Roman" w:hAnsi="Times New Roman"/>
          <w:sz w:val="24"/>
          <w:szCs w:val="24"/>
        </w:rPr>
        <w:footnoteReference w:id="20"/>
      </w:r>
    </w:p>
    <w:p w:rsidR="00AC17DC" w:rsidRDefault="00AC17DC" w:rsidP="005C6B57">
      <w:pPr>
        <w:pStyle w:val="ListParagraph"/>
        <w:spacing w:after="0" w:line="240" w:lineRule="auto"/>
        <w:ind w:left="0" w:firstLine="720"/>
        <w:jc w:val="both"/>
        <w:rPr>
          <w:rFonts w:ascii="Times New Roman" w:hAnsi="Times New Roman"/>
          <w:sz w:val="24"/>
          <w:szCs w:val="24"/>
        </w:rPr>
      </w:pPr>
      <w:r w:rsidRPr="00AC17DC">
        <w:rPr>
          <w:rFonts w:ascii="Times New Roman" w:hAnsi="Times New Roman"/>
          <w:sz w:val="24"/>
          <w:szCs w:val="24"/>
        </w:rPr>
        <w:t>Lebih lanjut Mufidah</w:t>
      </w:r>
      <w:r w:rsidR="000B7FCD">
        <w:rPr>
          <w:rStyle w:val="FootnoteReference"/>
          <w:rFonts w:ascii="Times New Roman" w:hAnsi="Times New Roman"/>
          <w:sz w:val="24"/>
          <w:szCs w:val="24"/>
        </w:rPr>
        <w:footnoteReference w:id="21"/>
      </w:r>
      <w:r w:rsidR="000B7FCD">
        <w:rPr>
          <w:rFonts w:ascii="Times New Roman" w:hAnsi="Times New Roman"/>
          <w:sz w:val="24"/>
          <w:szCs w:val="24"/>
        </w:rPr>
        <w:t xml:space="preserve"> </w:t>
      </w:r>
      <w:r w:rsidRPr="00AC17DC">
        <w:rPr>
          <w:rFonts w:ascii="Times New Roman" w:hAnsi="Times New Roman"/>
          <w:sz w:val="24"/>
          <w:szCs w:val="24"/>
        </w:rPr>
        <w:t xml:space="preserve"> dengan mengutip pendapat dari Foster (1986: 317) mengungkapkan bahwa makan itu memiliki makna </w:t>
      </w:r>
      <w:r w:rsidRPr="00AC17DC">
        <w:rPr>
          <w:rFonts w:ascii="Times New Roman" w:hAnsi="Times New Roman"/>
          <w:sz w:val="24"/>
          <w:szCs w:val="24"/>
        </w:rPr>
        <w:lastRenderedPageBreak/>
        <w:t>simbolik (konsep makan bersifat sosial), maksudnya di dalam makanan tersebut terdap</w:t>
      </w:r>
      <w:r w:rsidR="00B43E19">
        <w:rPr>
          <w:rFonts w:ascii="Times New Roman" w:hAnsi="Times New Roman"/>
          <w:sz w:val="24"/>
          <w:szCs w:val="24"/>
        </w:rPr>
        <w:t>at simbol-simbol, sebab pada da</w:t>
      </w:r>
      <w:r w:rsidRPr="00AC17DC">
        <w:rPr>
          <w:rFonts w:ascii="Times New Roman" w:hAnsi="Times New Roman"/>
          <w:sz w:val="24"/>
          <w:szCs w:val="24"/>
        </w:rPr>
        <w:t xml:space="preserve">sarnya orang makan itu tidak hanya sekedar untuk mengenyangkan perut saja tetapi juga untuk menjaga gengsi orang tersebut di mata lingkungannya sekitar karena makanan yang dimakan dapat merupakan gambaran dari identitas diri yang memakannya. Selain itu, orang </w:t>
      </w:r>
      <w:proofErr w:type="gramStart"/>
      <w:r w:rsidRPr="00AC17DC">
        <w:rPr>
          <w:rFonts w:ascii="Times New Roman" w:hAnsi="Times New Roman"/>
          <w:sz w:val="24"/>
          <w:szCs w:val="24"/>
        </w:rPr>
        <w:t>akan</w:t>
      </w:r>
      <w:proofErr w:type="gramEnd"/>
      <w:r w:rsidRPr="00AC17DC">
        <w:rPr>
          <w:rFonts w:ascii="Times New Roman" w:hAnsi="Times New Roman"/>
          <w:sz w:val="24"/>
          <w:szCs w:val="24"/>
        </w:rPr>
        <w:t xml:space="preserve"> merasa sangat bahagia dan tentram apabila dapat makan bersama dengan orang-orang terdekatnya dan orang-orang ya</w:t>
      </w:r>
      <w:r w:rsidR="00B43E19">
        <w:rPr>
          <w:rFonts w:ascii="Times New Roman" w:hAnsi="Times New Roman"/>
          <w:sz w:val="24"/>
          <w:szCs w:val="24"/>
        </w:rPr>
        <w:t>ng disayanginya sekalipun seper</w:t>
      </w:r>
      <w:r w:rsidRPr="00AC17DC">
        <w:rPr>
          <w:rFonts w:ascii="Times New Roman" w:hAnsi="Times New Roman"/>
          <w:sz w:val="24"/>
          <w:szCs w:val="24"/>
        </w:rPr>
        <w:t>ti keluarganya, pacarnya bahkan masya-rakat sekitarnya sekalipun.</w:t>
      </w:r>
    </w:p>
    <w:p w:rsidR="00471205" w:rsidRPr="000B7FCD" w:rsidRDefault="00B43E19" w:rsidP="000B7FCD">
      <w:pPr>
        <w:pStyle w:val="ListParagraph"/>
        <w:spacing w:after="0" w:line="240" w:lineRule="auto"/>
        <w:ind w:left="0" w:firstLine="720"/>
        <w:jc w:val="both"/>
        <w:rPr>
          <w:rFonts w:ascii="Times New Roman" w:hAnsi="Times New Roman"/>
          <w:sz w:val="24"/>
          <w:szCs w:val="24"/>
        </w:rPr>
      </w:pPr>
      <w:proofErr w:type="gramStart"/>
      <w:r>
        <w:rPr>
          <w:rFonts w:ascii="Times New Roman" w:hAnsi="Times New Roman"/>
          <w:sz w:val="24"/>
          <w:szCs w:val="24"/>
        </w:rPr>
        <w:t xml:space="preserve">Makan dan minum jika mengacu pada teori kebutuhan dasar </w:t>
      </w:r>
      <w:r w:rsidRPr="00471205">
        <w:rPr>
          <w:rFonts w:ascii="Times New Roman" w:hAnsi="Times New Roman"/>
          <w:sz w:val="24"/>
          <w:szCs w:val="24"/>
        </w:rPr>
        <w:t xml:space="preserve">menurut Maslow </w:t>
      </w:r>
      <w:r w:rsidR="00471205" w:rsidRPr="00471205">
        <w:rPr>
          <w:rFonts w:ascii="Times New Roman" w:hAnsi="Times New Roman"/>
          <w:sz w:val="24"/>
          <w:szCs w:val="24"/>
        </w:rPr>
        <w:t>sebagaimana dikut</w:t>
      </w:r>
      <w:r w:rsidR="000B7FCD">
        <w:rPr>
          <w:rFonts w:ascii="Times New Roman" w:hAnsi="Times New Roman"/>
          <w:sz w:val="24"/>
          <w:szCs w:val="24"/>
        </w:rPr>
        <w:t>io oleh Wijaya</w:t>
      </w:r>
      <w:r w:rsidR="00471205" w:rsidRPr="00471205">
        <w:rPr>
          <w:rFonts w:ascii="Times New Roman" w:hAnsi="Times New Roman"/>
          <w:sz w:val="24"/>
          <w:szCs w:val="24"/>
        </w:rPr>
        <w:t xml:space="preserve"> </w:t>
      </w:r>
      <w:r w:rsidRPr="00471205">
        <w:rPr>
          <w:rFonts w:ascii="Times New Roman" w:hAnsi="Times New Roman"/>
          <w:sz w:val="24"/>
          <w:szCs w:val="24"/>
        </w:rPr>
        <w:t xml:space="preserve">adalah kebutuhan fisiologis </w:t>
      </w:r>
      <w:r w:rsidR="00471205" w:rsidRPr="00471205">
        <w:rPr>
          <w:rFonts w:ascii="Times New Roman" w:hAnsi="Times New Roman"/>
          <w:i/>
          <w:iCs/>
          <w:sz w:val="24"/>
          <w:szCs w:val="24"/>
        </w:rPr>
        <w:t>(physiological need)</w:t>
      </w:r>
      <w:r w:rsidRPr="00471205">
        <w:rPr>
          <w:rFonts w:ascii="Times New Roman" w:hAnsi="Times New Roman"/>
          <w:sz w:val="24"/>
          <w:szCs w:val="24"/>
        </w:rPr>
        <w:t>.</w:t>
      </w:r>
      <w:proofErr w:type="gramEnd"/>
      <w:r w:rsidRPr="00471205">
        <w:rPr>
          <w:rFonts w:ascii="Times New Roman" w:hAnsi="Times New Roman"/>
          <w:sz w:val="24"/>
          <w:szCs w:val="24"/>
        </w:rPr>
        <w:t xml:space="preserve"> </w:t>
      </w:r>
      <w:proofErr w:type="gramStart"/>
      <w:r w:rsidR="00471205" w:rsidRPr="00471205">
        <w:rPr>
          <w:rFonts w:ascii="Times New Roman" w:hAnsi="Times New Roman"/>
          <w:sz w:val="24"/>
          <w:szCs w:val="24"/>
        </w:rPr>
        <w:t>S</w:t>
      </w:r>
      <w:r w:rsidRPr="00471205">
        <w:rPr>
          <w:rFonts w:ascii="Times New Roman" w:hAnsi="Times New Roman"/>
          <w:sz w:val="24"/>
          <w:szCs w:val="24"/>
        </w:rPr>
        <w:t>eseo</w:t>
      </w:r>
      <w:r>
        <w:rPr>
          <w:rFonts w:ascii="Times New Roman" w:hAnsi="Times New Roman"/>
          <w:sz w:val="24"/>
          <w:szCs w:val="24"/>
        </w:rPr>
        <w:t>rang makan dan minum hanya untuk menghilangkan rasa lapar dan haus.</w:t>
      </w:r>
      <w:proofErr w:type="gramEnd"/>
      <w:r w:rsidR="000B7FCD">
        <w:rPr>
          <w:rStyle w:val="FootnoteReference"/>
          <w:rFonts w:ascii="Times New Roman" w:hAnsi="Times New Roman"/>
          <w:sz w:val="24"/>
          <w:szCs w:val="24"/>
        </w:rPr>
        <w:footnoteReference w:id="22"/>
      </w:r>
      <w:r>
        <w:rPr>
          <w:rFonts w:ascii="Times New Roman" w:hAnsi="Times New Roman"/>
          <w:sz w:val="24"/>
          <w:szCs w:val="24"/>
        </w:rPr>
        <w:t xml:space="preserve"> </w:t>
      </w:r>
      <w:r w:rsidR="00471205">
        <w:rPr>
          <w:rFonts w:ascii="Times New Roman" w:hAnsi="Times New Roman"/>
          <w:sz w:val="24"/>
          <w:szCs w:val="24"/>
        </w:rPr>
        <w:t>Kebutuhan</w:t>
      </w:r>
      <w:r>
        <w:rPr>
          <w:rFonts w:ascii="Times New Roman" w:hAnsi="Times New Roman"/>
          <w:sz w:val="24"/>
          <w:szCs w:val="24"/>
        </w:rPr>
        <w:t xml:space="preserve"> makan dan minum bagi masyarakat modern </w:t>
      </w:r>
      <w:r w:rsidR="00471205">
        <w:rPr>
          <w:rFonts w:ascii="Times New Roman" w:hAnsi="Times New Roman"/>
          <w:sz w:val="24"/>
          <w:szCs w:val="24"/>
        </w:rPr>
        <w:t xml:space="preserve">dimaknai sebagai citra </w:t>
      </w:r>
      <w:proofErr w:type="gramStart"/>
      <w:r w:rsidR="00471205">
        <w:rPr>
          <w:rFonts w:ascii="Times New Roman" w:hAnsi="Times New Roman"/>
          <w:sz w:val="24"/>
          <w:szCs w:val="24"/>
        </w:rPr>
        <w:t xml:space="preserve">diri </w:t>
      </w:r>
      <w:r>
        <w:rPr>
          <w:rFonts w:ascii="Times New Roman" w:hAnsi="Times New Roman"/>
          <w:sz w:val="24"/>
          <w:szCs w:val="24"/>
        </w:rPr>
        <w:t xml:space="preserve"> Apa</w:t>
      </w:r>
      <w:proofErr w:type="gramEnd"/>
      <w:r>
        <w:rPr>
          <w:rFonts w:ascii="Times New Roman" w:hAnsi="Times New Roman"/>
          <w:sz w:val="24"/>
          <w:szCs w:val="24"/>
        </w:rPr>
        <w:t xml:space="preserve"> yang ia makan, di mana ia makan, dan dengan siapa saja ia makan memiliki </w:t>
      </w:r>
      <w:r w:rsidRPr="00471205">
        <w:rPr>
          <w:rFonts w:ascii="Times New Roman" w:hAnsi="Times New Roman"/>
          <w:sz w:val="24"/>
          <w:szCs w:val="24"/>
        </w:rPr>
        <w:t>makna tersendiri karena dapat meningk</w:t>
      </w:r>
      <w:r w:rsidR="000B7FCD">
        <w:rPr>
          <w:rFonts w:ascii="Times New Roman" w:hAnsi="Times New Roman"/>
          <w:sz w:val="24"/>
          <w:szCs w:val="24"/>
        </w:rPr>
        <w:t xml:space="preserve">atkan harga diri dan prestise. </w:t>
      </w:r>
      <w:r w:rsidR="00471205" w:rsidRPr="00471205">
        <w:rPr>
          <w:rFonts w:ascii="Times New Roman" w:hAnsi="Times New Roman"/>
          <w:sz w:val="24"/>
          <w:szCs w:val="24"/>
        </w:rPr>
        <w:t xml:space="preserve">Makan dan minum dilakukan dalam rangaka memenuhi kebutuhan </w:t>
      </w:r>
      <w:proofErr w:type="gramStart"/>
      <w:r w:rsidR="00471205" w:rsidRPr="00471205">
        <w:rPr>
          <w:rFonts w:ascii="Times New Roman" w:hAnsi="Times New Roman"/>
          <w:sz w:val="24"/>
          <w:szCs w:val="24"/>
        </w:rPr>
        <w:t>akan</w:t>
      </w:r>
      <w:proofErr w:type="gramEnd"/>
      <w:r w:rsidR="00471205" w:rsidRPr="00471205">
        <w:rPr>
          <w:rFonts w:ascii="Times New Roman" w:hAnsi="Times New Roman"/>
          <w:sz w:val="24"/>
          <w:szCs w:val="24"/>
        </w:rPr>
        <w:t xml:space="preserve"> penghargaan (</w:t>
      </w:r>
      <w:r w:rsidR="00471205" w:rsidRPr="00471205">
        <w:rPr>
          <w:rFonts w:ascii="Times New Roman" w:hAnsi="Times New Roman"/>
          <w:i/>
          <w:iCs/>
          <w:sz w:val="24"/>
          <w:szCs w:val="24"/>
        </w:rPr>
        <w:t>self-esteem need)</w:t>
      </w:r>
      <w:r w:rsidR="00471205" w:rsidRPr="00471205">
        <w:rPr>
          <w:rFonts w:ascii="Times New Roman" w:hAnsi="Times New Roman"/>
          <w:sz w:val="24"/>
          <w:szCs w:val="24"/>
        </w:rPr>
        <w:t xml:space="preserve"> dan Kebutuhan pernyataan diri (</w:t>
      </w:r>
      <w:r w:rsidR="00471205" w:rsidRPr="00471205">
        <w:rPr>
          <w:rFonts w:ascii="Times New Roman" w:hAnsi="Times New Roman"/>
          <w:i/>
          <w:iCs/>
          <w:sz w:val="24"/>
          <w:szCs w:val="24"/>
        </w:rPr>
        <w:t>self-actualization</w:t>
      </w:r>
      <w:r w:rsidR="00471205">
        <w:rPr>
          <w:rFonts w:ascii="Times New Roman" w:hAnsi="Times New Roman"/>
          <w:i/>
          <w:iCs/>
          <w:sz w:val="24"/>
          <w:szCs w:val="24"/>
        </w:rPr>
        <w:t xml:space="preserve"> </w:t>
      </w:r>
      <w:r w:rsidR="00471205" w:rsidRPr="00471205">
        <w:rPr>
          <w:rFonts w:ascii="Times New Roman" w:hAnsi="Times New Roman"/>
          <w:i/>
          <w:iCs/>
          <w:sz w:val="24"/>
          <w:szCs w:val="24"/>
        </w:rPr>
        <w:t>need)</w:t>
      </w:r>
      <w:r w:rsidR="00471205" w:rsidRPr="00471205">
        <w:rPr>
          <w:rFonts w:ascii="Times New Roman" w:hAnsi="Times New Roman"/>
          <w:sz w:val="24"/>
          <w:szCs w:val="24"/>
        </w:rPr>
        <w:t xml:space="preserve">, </w:t>
      </w:r>
    </w:p>
    <w:p w:rsidR="00700F9B" w:rsidRDefault="00C1505E" w:rsidP="000B7FCD">
      <w:pPr>
        <w:pStyle w:val="ListParagraph"/>
        <w:spacing w:after="0" w:line="240" w:lineRule="auto"/>
        <w:ind w:left="0" w:firstLine="720"/>
        <w:jc w:val="both"/>
        <w:rPr>
          <w:rFonts w:ascii="Times New Roman" w:hAnsi="Times New Roman"/>
          <w:sz w:val="24"/>
          <w:szCs w:val="24"/>
        </w:rPr>
      </w:pPr>
      <w:r>
        <w:rPr>
          <w:rFonts w:ascii="Times New Roman" w:hAnsi="Times New Roman"/>
          <w:sz w:val="24"/>
          <w:szCs w:val="24"/>
        </w:rPr>
        <w:t xml:space="preserve">Kehidupan </w:t>
      </w:r>
      <w:proofErr w:type="gramStart"/>
      <w:r>
        <w:rPr>
          <w:rFonts w:ascii="Times New Roman" w:hAnsi="Times New Roman"/>
          <w:sz w:val="24"/>
          <w:szCs w:val="24"/>
        </w:rPr>
        <w:t>kota</w:t>
      </w:r>
      <w:proofErr w:type="gramEnd"/>
      <w:r>
        <w:rPr>
          <w:rFonts w:ascii="Times New Roman" w:hAnsi="Times New Roman"/>
          <w:sz w:val="24"/>
          <w:szCs w:val="24"/>
        </w:rPr>
        <w:t xml:space="preserve"> di satu sisi memanjakan serta menyediakan berbagai fasilitas yang begitu menggiurkan. Sementara, di sisi lain lain memunculkan kegelisahan dan </w:t>
      </w:r>
      <w:r>
        <w:rPr>
          <w:rFonts w:ascii="Times New Roman" w:hAnsi="Times New Roman"/>
          <w:sz w:val="24"/>
          <w:szCs w:val="24"/>
        </w:rPr>
        <w:lastRenderedPageBreak/>
        <w:t xml:space="preserve">kerinduan yang teramat dalam dengan </w:t>
      </w:r>
      <w:proofErr w:type="gramStart"/>
      <w:r>
        <w:rPr>
          <w:rFonts w:ascii="Times New Roman" w:hAnsi="Times New Roman"/>
          <w:sz w:val="24"/>
          <w:szCs w:val="24"/>
        </w:rPr>
        <w:t>suasana</w:t>
      </w:r>
      <w:r w:rsidR="00700F9B">
        <w:rPr>
          <w:rFonts w:ascii="Times New Roman" w:hAnsi="Times New Roman"/>
          <w:sz w:val="24"/>
          <w:szCs w:val="24"/>
        </w:rPr>
        <w:t xml:space="preserve">  kehidupan</w:t>
      </w:r>
      <w:proofErr w:type="gramEnd"/>
      <w:r w:rsidR="00700F9B">
        <w:rPr>
          <w:rFonts w:ascii="Times New Roman" w:hAnsi="Times New Roman"/>
          <w:sz w:val="24"/>
          <w:szCs w:val="24"/>
        </w:rPr>
        <w:t xml:space="preserve"> masa lalu tersebut </w:t>
      </w:r>
      <w:r w:rsidR="00B43E19">
        <w:rPr>
          <w:rFonts w:ascii="Times New Roman" w:hAnsi="Times New Roman"/>
          <w:sz w:val="24"/>
          <w:szCs w:val="24"/>
        </w:rPr>
        <w:t xml:space="preserve">(kehidupan ala pedesaan) </w:t>
      </w:r>
      <w:r w:rsidR="00700F9B">
        <w:rPr>
          <w:rFonts w:ascii="Times New Roman" w:hAnsi="Times New Roman"/>
          <w:sz w:val="24"/>
          <w:szCs w:val="24"/>
        </w:rPr>
        <w:t xml:space="preserve">yang </w:t>
      </w:r>
      <w:r w:rsidR="00B43E19">
        <w:rPr>
          <w:rFonts w:ascii="Times New Roman" w:hAnsi="Times New Roman"/>
          <w:sz w:val="24"/>
          <w:szCs w:val="24"/>
        </w:rPr>
        <w:t xml:space="preserve">tentunya </w:t>
      </w:r>
      <w:r w:rsidR="00700F9B">
        <w:rPr>
          <w:rFonts w:ascii="Times New Roman" w:hAnsi="Times New Roman"/>
          <w:sz w:val="24"/>
          <w:szCs w:val="24"/>
        </w:rPr>
        <w:t>l</w:t>
      </w:r>
      <w:r>
        <w:rPr>
          <w:rFonts w:ascii="Times New Roman" w:hAnsi="Times New Roman"/>
          <w:sz w:val="24"/>
          <w:szCs w:val="24"/>
        </w:rPr>
        <w:t xml:space="preserve">ebih bersahabat dan damai. Upaya </w:t>
      </w:r>
      <w:r w:rsidR="00BF7A5A">
        <w:rPr>
          <w:rFonts w:ascii="Times New Roman" w:hAnsi="Times New Roman"/>
          <w:sz w:val="24"/>
          <w:szCs w:val="24"/>
        </w:rPr>
        <w:t xml:space="preserve">untuk </w:t>
      </w:r>
      <w:r>
        <w:rPr>
          <w:rFonts w:ascii="Times New Roman" w:hAnsi="Times New Roman"/>
          <w:sz w:val="24"/>
          <w:szCs w:val="24"/>
        </w:rPr>
        <w:t xml:space="preserve">kembali ke </w:t>
      </w:r>
      <w:r w:rsidR="00BF7A5A">
        <w:rPr>
          <w:rFonts w:ascii="Times New Roman" w:hAnsi="Times New Roman"/>
          <w:sz w:val="24"/>
          <w:szCs w:val="24"/>
        </w:rPr>
        <w:t xml:space="preserve">suasana </w:t>
      </w:r>
      <w:r>
        <w:rPr>
          <w:rFonts w:ascii="Times New Roman" w:hAnsi="Times New Roman"/>
          <w:sz w:val="24"/>
          <w:szCs w:val="24"/>
        </w:rPr>
        <w:t>masa lalu tersebut</w:t>
      </w:r>
      <w:r w:rsidR="00700F9B">
        <w:rPr>
          <w:rFonts w:ascii="Times New Roman" w:hAnsi="Times New Roman"/>
          <w:sz w:val="24"/>
          <w:szCs w:val="24"/>
        </w:rPr>
        <w:t xml:space="preserve"> </w:t>
      </w:r>
      <w:r w:rsidR="00BF7A5A">
        <w:rPr>
          <w:rFonts w:ascii="Times New Roman" w:hAnsi="Times New Roman"/>
          <w:sz w:val="24"/>
          <w:szCs w:val="24"/>
        </w:rPr>
        <w:t xml:space="preserve">tidak kunjung berhasil sebab di setiap “tikungan jalan” ia justru menemukan </w:t>
      </w:r>
      <w:r w:rsidR="00700F9B">
        <w:rPr>
          <w:rFonts w:ascii="Times New Roman" w:hAnsi="Times New Roman"/>
          <w:sz w:val="24"/>
          <w:szCs w:val="24"/>
        </w:rPr>
        <w:t xml:space="preserve"> beragam </w:t>
      </w:r>
      <w:r w:rsidR="00BF7A5A">
        <w:rPr>
          <w:rFonts w:ascii="Times New Roman" w:hAnsi="Times New Roman"/>
          <w:sz w:val="24"/>
          <w:szCs w:val="24"/>
        </w:rPr>
        <w:t xml:space="preserve">fenomena </w:t>
      </w:r>
      <w:r w:rsidR="00700F9B">
        <w:rPr>
          <w:rFonts w:ascii="Times New Roman" w:hAnsi="Times New Roman"/>
          <w:sz w:val="24"/>
          <w:szCs w:val="24"/>
        </w:rPr>
        <w:t xml:space="preserve">kehidupan modern yang penuh dengan  “tragedi kemanusian.” </w:t>
      </w:r>
      <w:proofErr w:type="gramStart"/>
      <w:r w:rsidR="00BF7A5A">
        <w:rPr>
          <w:rFonts w:ascii="Times New Roman" w:hAnsi="Times New Roman"/>
          <w:sz w:val="24"/>
          <w:szCs w:val="24"/>
        </w:rPr>
        <w:t xml:space="preserve">Suasana kehidupan yang seharusnya semakin dewasa dan mengedepan </w:t>
      </w:r>
      <w:r w:rsidR="00BF7A5A" w:rsidRPr="005C6B57">
        <w:rPr>
          <w:rFonts w:ascii="Times New Roman" w:hAnsi="Times New Roman"/>
          <w:i/>
          <w:sz w:val="24"/>
          <w:szCs w:val="24"/>
        </w:rPr>
        <w:t>superego</w:t>
      </w:r>
      <w:r w:rsidR="00BF7A5A">
        <w:rPr>
          <w:rFonts w:ascii="Times New Roman" w:hAnsi="Times New Roman"/>
          <w:sz w:val="24"/>
          <w:szCs w:val="24"/>
        </w:rPr>
        <w:t xml:space="preserve"> tidak pernah terwujud.</w:t>
      </w:r>
      <w:proofErr w:type="gramEnd"/>
      <w:r w:rsidR="00BF7A5A">
        <w:rPr>
          <w:rFonts w:ascii="Times New Roman" w:hAnsi="Times New Roman"/>
          <w:sz w:val="24"/>
          <w:szCs w:val="24"/>
        </w:rPr>
        <w:t xml:space="preserve"> </w:t>
      </w:r>
      <w:r w:rsidR="00700F9B">
        <w:rPr>
          <w:rFonts w:ascii="Times New Roman" w:hAnsi="Times New Roman"/>
          <w:sz w:val="24"/>
          <w:szCs w:val="24"/>
        </w:rPr>
        <w:t xml:space="preserve">Berikut </w:t>
      </w:r>
      <w:r w:rsidR="00BF7A5A">
        <w:rPr>
          <w:rFonts w:ascii="Times New Roman" w:hAnsi="Times New Roman"/>
          <w:sz w:val="24"/>
          <w:szCs w:val="24"/>
        </w:rPr>
        <w:t xml:space="preserve">ini </w:t>
      </w:r>
      <w:r w:rsidR="00700F9B">
        <w:rPr>
          <w:rFonts w:ascii="Times New Roman" w:hAnsi="Times New Roman"/>
          <w:sz w:val="24"/>
          <w:szCs w:val="24"/>
        </w:rPr>
        <w:t>petikan</w:t>
      </w:r>
      <w:r w:rsidR="00BF7A5A">
        <w:rPr>
          <w:rFonts w:ascii="Times New Roman" w:hAnsi="Times New Roman"/>
          <w:sz w:val="24"/>
          <w:szCs w:val="24"/>
        </w:rPr>
        <w:t xml:space="preserve"> cerita yang menggambarkan suasana tersebut</w:t>
      </w:r>
      <w:r w:rsidR="00700F9B">
        <w:rPr>
          <w:rFonts w:ascii="Times New Roman" w:hAnsi="Times New Roman"/>
          <w:sz w:val="24"/>
          <w:szCs w:val="24"/>
        </w:rPr>
        <w:t>:</w:t>
      </w:r>
    </w:p>
    <w:p w:rsidR="00BF7A5A" w:rsidRDefault="00700F9B" w:rsidP="00BF7A5A">
      <w:pPr>
        <w:pStyle w:val="ListParagraph"/>
        <w:spacing w:after="0" w:line="240" w:lineRule="auto"/>
        <w:ind w:left="450" w:firstLine="540"/>
        <w:jc w:val="both"/>
        <w:rPr>
          <w:rFonts w:ascii="Times New Roman" w:hAnsi="Times New Roman"/>
          <w:i/>
          <w:sz w:val="24"/>
          <w:szCs w:val="24"/>
        </w:rPr>
      </w:pPr>
      <w:r w:rsidRPr="005220A4">
        <w:rPr>
          <w:rFonts w:ascii="Times New Roman" w:hAnsi="Times New Roman"/>
          <w:i/>
          <w:sz w:val="24"/>
          <w:szCs w:val="24"/>
        </w:rPr>
        <w:t xml:space="preserve">Aku mencarimu, Ibu! </w:t>
      </w:r>
      <w:proofErr w:type="gramStart"/>
      <w:r w:rsidRPr="005220A4">
        <w:rPr>
          <w:rFonts w:ascii="Times New Roman" w:hAnsi="Times New Roman"/>
          <w:i/>
          <w:sz w:val="24"/>
          <w:szCs w:val="24"/>
        </w:rPr>
        <w:t>Aku dengar, anakku.</w:t>
      </w:r>
      <w:proofErr w:type="gramEnd"/>
      <w:r w:rsidRPr="005220A4">
        <w:rPr>
          <w:rFonts w:ascii="Times New Roman" w:hAnsi="Times New Roman"/>
          <w:i/>
          <w:sz w:val="24"/>
          <w:szCs w:val="24"/>
        </w:rPr>
        <w:t xml:space="preserve"> Aku Dengar. </w:t>
      </w:r>
      <w:proofErr w:type="gramStart"/>
      <w:r w:rsidRPr="005220A4">
        <w:rPr>
          <w:rFonts w:ascii="Times New Roman" w:hAnsi="Times New Roman"/>
          <w:i/>
          <w:sz w:val="24"/>
          <w:szCs w:val="24"/>
        </w:rPr>
        <w:t>Dion pun mendengar.</w:t>
      </w:r>
      <w:proofErr w:type="gramEnd"/>
      <w:r w:rsidRPr="005220A4">
        <w:rPr>
          <w:rFonts w:ascii="Times New Roman" w:hAnsi="Times New Roman"/>
          <w:i/>
          <w:sz w:val="24"/>
          <w:szCs w:val="24"/>
        </w:rPr>
        <w:t xml:space="preserve"> Tiga puluh desa lebih terlewati, empat belas kecelakaan, ratusan penipuan, ribuan pes</w:t>
      </w:r>
      <w:r w:rsidR="003A0368">
        <w:rPr>
          <w:rFonts w:ascii="Times New Roman" w:hAnsi="Times New Roman"/>
          <w:i/>
          <w:sz w:val="24"/>
          <w:szCs w:val="24"/>
        </w:rPr>
        <w:t xml:space="preserve">an, dan jutaan benda </w:t>
      </w:r>
      <w:proofErr w:type="gramStart"/>
      <w:r w:rsidR="003A0368">
        <w:rPr>
          <w:rFonts w:ascii="Times New Roman" w:hAnsi="Times New Roman"/>
          <w:i/>
          <w:sz w:val="24"/>
          <w:szCs w:val="24"/>
        </w:rPr>
        <w:t>ia</w:t>
      </w:r>
      <w:proofErr w:type="gramEnd"/>
      <w:r w:rsidR="003A0368">
        <w:rPr>
          <w:rFonts w:ascii="Times New Roman" w:hAnsi="Times New Roman"/>
          <w:i/>
          <w:sz w:val="24"/>
          <w:szCs w:val="24"/>
        </w:rPr>
        <w:t xml:space="preserve"> dapatka</w:t>
      </w:r>
      <w:r w:rsidRPr="005220A4">
        <w:rPr>
          <w:rFonts w:ascii="Times New Roman" w:hAnsi="Times New Roman"/>
          <w:i/>
          <w:sz w:val="24"/>
          <w:szCs w:val="24"/>
        </w:rPr>
        <w:t xml:space="preserve">n. </w:t>
      </w:r>
      <w:proofErr w:type="gramStart"/>
      <w:r w:rsidRPr="005220A4">
        <w:rPr>
          <w:rFonts w:ascii="Times New Roman" w:hAnsi="Times New Roman"/>
          <w:i/>
          <w:sz w:val="24"/>
          <w:szCs w:val="24"/>
        </w:rPr>
        <w:t>Dion melihat semua orang memegang tongkat bambunya sendiri-sendiri.</w:t>
      </w:r>
      <w:proofErr w:type="gramEnd"/>
      <w:r w:rsidRPr="005220A4">
        <w:rPr>
          <w:rFonts w:ascii="Times New Roman" w:hAnsi="Times New Roman"/>
          <w:i/>
          <w:sz w:val="24"/>
          <w:szCs w:val="24"/>
        </w:rPr>
        <w:t xml:space="preserve"> </w:t>
      </w:r>
      <w:r w:rsidR="00BF7A5A">
        <w:rPr>
          <w:rFonts w:ascii="Times New Roman" w:hAnsi="Times New Roman"/>
          <w:i/>
          <w:sz w:val="24"/>
          <w:szCs w:val="24"/>
        </w:rPr>
        <w:t xml:space="preserve">  </w:t>
      </w:r>
    </w:p>
    <w:p w:rsidR="00700F9B" w:rsidRDefault="00BF7A5A" w:rsidP="00BF7A5A">
      <w:pPr>
        <w:pStyle w:val="ListParagraph"/>
        <w:spacing w:after="0" w:line="240" w:lineRule="auto"/>
        <w:ind w:left="450" w:firstLine="540"/>
        <w:jc w:val="both"/>
        <w:rPr>
          <w:rFonts w:ascii="Times New Roman" w:hAnsi="Times New Roman"/>
          <w:i/>
          <w:sz w:val="24"/>
          <w:szCs w:val="24"/>
        </w:rPr>
      </w:pPr>
      <w:r>
        <w:rPr>
          <w:rFonts w:ascii="Times New Roman" w:hAnsi="Times New Roman"/>
          <w:i/>
          <w:sz w:val="24"/>
          <w:szCs w:val="24"/>
        </w:rPr>
        <w:t xml:space="preserve"> </w:t>
      </w:r>
      <w:proofErr w:type="gramStart"/>
      <w:r w:rsidR="00700F9B" w:rsidRPr="005220A4">
        <w:rPr>
          <w:rFonts w:ascii="Times New Roman" w:hAnsi="Times New Roman"/>
          <w:i/>
          <w:sz w:val="24"/>
          <w:szCs w:val="24"/>
        </w:rPr>
        <w:t>Kepercayaannya sendiri.</w:t>
      </w:r>
      <w:proofErr w:type="gramEnd"/>
      <w:r w:rsidR="00700F9B" w:rsidRPr="005220A4">
        <w:rPr>
          <w:rFonts w:ascii="Times New Roman" w:hAnsi="Times New Roman"/>
          <w:i/>
          <w:sz w:val="24"/>
          <w:szCs w:val="24"/>
        </w:rPr>
        <w:t xml:space="preserve"> Ada Dia bersemayam di tiap pintu yang </w:t>
      </w:r>
      <w:proofErr w:type="gramStart"/>
      <w:r w:rsidR="00700F9B" w:rsidRPr="005220A4">
        <w:rPr>
          <w:rFonts w:ascii="Times New Roman" w:hAnsi="Times New Roman"/>
          <w:i/>
          <w:sz w:val="24"/>
          <w:szCs w:val="24"/>
        </w:rPr>
        <w:t>ia</w:t>
      </w:r>
      <w:proofErr w:type="gramEnd"/>
      <w:r w:rsidR="00700F9B" w:rsidRPr="005220A4">
        <w:rPr>
          <w:rFonts w:ascii="Times New Roman" w:hAnsi="Times New Roman"/>
          <w:i/>
          <w:sz w:val="24"/>
          <w:szCs w:val="24"/>
        </w:rPr>
        <w:t xml:space="preserve"> tekuk. “</w:t>
      </w:r>
      <w:proofErr w:type="gramStart"/>
      <w:r w:rsidR="00700F9B" w:rsidRPr="005220A4">
        <w:rPr>
          <w:rFonts w:ascii="Times New Roman" w:hAnsi="Times New Roman"/>
          <w:i/>
          <w:sz w:val="24"/>
          <w:szCs w:val="24"/>
        </w:rPr>
        <w:t>kemarin</w:t>
      </w:r>
      <w:proofErr w:type="gramEnd"/>
      <w:r w:rsidR="00700F9B" w:rsidRPr="005220A4">
        <w:rPr>
          <w:rFonts w:ascii="Times New Roman" w:hAnsi="Times New Roman"/>
          <w:i/>
          <w:sz w:val="24"/>
          <w:szCs w:val="24"/>
        </w:rPr>
        <w:t xml:space="preserve"> aku melihat orang berbaju bersih, putih, dan tali hitam mengikat lehernya. </w:t>
      </w:r>
      <w:proofErr w:type="gramStart"/>
      <w:r w:rsidR="00700F9B" w:rsidRPr="005220A4">
        <w:rPr>
          <w:rFonts w:ascii="Times New Roman" w:hAnsi="Times New Roman"/>
          <w:i/>
          <w:sz w:val="24"/>
          <w:szCs w:val="24"/>
        </w:rPr>
        <w:t xml:space="preserve">Ia keluar dari mobil dengan kacamata hitam dan tongkat </w:t>
      </w:r>
      <w:r w:rsidR="00700F9B">
        <w:rPr>
          <w:rFonts w:ascii="Times New Roman" w:hAnsi="Times New Roman"/>
          <w:i/>
          <w:sz w:val="24"/>
          <w:szCs w:val="24"/>
        </w:rPr>
        <w:t>bambu.”</w:t>
      </w:r>
      <w:proofErr w:type="gramEnd"/>
      <w:r w:rsidR="00700F9B">
        <w:rPr>
          <w:rFonts w:ascii="Times New Roman" w:hAnsi="Times New Roman"/>
          <w:i/>
          <w:sz w:val="24"/>
          <w:szCs w:val="24"/>
        </w:rPr>
        <w:t xml:space="preserve"> </w:t>
      </w:r>
      <w:proofErr w:type="gramStart"/>
      <w:r w:rsidR="00700F9B">
        <w:rPr>
          <w:rFonts w:ascii="Times New Roman" w:hAnsi="Times New Roman"/>
          <w:i/>
          <w:sz w:val="24"/>
          <w:szCs w:val="24"/>
        </w:rPr>
        <w:t>Dion bercerita pad</w:t>
      </w:r>
      <w:r w:rsidR="00700F9B" w:rsidRPr="005220A4">
        <w:rPr>
          <w:rFonts w:ascii="Times New Roman" w:hAnsi="Times New Roman"/>
          <w:i/>
          <w:sz w:val="24"/>
          <w:szCs w:val="24"/>
        </w:rPr>
        <w:t>a</w:t>
      </w:r>
      <w:r w:rsidR="00700F9B">
        <w:rPr>
          <w:rFonts w:ascii="Times New Roman" w:hAnsi="Times New Roman"/>
          <w:i/>
          <w:sz w:val="24"/>
          <w:szCs w:val="24"/>
        </w:rPr>
        <w:t xml:space="preserve"> </w:t>
      </w:r>
      <w:r w:rsidR="00700F9B" w:rsidRPr="005220A4">
        <w:rPr>
          <w:rFonts w:ascii="Times New Roman" w:hAnsi="Times New Roman"/>
          <w:i/>
          <w:sz w:val="24"/>
          <w:szCs w:val="24"/>
        </w:rPr>
        <w:t>pelayan warung nasi, yang memberinya bekal setelah memenuhi enam belas tahang air</w:t>
      </w:r>
      <w:r w:rsidR="00B43E19">
        <w:rPr>
          <w:rFonts w:ascii="Times New Roman" w:hAnsi="Times New Roman"/>
          <w:i/>
          <w:sz w:val="24"/>
          <w:szCs w:val="24"/>
        </w:rPr>
        <w:t xml:space="preserve"> </w:t>
      </w:r>
      <w:r w:rsidR="00700F9B" w:rsidRPr="005220A4">
        <w:rPr>
          <w:rFonts w:ascii="Times New Roman" w:hAnsi="Times New Roman"/>
          <w:i/>
          <w:sz w:val="24"/>
          <w:szCs w:val="24"/>
        </w:rPr>
        <w:t>dan membersihkan puluhan piring-gelas puluhan kali.</w:t>
      </w:r>
      <w:proofErr w:type="gramEnd"/>
      <w:r w:rsidR="00700F9B" w:rsidRPr="005220A4">
        <w:rPr>
          <w:rFonts w:ascii="Times New Roman" w:hAnsi="Times New Roman"/>
          <w:i/>
          <w:sz w:val="24"/>
          <w:szCs w:val="24"/>
        </w:rPr>
        <w:t xml:space="preserve"> </w:t>
      </w:r>
    </w:p>
    <w:p w:rsidR="00700F9B" w:rsidRPr="000C0D46" w:rsidRDefault="00BF7A5A" w:rsidP="000C0D46">
      <w:pPr>
        <w:pStyle w:val="ListParagraph"/>
        <w:spacing w:after="0" w:line="240" w:lineRule="auto"/>
        <w:ind w:left="270"/>
        <w:rPr>
          <w:rFonts w:ascii="Times New Roman" w:hAnsi="Times New Roman"/>
          <w:i/>
          <w:sz w:val="20"/>
          <w:szCs w:val="20"/>
        </w:rPr>
      </w:pPr>
      <w:r>
        <w:rPr>
          <w:rFonts w:ascii="Times New Roman" w:hAnsi="Times New Roman"/>
          <w:i/>
          <w:sz w:val="20"/>
          <w:szCs w:val="20"/>
        </w:rPr>
        <w:t xml:space="preserve">   </w:t>
      </w:r>
      <w:r w:rsidR="000C0D46" w:rsidRPr="000C0D46">
        <w:rPr>
          <w:rFonts w:ascii="Times New Roman" w:hAnsi="Times New Roman"/>
          <w:i/>
          <w:sz w:val="20"/>
          <w:szCs w:val="20"/>
        </w:rPr>
        <w:t xml:space="preserve">(Masa Depan Kesunyian, </w:t>
      </w:r>
      <w:proofErr w:type="gramStart"/>
      <w:r w:rsidR="000C0D46" w:rsidRPr="000C0D46">
        <w:rPr>
          <w:rFonts w:ascii="Times New Roman" w:hAnsi="Times New Roman"/>
          <w:i/>
          <w:sz w:val="20"/>
          <w:szCs w:val="20"/>
        </w:rPr>
        <w:t>h</w:t>
      </w:r>
      <w:r w:rsidR="00700F9B" w:rsidRPr="000C0D46">
        <w:rPr>
          <w:rFonts w:ascii="Times New Roman" w:hAnsi="Times New Roman"/>
          <w:i/>
          <w:sz w:val="20"/>
          <w:szCs w:val="20"/>
        </w:rPr>
        <w:t>lm.:</w:t>
      </w:r>
      <w:proofErr w:type="gramEnd"/>
      <w:r w:rsidR="00700F9B" w:rsidRPr="000C0D46">
        <w:rPr>
          <w:rFonts w:ascii="Times New Roman" w:hAnsi="Times New Roman"/>
          <w:i/>
          <w:sz w:val="20"/>
          <w:szCs w:val="20"/>
        </w:rPr>
        <w:t xml:space="preserve"> 102)</w:t>
      </w:r>
    </w:p>
    <w:p w:rsidR="00700F9B" w:rsidRDefault="00700F9B" w:rsidP="00AA7110">
      <w:pPr>
        <w:pStyle w:val="ListParagraph"/>
        <w:spacing w:after="0" w:line="240" w:lineRule="auto"/>
        <w:ind w:left="0"/>
        <w:jc w:val="both"/>
        <w:rPr>
          <w:rFonts w:ascii="Times New Roman" w:hAnsi="Times New Roman"/>
          <w:sz w:val="24"/>
          <w:szCs w:val="24"/>
        </w:rPr>
      </w:pPr>
    </w:p>
    <w:p w:rsidR="00700F9B" w:rsidRDefault="00B9423F" w:rsidP="00AA7110">
      <w:pPr>
        <w:pStyle w:val="ListParagraph"/>
        <w:spacing w:after="0" w:line="240" w:lineRule="auto"/>
        <w:ind w:left="0" w:firstLine="720"/>
        <w:jc w:val="both"/>
        <w:rPr>
          <w:rFonts w:ascii="Times New Roman" w:hAnsi="Times New Roman"/>
          <w:sz w:val="24"/>
          <w:szCs w:val="24"/>
        </w:rPr>
      </w:pPr>
      <w:proofErr w:type="gramStart"/>
      <w:r>
        <w:rPr>
          <w:rFonts w:ascii="Times New Roman" w:hAnsi="Times New Roman"/>
          <w:sz w:val="24"/>
          <w:szCs w:val="24"/>
        </w:rPr>
        <w:t xml:space="preserve">Sapaan </w:t>
      </w:r>
      <w:r w:rsidRPr="00B9423F">
        <w:rPr>
          <w:rFonts w:ascii="Times New Roman" w:hAnsi="Times New Roman"/>
          <w:i/>
          <w:sz w:val="24"/>
          <w:szCs w:val="24"/>
        </w:rPr>
        <w:t>Ibu</w:t>
      </w:r>
      <w:r>
        <w:rPr>
          <w:rFonts w:ascii="Times New Roman" w:hAnsi="Times New Roman"/>
          <w:sz w:val="24"/>
          <w:szCs w:val="24"/>
        </w:rPr>
        <w:t xml:space="preserve"> yang digunakan oleh Dion pada kutipan di atas dapat dimaknai sebagai kesejatian diri dan masa lalu.</w:t>
      </w:r>
      <w:proofErr w:type="gramEnd"/>
      <w:r>
        <w:rPr>
          <w:rFonts w:ascii="Times New Roman" w:hAnsi="Times New Roman"/>
          <w:sz w:val="24"/>
          <w:szCs w:val="24"/>
        </w:rPr>
        <w:t xml:space="preserve"> </w:t>
      </w:r>
      <w:proofErr w:type="gramStart"/>
      <w:r w:rsidRPr="00B9423F">
        <w:rPr>
          <w:rFonts w:ascii="Times New Roman" w:hAnsi="Times New Roman"/>
          <w:i/>
          <w:sz w:val="24"/>
          <w:szCs w:val="24"/>
        </w:rPr>
        <w:t>Aku mencarimu</w:t>
      </w:r>
      <w:r>
        <w:rPr>
          <w:rFonts w:ascii="Times New Roman" w:hAnsi="Times New Roman"/>
          <w:i/>
          <w:sz w:val="24"/>
          <w:szCs w:val="24"/>
        </w:rPr>
        <w:t xml:space="preserve">, </w:t>
      </w:r>
      <w:r w:rsidRPr="00B9423F">
        <w:rPr>
          <w:rFonts w:ascii="Times New Roman" w:hAnsi="Times New Roman"/>
          <w:sz w:val="24"/>
          <w:szCs w:val="24"/>
        </w:rPr>
        <w:lastRenderedPageBreak/>
        <w:t>menggambar</w:t>
      </w:r>
      <w:r>
        <w:rPr>
          <w:rFonts w:ascii="Times New Roman" w:hAnsi="Times New Roman"/>
          <w:sz w:val="24"/>
          <w:szCs w:val="24"/>
        </w:rPr>
        <w:t>kan</w:t>
      </w:r>
      <w:r w:rsidRPr="00B9423F">
        <w:rPr>
          <w:rFonts w:ascii="Times New Roman" w:hAnsi="Times New Roman"/>
          <w:sz w:val="24"/>
          <w:szCs w:val="24"/>
        </w:rPr>
        <w:t xml:space="preserve"> upaya</w:t>
      </w:r>
      <w:r>
        <w:rPr>
          <w:rFonts w:ascii="Times New Roman" w:hAnsi="Times New Roman"/>
          <w:sz w:val="24"/>
          <w:szCs w:val="24"/>
        </w:rPr>
        <w:t xml:space="preserve"> yang dilakukan secara </w:t>
      </w:r>
      <w:r w:rsidR="003A0368">
        <w:rPr>
          <w:rFonts w:ascii="Times New Roman" w:hAnsi="Times New Roman"/>
          <w:sz w:val="24"/>
          <w:szCs w:val="24"/>
        </w:rPr>
        <w:t>t</w:t>
      </w:r>
      <w:r>
        <w:rPr>
          <w:rFonts w:ascii="Times New Roman" w:hAnsi="Times New Roman"/>
          <w:sz w:val="24"/>
          <w:szCs w:val="24"/>
        </w:rPr>
        <w:t>erus-menerus untuk mencari atau mewujudkannya.</w:t>
      </w:r>
      <w:proofErr w:type="gramEnd"/>
      <w:r>
        <w:rPr>
          <w:rFonts w:ascii="Times New Roman" w:hAnsi="Times New Roman"/>
          <w:sz w:val="24"/>
          <w:szCs w:val="24"/>
        </w:rPr>
        <w:t xml:space="preserve">  </w:t>
      </w:r>
      <w:r w:rsidRPr="00B9423F">
        <w:rPr>
          <w:rFonts w:ascii="Times New Roman" w:hAnsi="Times New Roman"/>
          <w:sz w:val="24"/>
          <w:szCs w:val="24"/>
        </w:rPr>
        <w:t xml:space="preserve"> </w:t>
      </w:r>
      <w:r>
        <w:rPr>
          <w:rFonts w:ascii="Times New Roman" w:hAnsi="Times New Roman"/>
          <w:sz w:val="24"/>
          <w:szCs w:val="24"/>
        </w:rPr>
        <w:t xml:space="preserve">Sebagaimana </w:t>
      </w:r>
      <w:r w:rsidR="00700F9B">
        <w:rPr>
          <w:rFonts w:ascii="Times New Roman" w:hAnsi="Times New Roman"/>
          <w:sz w:val="24"/>
          <w:szCs w:val="24"/>
        </w:rPr>
        <w:t xml:space="preserve">yang </w:t>
      </w:r>
      <w:r>
        <w:rPr>
          <w:rFonts w:ascii="Times New Roman" w:hAnsi="Times New Roman"/>
          <w:sz w:val="24"/>
          <w:szCs w:val="24"/>
        </w:rPr>
        <w:t xml:space="preserve">telah </w:t>
      </w:r>
      <w:r w:rsidR="00700F9B">
        <w:rPr>
          <w:rFonts w:ascii="Times New Roman" w:hAnsi="Times New Roman"/>
          <w:sz w:val="24"/>
          <w:szCs w:val="24"/>
        </w:rPr>
        <w:t xml:space="preserve">diuaraikan pada bagian landasan teori bahwa suatu kedaan </w:t>
      </w:r>
      <w:proofErr w:type="gramStart"/>
      <w:r w:rsidR="00700F9B">
        <w:rPr>
          <w:rFonts w:ascii="Times New Roman" w:hAnsi="Times New Roman"/>
          <w:sz w:val="24"/>
          <w:szCs w:val="24"/>
        </w:rPr>
        <w:t>akan</w:t>
      </w:r>
      <w:proofErr w:type="gramEnd"/>
      <w:r w:rsidR="00700F9B">
        <w:rPr>
          <w:rFonts w:ascii="Times New Roman" w:hAnsi="Times New Roman"/>
          <w:sz w:val="24"/>
          <w:szCs w:val="24"/>
        </w:rPr>
        <w:t xml:space="preserve"> memunculkan b</w:t>
      </w:r>
      <w:r w:rsidR="00BF7A5A">
        <w:rPr>
          <w:rFonts w:ascii="Times New Roman" w:hAnsi="Times New Roman"/>
          <w:sz w:val="24"/>
          <w:szCs w:val="24"/>
        </w:rPr>
        <w:t xml:space="preserve">erbagai perubahan sifat manusia. </w:t>
      </w:r>
      <w:proofErr w:type="gramStart"/>
      <w:r w:rsidR="00BF7A5A">
        <w:rPr>
          <w:rFonts w:ascii="Times New Roman" w:hAnsi="Times New Roman"/>
          <w:sz w:val="24"/>
          <w:szCs w:val="24"/>
        </w:rPr>
        <w:t>A</w:t>
      </w:r>
      <w:r w:rsidR="00700F9B">
        <w:rPr>
          <w:rFonts w:ascii="Times New Roman" w:hAnsi="Times New Roman"/>
          <w:sz w:val="24"/>
          <w:szCs w:val="24"/>
        </w:rPr>
        <w:t xml:space="preserve">da yang </w:t>
      </w:r>
      <w:r w:rsidR="00BF7A5A">
        <w:rPr>
          <w:rFonts w:ascii="Times New Roman" w:hAnsi="Times New Roman"/>
          <w:sz w:val="24"/>
          <w:szCs w:val="24"/>
        </w:rPr>
        <w:t xml:space="preserve">berusaha </w:t>
      </w:r>
      <w:r w:rsidR="00700F9B">
        <w:rPr>
          <w:rFonts w:ascii="Times New Roman" w:hAnsi="Times New Roman"/>
          <w:sz w:val="24"/>
          <w:szCs w:val="24"/>
        </w:rPr>
        <w:t>menyesuaikan kepribadiannya dengan situasi tersebut meski</w:t>
      </w:r>
      <w:r w:rsidR="00BF7A5A">
        <w:rPr>
          <w:rFonts w:ascii="Times New Roman" w:hAnsi="Times New Roman"/>
          <w:sz w:val="24"/>
          <w:szCs w:val="24"/>
        </w:rPr>
        <w:t>pun</w:t>
      </w:r>
      <w:r w:rsidR="00700F9B">
        <w:rPr>
          <w:rFonts w:ascii="Times New Roman" w:hAnsi="Times New Roman"/>
          <w:sz w:val="24"/>
          <w:szCs w:val="24"/>
        </w:rPr>
        <w:t xml:space="preserve"> kadangkala bertentangan dengan nuraninya</w:t>
      </w:r>
      <w:r w:rsidR="00BF7A5A">
        <w:rPr>
          <w:rFonts w:ascii="Times New Roman" w:hAnsi="Times New Roman"/>
          <w:sz w:val="24"/>
          <w:szCs w:val="24"/>
        </w:rPr>
        <w:t>.</w:t>
      </w:r>
      <w:proofErr w:type="gramEnd"/>
      <w:r w:rsidR="00BF7A5A">
        <w:rPr>
          <w:rFonts w:ascii="Times New Roman" w:hAnsi="Times New Roman"/>
          <w:sz w:val="24"/>
          <w:szCs w:val="24"/>
        </w:rPr>
        <w:t xml:space="preserve"> Akibatnya, ia </w:t>
      </w:r>
      <w:r w:rsidR="00700F9B">
        <w:rPr>
          <w:rFonts w:ascii="Times New Roman" w:hAnsi="Times New Roman"/>
          <w:sz w:val="24"/>
          <w:szCs w:val="24"/>
        </w:rPr>
        <w:t xml:space="preserve"> </w:t>
      </w:r>
      <w:r w:rsidR="00BF7A5A">
        <w:rPr>
          <w:rFonts w:ascii="Times New Roman" w:hAnsi="Times New Roman"/>
          <w:sz w:val="24"/>
          <w:szCs w:val="24"/>
        </w:rPr>
        <w:t>kehilangan dirinya, A</w:t>
      </w:r>
      <w:r w:rsidR="00700F9B">
        <w:rPr>
          <w:rFonts w:ascii="Times New Roman" w:hAnsi="Times New Roman"/>
          <w:sz w:val="24"/>
          <w:szCs w:val="24"/>
        </w:rPr>
        <w:t>da yang tetap bert</w:t>
      </w:r>
      <w:r w:rsidR="00BF7A5A">
        <w:rPr>
          <w:rFonts w:ascii="Times New Roman" w:hAnsi="Times New Roman"/>
          <w:sz w:val="24"/>
          <w:szCs w:val="24"/>
        </w:rPr>
        <w:t xml:space="preserve">ahan sesuai dengan pandangan atau jati dirinya </w:t>
      </w:r>
      <w:r w:rsidR="00700F9B">
        <w:rPr>
          <w:rFonts w:ascii="Times New Roman" w:hAnsi="Times New Roman"/>
          <w:sz w:val="24"/>
          <w:szCs w:val="24"/>
        </w:rPr>
        <w:t>“masa lalu”, namun dengan konseku</w:t>
      </w:r>
      <w:r w:rsidR="00BF7A5A">
        <w:rPr>
          <w:rFonts w:ascii="Times New Roman" w:hAnsi="Times New Roman"/>
          <w:sz w:val="24"/>
          <w:szCs w:val="24"/>
        </w:rPr>
        <w:t xml:space="preserve">ensi dikucilkan dan diasingkan. </w:t>
      </w:r>
      <w:proofErr w:type="gramStart"/>
      <w:r w:rsidR="00BF7A5A">
        <w:rPr>
          <w:rFonts w:ascii="Times New Roman" w:hAnsi="Times New Roman"/>
          <w:sz w:val="24"/>
          <w:szCs w:val="24"/>
        </w:rPr>
        <w:t xml:space="preserve">Sebaliknya, </w:t>
      </w:r>
      <w:r w:rsidR="00700F9B">
        <w:rPr>
          <w:rFonts w:ascii="Times New Roman" w:hAnsi="Times New Roman"/>
          <w:sz w:val="24"/>
          <w:szCs w:val="24"/>
        </w:rPr>
        <w:t>ada pula</w:t>
      </w:r>
      <w:r w:rsidR="00BF7A5A">
        <w:rPr>
          <w:rFonts w:ascii="Times New Roman" w:hAnsi="Times New Roman"/>
          <w:sz w:val="24"/>
          <w:szCs w:val="24"/>
        </w:rPr>
        <w:t xml:space="preserve"> yang </w:t>
      </w:r>
      <w:r w:rsidR="005C6B57">
        <w:rPr>
          <w:rFonts w:ascii="Times New Roman" w:hAnsi="Times New Roman"/>
          <w:sz w:val="24"/>
          <w:szCs w:val="24"/>
        </w:rPr>
        <w:t>berp</w:t>
      </w:r>
      <w:r w:rsidR="008735C6">
        <w:rPr>
          <w:rFonts w:ascii="Times New Roman" w:hAnsi="Times New Roman"/>
          <w:sz w:val="24"/>
          <w:szCs w:val="24"/>
        </w:rPr>
        <w:t xml:space="preserve">erilaku </w:t>
      </w:r>
      <w:r w:rsidR="00BF7A5A">
        <w:rPr>
          <w:rFonts w:ascii="Times New Roman" w:hAnsi="Times New Roman"/>
          <w:sz w:val="24"/>
          <w:szCs w:val="24"/>
        </w:rPr>
        <w:t>apatis dan skeptis</w:t>
      </w:r>
      <w:r w:rsidR="00700F9B">
        <w:rPr>
          <w:rFonts w:ascii="Times New Roman" w:hAnsi="Times New Roman"/>
          <w:sz w:val="24"/>
          <w:szCs w:val="24"/>
        </w:rPr>
        <w:t xml:space="preserve"> dengan beragam fenomena tersebut</w:t>
      </w:r>
      <w:r w:rsidR="008735C6">
        <w:rPr>
          <w:rFonts w:ascii="Times New Roman" w:hAnsi="Times New Roman"/>
          <w:sz w:val="24"/>
          <w:szCs w:val="24"/>
        </w:rPr>
        <w:t xml:space="preserve"> yang bisa mengakibatkan ketidakpekaan terhadap perubahan</w:t>
      </w:r>
      <w:r w:rsidR="00700F9B">
        <w:rPr>
          <w:rFonts w:ascii="Times New Roman" w:hAnsi="Times New Roman"/>
          <w:sz w:val="24"/>
          <w:szCs w:val="24"/>
        </w:rPr>
        <w:t>.</w:t>
      </w:r>
      <w:proofErr w:type="gramEnd"/>
      <w:r w:rsidR="00700F9B">
        <w:rPr>
          <w:rFonts w:ascii="Times New Roman" w:hAnsi="Times New Roman"/>
          <w:sz w:val="24"/>
          <w:szCs w:val="24"/>
        </w:rPr>
        <w:t xml:space="preserve"> </w:t>
      </w:r>
    </w:p>
    <w:p w:rsidR="00700F9B" w:rsidRDefault="008735C6" w:rsidP="008735C6">
      <w:pPr>
        <w:pStyle w:val="ListParagraph"/>
        <w:spacing w:after="0" w:line="240" w:lineRule="auto"/>
        <w:ind w:left="0" w:firstLine="720"/>
        <w:jc w:val="both"/>
        <w:rPr>
          <w:rFonts w:ascii="Times New Roman" w:hAnsi="Times New Roman"/>
          <w:sz w:val="24"/>
          <w:szCs w:val="24"/>
        </w:rPr>
      </w:pPr>
      <w:proofErr w:type="gramStart"/>
      <w:r>
        <w:rPr>
          <w:rFonts w:ascii="Times New Roman" w:hAnsi="Times New Roman"/>
          <w:sz w:val="24"/>
          <w:szCs w:val="24"/>
        </w:rPr>
        <w:t xml:space="preserve">Tokoh </w:t>
      </w:r>
      <w:r w:rsidR="003C5272">
        <w:rPr>
          <w:rFonts w:ascii="Times New Roman" w:hAnsi="Times New Roman"/>
          <w:sz w:val="24"/>
          <w:szCs w:val="24"/>
        </w:rPr>
        <w:t>Dion</w:t>
      </w:r>
      <w:r>
        <w:rPr>
          <w:rFonts w:ascii="Times New Roman" w:hAnsi="Times New Roman"/>
          <w:sz w:val="24"/>
          <w:szCs w:val="24"/>
        </w:rPr>
        <w:t xml:space="preserve"> dalam cerpen </w:t>
      </w:r>
      <w:r w:rsidRPr="008735C6">
        <w:rPr>
          <w:rFonts w:ascii="Times New Roman" w:hAnsi="Times New Roman"/>
          <w:i/>
          <w:sz w:val="24"/>
          <w:szCs w:val="24"/>
        </w:rPr>
        <w:t>Masa Depan Kesunyian</w:t>
      </w:r>
      <w:r>
        <w:rPr>
          <w:rFonts w:ascii="Times New Roman" w:hAnsi="Times New Roman"/>
          <w:sz w:val="24"/>
          <w:szCs w:val="24"/>
        </w:rPr>
        <w:t xml:space="preserve"> a</w:t>
      </w:r>
      <w:r w:rsidR="00700F9B">
        <w:rPr>
          <w:rFonts w:ascii="Times New Roman" w:hAnsi="Times New Roman"/>
          <w:sz w:val="24"/>
          <w:szCs w:val="24"/>
        </w:rPr>
        <w:t xml:space="preserve">dalah </w:t>
      </w:r>
      <w:r>
        <w:rPr>
          <w:rFonts w:ascii="Times New Roman" w:hAnsi="Times New Roman"/>
          <w:sz w:val="24"/>
          <w:szCs w:val="24"/>
        </w:rPr>
        <w:t xml:space="preserve">sosok pribadi </w:t>
      </w:r>
      <w:r w:rsidR="00700F9B">
        <w:rPr>
          <w:rFonts w:ascii="Times New Roman" w:hAnsi="Times New Roman"/>
          <w:sz w:val="24"/>
          <w:szCs w:val="24"/>
        </w:rPr>
        <w:t xml:space="preserve">yang mengalami kegelisahan akibat </w:t>
      </w:r>
      <w:r>
        <w:rPr>
          <w:rFonts w:ascii="Times New Roman" w:hAnsi="Times New Roman"/>
          <w:sz w:val="24"/>
          <w:szCs w:val="24"/>
        </w:rPr>
        <w:t>berbagai perubahan kehidupan yang berlangsung dengan begitu cepat dan massif.</w:t>
      </w:r>
      <w:proofErr w:type="gramEnd"/>
      <w:r>
        <w:rPr>
          <w:rFonts w:ascii="Times New Roman" w:hAnsi="Times New Roman"/>
          <w:sz w:val="24"/>
          <w:szCs w:val="24"/>
        </w:rPr>
        <w:t xml:space="preserve"> I</w:t>
      </w:r>
      <w:r w:rsidR="00700F9B">
        <w:rPr>
          <w:rFonts w:ascii="Times New Roman" w:hAnsi="Times New Roman"/>
          <w:sz w:val="24"/>
          <w:szCs w:val="24"/>
        </w:rPr>
        <w:t xml:space="preserve">a berusaha dengan sekuat tenaga dan pikirannya untuk kembali menemukan keadaan </w:t>
      </w:r>
      <w:r w:rsidR="00700F9B" w:rsidRPr="008735C6">
        <w:rPr>
          <w:rFonts w:ascii="Times New Roman" w:hAnsi="Times New Roman"/>
          <w:i/>
          <w:sz w:val="24"/>
          <w:szCs w:val="24"/>
        </w:rPr>
        <w:t>tempo dulu</w:t>
      </w:r>
      <w:r w:rsidR="00700F9B">
        <w:rPr>
          <w:rFonts w:ascii="Times New Roman" w:hAnsi="Times New Roman"/>
          <w:sz w:val="24"/>
          <w:szCs w:val="24"/>
        </w:rPr>
        <w:t xml:space="preserve"> yang </w:t>
      </w:r>
      <w:proofErr w:type="gramStart"/>
      <w:r w:rsidR="00700F9B">
        <w:rPr>
          <w:rFonts w:ascii="Times New Roman" w:hAnsi="Times New Roman"/>
          <w:sz w:val="24"/>
          <w:szCs w:val="24"/>
        </w:rPr>
        <w:t xml:space="preserve">direpresentasikan  </w:t>
      </w:r>
      <w:r>
        <w:rPr>
          <w:rFonts w:ascii="Times New Roman" w:hAnsi="Times New Roman"/>
          <w:sz w:val="24"/>
          <w:szCs w:val="24"/>
        </w:rPr>
        <w:t>dengan</w:t>
      </w:r>
      <w:proofErr w:type="gramEnd"/>
      <w:r>
        <w:rPr>
          <w:rFonts w:ascii="Times New Roman" w:hAnsi="Times New Roman"/>
          <w:sz w:val="24"/>
          <w:szCs w:val="24"/>
        </w:rPr>
        <w:t xml:space="preserve"> upayanya mencari sosok </w:t>
      </w:r>
      <w:r w:rsidR="00700F9B">
        <w:rPr>
          <w:rFonts w:ascii="Times New Roman" w:hAnsi="Times New Roman"/>
          <w:sz w:val="24"/>
          <w:szCs w:val="24"/>
        </w:rPr>
        <w:t>“ibunya</w:t>
      </w:r>
      <w:r>
        <w:rPr>
          <w:rFonts w:ascii="Times New Roman" w:hAnsi="Times New Roman"/>
          <w:sz w:val="24"/>
          <w:szCs w:val="24"/>
        </w:rPr>
        <w:t>.” N</w:t>
      </w:r>
      <w:r w:rsidR="00700F9B">
        <w:rPr>
          <w:rFonts w:ascii="Times New Roman" w:hAnsi="Times New Roman"/>
          <w:sz w:val="24"/>
          <w:szCs w:val="24"/>
        </w:rPr>
        <w:t xml:space="preserve">amun </w:t>
      </w:r>
      <w:r>
        <w:rPr>
          <w:rFonts w:ascii="Times New Roman" w:hAnsi="Times New Roman"/>
          <w:sz w:val="24"/>
          <w:szCs w:val="24"/>
        </w:rPr>
        <w:t xml:space="preserve">demikian, </w:t>
      </w:r>
      <w:proofErr w:type="gramStart"/>
      <w:r>
        <w:rPr>
          <w:rFonts w:ascii="Times New Roman" w:hAnsi="Times New Roman"/>
          <w:sz w:val="24"/>
          <w:szCs w:val="24"/>
        </w:rPr>
        <w:t>apa</w:t>
      </w:r>
      <w:proofErr w:type="gramEnd"/>
      <w:r>
        <w:rPr>
          <w:rFonts w:ascii="Times New Roman" w:hAnsi="Times New Roman"/>
          <w:sz w:val="24"/>
          <w:szCs w:val="24"/>
        </w:rPr>
        <w:t xml:space="preserve"> yang ia cari tak</w:t>
      </w:r>
      <w:r w:rsidR="00700F9B">
        <w:rPr>
          <w:rFonts w:ascii="Times New Roman" w:hAnsi="Times New Roman"/>
          <w:sz w:val="24"/>
          <w:szCs w:val="24"/>
        </w:rPr>
        <w:t>kunjung ia temukan</w:t>
      </w:r>
      <w:r>
        <w:rPr>
          <w:rFonts w:ascii="Times New Roman" w:hAnsi="Times New Roman"/>
          <w:sz w:val="24"/>
          <w:szCs w:val="24"/>
        </w:rPr>
        <w:t>,</w:t>
      </w:r>
      <w:r w:rsidR="00700F9B">
        <w:rPr>
          <w:rFonts w:ascii="Times New Roman" w:hAnsi="Times New Roman"/>
          <w:sz w:val="24"/>
          <w:szCs w:val="24"/>
        </w:rPr>
        <w:t xml:space="preserve"> kecuali beragam perubahan demi perubaha</w:t>
      </w:r>
      <w:r>
        <w:rPr>
          <w:rFonts w:ascii="Times New Roman" w:hAnsi="Times New Roman"/>
          <w:sz w:val="24"/>
          <w:szCs w:val="24"/>
        </w:rPr>
        <w:t>n yang semakin sulit ia pahami sebagaimana tersirat dalam petikan berikut.</w:t>
      </w:r>
    </w:p>
    <w:p w:rsidR="00700F9B" w:rsidRPr="00752AA0" w:rsidRDefault="00700F9B" w:rsidP="000C0D46">
      <w:pPr>
        <w:pStyle w:val="ListParagraph"/>
        <w:spacing w:after="0" w:line="240" w:lineRule="auto"/>
        <w:ind w:left="360" w:firstLine="360"/>
        <w:jc w:val="both"/>
        <w:rPr>
          <w:rFonts w:ascii="Times New Roman" w:hAnsi="Times New Roman"/>
          <w:i/>
          <w:sz w:val="24"/>
          <w:szCs w:val="24"/>
        </w:rPr>
      </w:pPr>
      <w:proofErr w:type="gramStart"/>
      <w:r w:rsidRPr="00752AA0">
        <w:rPr>
          <w:rFonts w:ascii="Times New Roman" w:hAnsi="Times New Roman"/>
          <w:i/>
          <w:sz w:val="24"/>
          <w:szCs w:val="24"/>
        </w:rPr>
        <w:t>Di setia</w:t>
      </w:r>
      <w:r>
        <w:rPr>
          <w:rFonts w:ascii="Times New Roman" w:hAnsi="Times New Roman"/>
          <w:i/>
          <w:sz w:val="24"/>
          <w:szCs w:val="24"/>
        </w:rPr>
        <w:t>p</w:t>
      </w:r>
      <w:r w:rsidRPr="00752AA0">
        <w:rPr>
          <w:rFonts w:ascii="Times New Roman" w:hAnsi="Times New Roman"/>
          <w:i/>
          <w:sz w:val="24"/>
          <w:szCs w:val="24"/>
        </w:rPr>
        <w:t xml:space="preserve"> langkah, di semua jengkal tanah, di tiap inci langit yang merekah, tak kutemukan juga jejakmu, Mariam.</w:t>
      </w:r>
      <w:proofErr w:type="gramEnd"/>
      <w:r w:rsidRPr="00752AA0">
        <w:rPr>
          <w:rFonts w:ascii="Times New Roman" w:hAnsi="Times New Roman"/>
          <w:i/>
          <w:sz w:val="24"/>
          <w:szCs w:val="24"/>
        </w:rPr>
        <w:t xml:space="preserve"> </w:t>
      </w:r>
      <w:proofErr w:type="gramStart"/>
      <w:r w:rsidRPr="00752AA0">
        <w:rPr>
          <w:rFonts w:ascii="Times New Roman" w:hAnsi="Times New Roman"/>
          <w:i/>
          <w:sz w:val="24"/>
          <w:szCs w:val="24"/>
        </w:rPr>
        <w:t>Ibu.</w:t>
      </w:r>
      <w:proofErr w:type="gramEnd"/>
      <w:r w:rsidRPr="00752AA0">
        <w:rPr>
          <w:rFonts w:ascii="Times New Roman" w:hAnsi="Times New Roman"/>
          <w:i/>
          <w:sz w:val="24"/>
          <w:szCs w:val="24"/>
        </w:rPr>
        <w:t xml:space="preserve"> Tapi, mengapa di </w:t>
      </w:r>
      <w:proofErr w:type="gramStart"/>
      <w:r w:rsidRPr="00752AA0">
        <w:rPr>
          <w:rFonts w:ascii="Times New Roman" w:hAnsi="Times New Roman"/>
          <w:i/>
          <w:sz w:val="24"/>
          <w:szCs w:val="24"/>
        </w:rPr>
        <w:t>kota</w:t>
      </w:r>
      <w:proofErr w:type="gramEnd"/>
      <w:r w:rsidRPr="00752AA0">
        <w:rPr>
          <w:rFonts w:ascii="Times New Roman" w:hAnsi="Times New Roman"/>
          <w:i/>
          <w:sz w:val="24"/>
          <w:szCs w:val="24"/>
        </w:rPr>
        <w:t xml:space="preserve"> yang baru ini oran</w:t>
      </w:r>
      <w:r w:rsidR="000F047D">
        <w:rPr>
          <w:rFonts w:ascii="Times New Roman" w:hAnsi="Times New Roman"/>
          <w:i/>
          <w:sz w:val="24"/>
          <w:szCs w:val="24"/>
        </w:rPr>
        <w:t>g tak lagi memakai tongkat bamb</w:t>
      </w:r>
      <w:r w:rsidRPr="00752AA0">
        <w:rPr>
          <w:rFonts w:ascii="Times New Roman" w:hAnsi="Times New Roman"/>
          <w:i/>
          <w:sz w:val="24"/>
          <w:szCs w:val="24"/>
        </w:rPr>
        <w:t xml:space="preserve">o, Ibu? </w:t>
      </w:r>
      <w:proofErr w:type="gramStart"/>
      <w:r w:rsidRPr="00752AA0">
        <w:rPr>
          <w:rFonts w:ascii="Times New Roman" w:hAnsi="Times New Roman"/>
          <w:i/>
          <w:sz w:val="24"/>
          <w:szCs w:val="24"/>
        </w:rPr>
        <w:t>Mengapa mereka menggunakannya sebagai tiang lukisan atau kaki kursi?</w:t>
      </w:r>
      <w:proofErr w:type="gramEnd"/>
      <w:r w:rsidRPr="00752AA0">
        <w:rPr>
          <w:rFonts w:ascii="Times New Roman" w:hAnsi="Times New Roman"/>
          <w:i/>
          <w:sz w:val="24"/>
          <w:szCs w:val="24"/>
        </w:rPr>
        <w:t xml:space="preserve"> </w:t>
      </w:r>
      <w:proofErr w:type="gramStart"/>
      <w:r w:rsidRPr="00752AA0">
        <w:rPr>
          <w:rFonts w:ascii="Times New Roman" w:hAnsi="Times New Roman"/>
          <w:i/>
          <w:sz w:val="24"/>
          <w:szCs w:val="24"/>
        </w:rPr>
        <w:t xml:space="preserve">Kenapa </w:t>
      </w:r>
      <w:r w:rsidRPr="00752AA0">
        <w:rPr>
          <w:rFonts w:ascii="Times New Roman" w:hAnsi="Times New Roman"/>
          <w:i/>
          <w:sz w:val="24"/>
          <w:szCs w:val="24"/>
        </w:rPr>
        <w:lastRenderedPageBreak/>
        <w:t>mereka membiarkan jemabatan di bangun tanpa memotong kepala kerbau lebih dahulu?</w:t>
      </w:r>
      <w:proofErr w:type="gramEnd"/>
      <w:r w:rsidRPr="00752AA0">
        <w:rPr>
          <w:rFonts w:ascii="Times New Roman" w:hAnsi="Times New Roman"/>
          <w:i/>
          <w:sz w:val="24"/>
          <w:szCs w:val="24"/>
        </w:rPr>
        <w:t xml:space="preserve"> </w:t>
      </w:r>
      <w:proofErr w:type="gramStart"/>
      <w:r w:rsidR="000F047D">
        <w:rPr>
          <w:rFonts w:ascii="Times New Roman" w:hAnsi="Times New Roman"/>
          <w:i/>
          <w:sz w:val="24"/>
          <w:szCs w:val="24"/>
        </w:rPr>
        <w:t>Bukankah korban bakal datang?</w:t>
      </w:r>
      <w:proofErr w:type="gramEnd"/>
      <w:r w:rsidR="000F047D">
        <w:rPr>
          <w:rFonts w:ascii="Times New Roman" w:hAnsi="Times New Roman"/>
          <w:i/>
          <w:sz w:val="24"/>
          <w:szCs w:val="24"/>
        </w:rPr>
        <w:t xml:space="preserve"> “</w:t>
      </w:r>
      <w:proofErr w:type="gramStart"/>
      <w:r w:rsidRPr="00752AA0">
        <w:rPr>
          <w:rFonts w:ascii="Times New Roman" w:hAnsi="Times New Roman"/>
          <w:i/>
          <w:sz w:val="24"/>
          <w:szCs w:val="24"/>
        </w:rPr>
        <w:t>kata</w:t>
      </w:r>
      <w:proofErr w:type="gramEnd"/>
      <w:r w:rsidRPr="00752AA0">
        <w:rPr>
          <w:rFonts w:ascii="Times New Roman" w:hAnsi="Times New Roman"/>
          <w:i/>
          <w:sz w:val="24"/>
          <w:szCs w:val="24"/>
        </w:rPr>
        <w:t xml:space="preserve"> orang, jembatan itu sudah memb</w:t>
      </w:r>
      <w:r w:rsidR="005C6B57">
        <w:rPr>
          <w:rFonts w:ascii="Times New Roman" w:hAnsi="Times New Roman"/>
          <w:i/>
          <w:sz w:val="24"/>
          <w:szCs w:val="24"/>
        </w:rPr>
        <w:t>u</w:t>
      </w:r>
      <w:r w:rsidRPr="00752AA0">
        <w:rPr>
          <w:rFonts w:ascii="Times New Roman" w:hAnsi="Times New Roman"/>
          <w:i/>
          <w:sz w:val="24"/>
          <w:szCs w:val="24"/>
        </w:rPr>
        <w:t>nuh dua pekerja dan dua mobil terlempar ke suangai,” cerita tukang sayur di pasar.</w:t>
      </w:r>
    </w:p>
    <w:p w:rsidR="00700F9B" w:rsidRPr="008735C6" w:rsidRDefault="008735C6" w:rsidP="000C0D46">
      <w:pPr>
        <w:spacing w:after="0" w:line="240" w:lineRule="auto"/>
        <w:rPr>
          <w:rFonts w:ascii="Times New Roman" w:hAnsi="Times New Roman"/>
          <w:sz w:val="20"/>
          <w:szCs w:val="20"/>
        </w:rPr>
      </w:pPr>
      <w:r>
        <w:rPr>
          <w:rFonts w:ascii="Times New Roman" w:hAnsi="Times New Roman"/>
          <w:sz w:val="20"/>
          <w:szCs w:val="20"/>
        </w:rPr>
        <w:t xml:space="preserve">       </w:t>
      </w:r>
      <w:r w:rsidR="00700F9B" w:rsidRPr="008735C6">
        <w:rPr>
          <w:rFonts w:ascii="Times New Roman" w:hAnsi="Times New Roman"/>
          <w:sz w:val="20"/>
          <w:szCs w:val="20"/>
        </w:rPr>
        <w:t>(</w:t>
      </w:r>
      <w:r w:rsidR="00700F9B" w:rsidRPr="008735C6">
        <w:rPr>
          <w:rFonts w:ascii="Times New Roman" w:hAnsi="Times New Roman"/>
          <w:i/>
          <w:sz w:val="20"/>
          <w:szCs w:val="20"/>
        </w:rPr>
        <w:t>Masa Depan Kesunyian</w:t>
      </w:r>
      <w:r w:rsidR="00700F9B" w:rsidRPr="008735C6">
        <w:rPr>
          <w:rFonts w:ascii="Times New Roman" w:hAnsi="Times New Roman"/>
          <w:sz w:val="20"/>
          <w:szCs w:val="20"/>
        </w:rPr>
        <w:t xml:space="preserve">, </w:t>
      </w:r>
      <w:proofErr w:type="gramStart"/>
      <w:r w:rsidR="00700F9B" w:rsidRPr="008735C6">
        <w:rPr>
          <w:rFonts w:ascii="Times New Roman" w:hAnsi="Times New Roman"/>
          <w:sz w:val="20"/>
          <w:szCs w:val="20"/>
        </w:rPr>
        <w:t>hlm.:</w:t>
      </w:r>
      <w:proofErr w:type="gramEnd"/>
      <w:r w:rsidR="00700F9B" w:rsidRPr="008735C6">
        <w:rPr>
          <w:rFonts w:ascii="Times New Roman" w:hAnsi="Times New Roman"/>
          <w:sz w:val="20"/>
          <w:szCs w:val="20"/>
        </w:rPr>
        <w:t xml:space="preserve"> 102)</w:t>
      </w:r>
    </w:p>
    <w:p w:rsidR="00700F9B" w:rsidRDefault="00700F9B" w:rsidP="00AA7110">
      <w:pPr>
        <w:spacing w:after="0" w:line="240" w:lineRule="auto"/>
        <w:jc w:val="right"/>
        <w:rPr>
          <w:rFonts w:ascii="Times New Roman" w:hAnsi="Times New Roman"/>
          <w:sz w:val="24"/>
          <w:szCs w:val="24"/>
        </w:rPr>
      </w:pPr>
    </w:p>
    <w:p w:rsidR="00A66CC0" w:rsidRDefault="00700F9B" w:rsidP="00AA7110">
      <w:pPr>
        <w:spacing w:after="0" w:line="240" w:lineRule="auto"/>
        <w:jc w:val="both"/>
        <w:rPr>
          <w:rFonts w:ascii="Times New Roman" w:hAnsi="Times New Roman"/>
          <w:sz w:val="24"/>
          <w:szCs w:val="24"/>
        </w:rPr>
      </w:pPr>
      <w:r>
        <w:rPr>
          <w:rFonts w:ascii="Times New Roman" w:hAnsi="Times New Roman"/>
          <w:sz w:val="24"/>
          <w:szCs w:val="24"/>
        </w:rPr>
        <w:tab/>
      </w:r>
      <w:r w:rsidR="00661F40">
        <w:rPr>
          <w:rFonts w:ascii="Times New Roman" w:hAnsi="Times New Roman"/>
          <w:sz w:val="24"/>
          <w:szCs w:val="24"/>
        </w:rPr>
        <w:t xml:space="preserve">Pencarian Dion </w:t>
      </w:r>
      <w:r w:rsidR="006451E5">
        <w:rPr>
          <w:rFonts w:ascii="Times New Roman" w:hAnsi="Times New Roman"/>
          <w:sz w:val="24"/>
          <w:szCs w:val="24"/>
        </w:rPr>
        <w:t xml:space="preserve">sebagai upaya untuk memenuhi hasrat </w:t>
      </w:r>
      <w:r w:rsidR="006451E5" w:rsidRPr="006451E5">
        <w:rPr>
          <w:rFonts w:ascii="Times New Roman" w:hAnsi="Times New Roman"/>
          <w:i/>
          <w:sz w:val="24"/>
          <w:szCs w:val="24"/>
        </w:rPr>
        <w:t>id</w:t>
      </w:r>
      <w:r w:rsidR="006451E5">
        <w:rPr>
          <w:rFonts w:ascii="Times New Roman" w:hAnsi="Times New Roman"/>
          <w:sz w:val="24"/>
          <w:szCs w:val="24"/>
        </w:rPr>
        <w:t xml:space="preserve"> terus </w:t>
      </w:r>
      <w:proofErr w:type="gramStart"/>
      <w:r w:rsidR="006451E5">
        <w:rPr>
          <w:rFonts w:ascii="Times New Roman" w:hAnsi="Times New Roman"/>
          <w:sz w:val="24"/>
          <w:szCs w:val="24"/>
        </w:rPr>
        <w:t>ia</w:t>
      </w:r>
      <w:proofErr w:type="gramEnd"/>
      <w:r w:rsidR="006451E5">
        <w:rPr>
          <w:rFonts w:ascii="Times New Roman" w:hAnsi="Times New Roman"/>
          <w:sz w:val="24"/>
          <w:szCs w:val="24"/>
        </w:rPr>
        <w:t xml:space="preserve"> lakukan meskipun tidak kunjung berhasil. Sebaliknya, dalam setiap langkah pencarian </w:t>
      </w:r>
      <w:proofErr w:type="gramStart"/>
      <w:r w:rsidR="006451E5">
        <w:rPr>
          <w:rFonts w:ascii="Times New Roman" w:hAnsi="Times New Roman"/>
          <w:sz w:val="24"/>
          <w:szCs w:val="24"/>
        </w:rPr>
        <w:t>ia</w:t>
      </w:r>
      <w:proofErr w:type="gramEnd"/>
      <w:r w:rsidR="006451E5">
        <w:rPr>
          <w:rFonts w:ascii="Times New Roman" w:hAnsi="Times New Roman"/>
          <w:sz w:val="24"/>
          <w:szCs w:val="24"/>
        </w:rPr>
        <w:t xml:space="preserve"> selalu menemui realitas yang saling bertentangan. </w:t>
      </w:r>
      <w:proofErr w:type="gramStart"/>
      <w:r w:rsidR="006451E5">
        <w:rPr>
          <w:rFonts w:ascii="Times New Roman" w:hAnsi="Times New Roman"/>
          <w:sz w:val="24"/>
          <w:szCs w:val="24"/>
        </w:rPr>
        <w:t>Ia</w:t>
      </w:r>
      <w:proofErr w:type="gramEnd"/>
      <w:r w:rsidR="006451E5">
        <w:rPr>
          <w:rFonts w:ascii="Times New Roman" w:hAnsi="Times New Roman"/>
          <w:sz w:val="24"/>
          <w:szCs w:val="24"/>
        </w:rPr>
        <w:t xml:space="preserve"> menjadi mafhum, bahwa </w:t>
      </w:r>
      <w:r>
        <w:rPr>
          <w:rFonts w:ascii="Times New Roman" w:hAnsi="Times New Roman"/>
          <w:sz w:val="24"/>
          <w:szCs w:val="24"/>
        </w:rPr>
        <w:t>di setiap diri ada semaca</w:t>
      </w:r>
      <w:r w:rsidR="003C5272">
        <w:rPr>
          <w:rFonts w:ascii="Times New Roman" w:hAnsi="Times New Roman"/>
          <w:sz w:val="24"/>
          <w:szCs w:val="24"/>
        </w:rPr>
        <w:t xml:space="preserve">m dua mata sisi yang ambiguitas. </w:t>
      </w:r>
      <w:proofErr w:type="gramStart"/>
      <w:r w:rsidR="003C5272">
        <w:rPr>
          <w:rFonts w:ascii="Times New Roman" w:hAnsi="Times New Roman"/>
          <w:sz w:val="24"/>
          <w:szCs w:val="24"/>
        </w:rPr>
        <w:t>K</w:t>
      </w:r>
      <w:r>
        <w:rPr>
          <w:rFonts w:ascii="Times New Roman" w:hAnsi="Times New Roman"/>
          <w:sz w:val="24"/>
          <w:szCs w:val="24"/>
        </w:rPr>
        <w:t>ecenderungan untuk bertahan dengan kemurnian jati diri atau mengikuti berbagai perub</w:t>
      </w:r>
      <w:r w:rsidR="008735C6">
        <w:rPr>
          <w:rFonts w:ascii="Times New Roman" w:hAnsi="Times New Roman"/>
          <w:sz w:val="24"/>
          <w:szCs w:val="24"/>
        </w:rPr>
        <w:t>ahan meski timbul konflik batin.</w:t>
      </w:r>
      <w:proofErr w:type="gramEnd"/>
      <w:r>
        <w:rPr>
          <w:rFonts w:ascii="Times New Roman" w:hAnsi="Times New Roman"/>
          <w:sz w:val="24"/>
          <w:szCs w:val="24"/>
        </w:rPr>
        <w:t xml:space="preserve"> </w:t>
      </w:r>
      <w:r w:rsidR="00A66CC0">
        <w:rPr>
          <w:rFonts w:ascii="Times New Roman" w:hAnsi="Times New Roman"/>
          <w:sz w:val="24"/>
          <w:szCs w:val="24"/>
        </w:rPr>
        <w:t xml:space="preserve">Pilihan hidup tersebut sejalan dengan kepercayaan yang dimilki oleh </w:t>
      </w:r>
      <w:r w:rsidR="00A66CC0" w:rsidRPr="00A66CC0">
        <w:rPr>
          <w:rFonts w:ascii="Times New Roman" w:hAnsi="Times New Roman"/>
          <w:sz w:val="24"/>
          <w:szCs w:val="24"/>
        </w:rPr>
        <w:t xml:space="preserve">seseorang Colcuitt dkk., (2007) dalam Agung dan Husni (2016) mengatakan, bahwa  kepercayaan dapat diartikan sebagai keinginan untuk menerima risiko terhadap trustee berdasarkan harapan positif atas aksi yang dimilikinya. </w:t>
      </w:r>
      <w:proofErr w:type="gramStart"/>
      <w:r w:rsidR="00A66CC0" w:rsidRPr="00A66CC0">
        <w:rPr>
          <w:rFonts w:ascii="Times New Roman" w:hAnsi="Times New Roman"/>
          <w:sz w:val="24"/>
          <w:szCs w:val="24"/>
        </w:rPr>
        <w:t>Berdasarkan definisi tersebut kepercayaan memiliki dua komponen.</w:t>
      </w:r>
      <w:proofErr w:type="gramEnd"/>
      <w:r w:rsidR="00A66CC0" w:rsidRPr="00A66CC0">
        <w:rPr>
          <w:rFonts w:ascii="Times New Roman" w:hAnsi="Times New Roman"/>
          <w:sz w:val="24"/>
          <w:szCs w:val="24"/>
        </w:rPr>
        <w:t xml:space="preserve"> </w:t>
      </w:r>
      <w:proofErr w:type="gramStart"/>
      <w:r w:rsidR="00A66CC0" w:rsidRPr="00A66CC0">
        <w:rPr>
          <w:rFonts w:ascii="Times New Roman" w:hAnsi="Times New Roman"/>
          <w:sz w:val="24"/>
          <w:szCs w:val="24"/>
        </w:rPr>
        <w:t xml:space="preserve">Pertama, keinginan untuk menerima segala risiko dan kedua, harapan positif pada </w:t>
      </w:r>
      <w:r w:rsidR="00A66CC0" w:rsidRPr="00A66CC0">
        <w:rPr>
          <w:rFonts w:ascii="Times New Roman" w:hAnsi="Times New Roman"/>
          <w:i/>
          <w:sz w:val="24"/>
          <w:szCs w:val="24"/>
        </w:rPr>
        <w:t>trustee</w:t>
      </w:r>
      <w:r w:rsidR="00A66CC0" w:rsidRPr="00A66CC0">
        <w:rPr>
          <w:rFonts w:ascii="Times New Roman" w:hAnsi="Times New Roman"/>
          <w:sz w:val="24"/>
          <w:szCs w:val="24"/>
        </w:rPr>
        <w:t>.</w:t>
      </w:r>
      <w:proofErr w:type="gramEnd"/>
      <w:r w:rsidR="00A66CC0" w:rsidRPr="00A66CC0">
        <w:rPr>
          <w:rFonts w:ascii="Times New Roman" w:hAnsi="Times New Roman"/>
          <w:sz w:val="24"/>
          <w:szCs w:val="24"/>
        </w:rPr>
        <w:t xml:space="preserve"> </w:t>
      </w:r>
    </w:p>
    <w:p w:rsidR="00700F9B" w:rsidRDefault="008735C6" w:rsidP="00A66CC0">
      <w:pPr>
        <w:spacing w:after="0" w:line="240" w:lineRule="auto"/>
        <w:ind w:firstLine="720"/>
        <w:jc w:val="both"/>
        <w:rPr>
          <w:rFonts w:ascii="Times New Roman" w:hAnsi="Times New Roman"/>
          <w:sz w:val="24"/>
          <w:szCs w:val="24"/>
        </w:rPr>
      </w:pPr>
      <w:r>
        <w:rPr>
          <w:rFonts w:ascii="Times New Roman" w:hAnsi="Times New Roman"/>
          <w:sz w:val="24"/>
          <w:szCs w:val="24"/>
        </w:rPr>
        <w:t>D</w:t>
      </w:r>
      <w:r w:rsidR="00700F9B">
        <w:rPr>
          <w:rFonts w:ascii="Times New Roman" w:hAnsi="Times New Roman"/>
          <w:sz w:val="24"/>
          <w:szCs w:val="24"/>
        </w:rPr>
        <w:t>emikian yang dihadapi oleh Dion yang tersirat dalam petikan berikut:</w:t>
      </w:r>
    </w:p>
    <w:p w:rsidR="00700F9B" w:rsidRDefault="00700F9B" w:rsidP="008735C6">
      <w:pPr>
        <w:spacing w:after="0" w:line="240" w:lineRule="auto"/>
        <w:ind w:left="360" w:firstLine="360"/>
        <w:jc w:val="both"/>
        <w:rPr>
          <w:rFonts w:ascii="Times New Roman" w:hAnsi="Times New Roman"/>
          <w:i/>
          <w:sz w:val="24"/>
          <w:szCs w:val="24"/>
        </w:rPr>
      </w:pPr>
      <w:proofErr w:type="gramStart"/>
      <w:r w:rsidRPr="005647F8">
        <w:rPr>
          <w:rFonts w:ascii="Times New Roman" w:hAnsi="Times New Roman"/>
          <w:i/>
          <w:sz w:val="24"/>
          <w:szCs w:val="24"/>
        </w:rPr>
        <w:t>Dunia sudah terlalu berbeda, Ibu.</w:t>
      </w:r>
      <w:proofErr w:type="gramEnd"/>
      <w:r w:rsidRPr="005647F8">
        <w:rPr>
          <w:rFonts w:ascii="Times New Roman" w:hAnsi="Times New Roman"/>
          <w:i/>
          <w:sz w:val="24"/>
          <w:szCs w:val="24"/>
        </w:rPr>
        <w:t xml:space="preserve"> </w:t>
      </w:r>
      <w:proofErr w:type="gramStart"/>
      <w:r w:rsidRPr="005647F8">
        <w:rPr>
          <w:rFonts w:ascii="Times New Roman" w:hAnsi="Times New Roman"/>
          <w:i/>
          <w:sz w:val="24"/>
          <w:szCs w:val="24"/>
        </w:rPr>
        <w:t xml:space="preserve">Orang </w:t>
      </w:r>
      <w:r w:rsidR="008735C6">
        <w:rPr>
          <w:rFonts w:ascii="Times New Roman" w:hAnsi="Times New Roman"/>
          <w:i/>
          <w:sz w:val="24"/>
          <w:szCs w:val="24"/>
        </w:rPr>
        <w:t>masih menggunakan tongkat bambu</w:t>
      </w:r>
      <w:r w:rsidRPr="005647F8">
        <w:rPr>
          <w:rFonts w:ascii="Times New Roman" w:hAnsi="Times New Roman"/>
          <w:i/>
          <w:sz w:val="24"/>
          <w:szCs w:val="24"/>
        </w:rPr>
        <w:t xml:space="preserve"> dengan khasiat jimat</w:t>
      </w:r>
      <w:r w:rsidR="008735C6">
        <w:rPr>
          <w:rFonts w:ascii="Times New Roman" w:hAnsi="Times New Roman"/>
          <w:i/>
          <w:sz w:val="24"/>
          <w:szCs w:val="24"/>
        </w:rPr>
        <w:t xml:space="preserve"> </w:t>
      </w:r>
      <w:r w:rsidRPr="005647F8">
        <w:rPr>
          <w:rFonts w:ascii="Times New Roman" w:hAnsi="Times New Roman"/>
          <w:i/>
          <w:sz w:val="24"/>
          <w:szCs w:val="24"/>
        </w:rPr>
        <w:t>di ujungnya.</w:t>
      </w:r>
      <w:proofErr w:type="gramEnd"/>
      <w:r w:rsidRPr="005647F8">
        <w:rPr>
          <w:rFonts w:ascii="Times New Roman" w:hAnsi="Times New Roman"/>
          <w:i/>
          <w:sz w:val="24"/>
          <w:szCs w:val="24"/>
        </w:rPr>
        <w:t xml:space="preserve"> </w:t>
      </w:r>
      <w:proofErr w:type="gramStart"/>
      <w:r w:rsidRPr="005647F8">
        <w:rPr>
          <w:rFonts w:ascii="Times New Roman" w:hAnsi="Times New Roman"/>
          <w:i/>
          <w:sz w:val="24"/>
          <w:szCs w:val="24"/>
        </w:rPr>
        <w:t>Tapi</w:t>
      </w:r>
      <w:r w:rsidR="008735C6">
        <w:rPr>
          <w:rFonts w:ascii="Times New Roman" w:hAnsi="Times New Roman"/>
          <w:i/>
          <w:sz w:val="24"/>
          <w:szCs w:val="24"/>
        </w:rPr>
        <w:t>,</w:t>
      </w:r>
      <w:r w:rsidRPr="005647F8">
        <w:rPr>
          <w:rFonts w:ascii="Times New Roman" w:hAnsi="Times New Roman"/>
          <w:i/>
          <w:sz w:val="24"/>
          <w:szCs w:val="24"/>
        </w:rPr>
        <w:t xml:space="preserve"> tongkat itu lebih gaib</w:t>
      </w:r>
      <w:r w:rsidR="008735C6">
        <w:rPr>
          <w:rFonts w:ascii="Times New Roman" w:hAnsi="Times New Roman"/>
          <w:i/>
          <w:sz w:val="24"/>
          <w:szCs w:val="24"/>
        </w:rPr>
        <w:t xml:space="preserve"> dari jimat yang dimilikin</w:t>
      </w:r>
      <w:r w:rsidRPr="005647F8">
        <w:rPr>
          <w:rFonts w:ascii="Times New Roman" w:hAnsi="Times New Roman"/>
          <w:i/>
          <w:sz w:val="24"/>
          <w:szCs w:val="24"/>
        </w:rPr>
        <w:t>ya.</w:t>
      </w:r>
      <w:proofErr w:type="gramEnd"/>
      <w:r w:rsidRPr="005647F8">
        <w:rPr>
          <w:rFonts w:ascii="Times New Roman" w:hAnsi="Times New Roman"/>
          <w:i/>
          <w:sz w:val="24"/>
          <w:szCs w:val="24"/>
        </w:rPr>
        <w:t xml:space="preserve"> </w:t>
      </w:r>
      <w:proofErr w:type="gramStart"/>
      <w:r w:rsidRPr="005647F8">
        <w:rPr>
          <w:rFonts w:ascii="Times New Roman" w:hAnsi="Times New Roman"/>
          <w:i/>
          <w:sz w:val="24"/>
          <w:szCs w:val="24"/>
        </w:rPr>
        <w:t xml:space="preserve">Aku bisa melihat desaku dalam sekejap bersamaan </w:t>
      </w:r>
      <w:r w:rsidRPr="005647F8">
        <w:rPr>
          <w:rFonts w:ascii="Times New Roman" w:hAnsi="Times New Roman"/>
          <w:i/>
          <w:sz w:val="24"/>
          <w:szCs w:val="24"/>
        </w:rPr>
        <w:lastRenderedPageBreak/>
        <w:t>melihat tarian porno, bersamaan dengan pertandingan sepakbola, bahkan imaji dirimu di ruang tidurku.</w:t>
      </w:r>
      <w:proofErr w:type="gramEnd"/>
      <w:r w:rsidRPr="005647F8">
        <w:rPr>
          <w:rFonts w:ascii="Times New Roman" w:hAnsi="Times New Roman"/>
          <w:i/>
          <w:sz w:val="24"/>
          <w:szCs w:val="24"/>
        </w:rPr>
        <w:t xml:space="preserve"> </w:t>
      </w:r>
      <w:proofErr w:type="gramStart"/>
      <w:r w:rsidRPr="005647F8">
        <w:rPr>
          <w:rFonts w:ascii="Times New Roman" w:hAnsi="Times New Roman"/>
          <w:i/>
          <w:sz w:val="24"/>
          <w:szCs w:val="24"/>
        </w:rPr>
        <w:t>Aku menikmati nyanyian, cerita, dan tanganmu yang mencari kutu di rambutku, bersamaan dengan enam wanita lain, kabar lotere di Italia, atau kenaikan nilai sahamku di puncak gesung tertinggi.</w:t>
      </w:r>
      <w:proofErr w:type="gramEnd"/>
      <w:r w:rsidRPr="005647F8">
        <w:rPr>
          <w:rFonts w:ascii="Times New Roman" w:hAnsi="Times New Roman"/>
          <w:i/>
          <w:sz w:val="24"/>
          <w:szCs w:val="24"/>
        </w:rPr>
        <w:t xml:space="preserve"> </w:t>
      </w:r>
      <w:proofErr w:type="gramStart"/>
      <w:r w:rsidRPr="005647F8">
        <w:rPr>
          <w:rFonts w:ascii="Times New Roman" w:hAnsi="Times New Roman"/>
          <w:i/>
          <w:sz w:val="24"/>
          <w:szCs w:val="24"/>
        </w:rPr>
        <w:t>Aku tidur bersamanya.</w:t>
      </w:r>
      <w:proofErr w:type="gramEnd"/>
      <w:r w:rsidRPr="005647F8">
        <w:rPr>
          <w:rFonts w:ascii="Times New Roman" w:hAnsi="Times New Roman"/>
          <w:i/>
          <w:sz w:val="24"/>
          <w:szCs w:val="24"/>
        </w:rPr>
        <w:t xml:space="preserve"> </w:t>
      </w:r>
      <w:proofErr w:type="gramStart"/>
      <w:r w:rsidRPr="005647F8">
        <w:rPr>
          <w:rFonts w:ascii="Times New Roman" w:hAnsi="Times New Roman"/>
          <w:i/>
          <w:sz w:val="24"/>
          <w:szCs w:val="24"/>
        </w:rPr>
        <w:t>Aku bersamamu, aku tetap mencarimu, tetap menjemputmu, aku berjanji, Ibu.</w:t>
      </w:r>
      <w:proofErr w:type="gramEnd"/>
      <w:r w:rsidRPr="005647F8">
        <w:rPr>
          <w:rFonts w:ascii="Times New Roman" w:hAnsi="Times New Roman"/>
          <w:i/>
          <w:sz w:val="24"/>
          <w:szCs w:val="24"/>
        </w:rPr>
        <w:t xml:space="preserve"> </w:t>
      </w:r>
    </w:p>
    <w:p w:rsidR="00700F9B" w:rsidRPr="000C0D46" w:rsidRDefault="00700F9B" w:rsidP="000C0D46">
      <w:pPr>
        <w:spacing w:after="0" w:line="240" w:lineRule="auto"/>
        <w:ind w:firstLine="360"/>
        <w:rPr>
          <w:rFonts w:ascii="Times New Roman" w:hAnsi="Times New Roman"/>
          <w:i/>
        </w:rPr>
      </w:pPr>
      <w:r w:rsidRPr="000C0D46">
        <w:rPr>
          <w:rFonts w:ascii="Times New Roman" w:hAnsi="Times New Roman"/>
          <w:i/>
        </w:rPr>
        <w:t>(Masa Depan Kesunyian, hlm: 106)</w:t>
      </w:r>
    </w:p>
    <w:p w:rsidR="006B570B" w:rsidRDefault="006B570B" w:rsidP="00AA7110">
      <w:pPr>
        <w:pStyle w:val="ListParagraph"/>
        <w:spacing w:after="0" w:line="240" w:lineRule="auto"/>
        <w:ind w:left="0"/>
        <w:jc w:val="both"/>
        <w:rPr>
          <w:rFonts w:ascii="Times New Roman" w:hAnsi="Times New Roman"/>
          <w:b/>
          <w:sz w:val="24"/>
          <w:szCs w:val="24"/>
        </w:rPr>
      </w:pPr>
    </w:p>
    <w:p w:rsidR="000C0D46" w:rsidRDefault="008735C6" w:rsidP="00AA7110">
      <w:pPr>
        <w:pStyle w:val="ListParagraph"/>
        <w:spacing w:after="0" w:line="240" w:lineRule="auto"/>
        <w:ind w:left="0"/>
        <w:jc w:val="both"/>
        <w:rPr>
          <w:rFonts w:ascii="Times New Roman" w:hAnsi="Times New Roman"/>
          <w:sz w:val="24"/>
          <w:szCs w:val="24"/>
        </w:rPr>
      </w:pPr>
      <w:r>
        <w:rPr>
          <w:rFonts w:ascii="Times New Roman" w:hAnsi="Times New Roman"/>
          <w:b/>
          <w:sz w:val="24"/>
          <w:szCs w:val="24"/>
        </w:rPr>
        <w:tab/>
      </w:r>
      <w:r w:rsidRPr="008735C6">
        <w:rPr>
          <w:rFonts w:ascii="Times New Roman" w:hAnsi="Times New Roman"/>
          <w:sz w:val="24"/>
          <w:szCs w:val="24"/>
        </w:rPr>
        <w:t xml:space="preserve">Kehidupan kota </w:t>
      </w:r>
      <w:r w:rsidR="007E2EBA">
        <w:rPr>
          <w:rFonts w:ascii="Times New Roman" w:hAnsi="Times New Roman"/>
          <w:sz w:val="24"/>
          <w:szCs w:val="24"/>
        </w:rPr>
        <w:t xml:space="preserve">dimaknai </w:t>
      </w:r>
      <w:proofErr w:type="gramStart"/>
      <w:r w:rsidR="007E2EBA">
        <w:rPr>
          <w:rFonts w:ascii="Times New Roman" w:hAnsi="Times New Roman"/>
          <w:sz w:val="24"/>
          <w:szCs w:val="24"/>
        </w:rPr>
        <w:t xml:space="preserve">dengan </w:t>
      </w:r>
      <w:r w:rsidRPr="008735C6">
        <w:rPr>
          <w:rFonts w:ascii="Times New Roman" w:hAnsi="Times New Roman"/>
          <w:sz w:val="24"/>
          <w:szCs w:val="24"/>
        </w:rPr>
        <w:t xml:space="preserve"> suasana</w:t>
      </w:r>
      <w:proofErr w:type="gramEnd"/>
      <w:r w:rsidRPr="008735C6">
        <w:rPr>
          <w:rFonts w:ascii="Times New Roman" w:hAnsi="Times New Roman"/>
          <w:sz w:val="24"/>
          <w:szCs w:val="24"/>
        </w:rPr>
        <w:t xml:space="preserve"> kehidupan saat ini begitu </w:t>
      </w:r>
      <w:r w:rsidR="007E2EBA">
        <w:rPr>
          <w:rFonts w:ascii="Times New Roman" w:hAnsi="Times New Roman"/>
          <w:sz w:val="24"/>
          <w:szCs w:val="24"/>
        </w:rPr>
        <w:t xml:space="preserve">memilukan. </w:t>
      </w:r>
      <w:proofErr w:type="gramStart"/>
      <w:r w:rsidR="007E2EBA">
        <w:rPr>
          <w:rFonts w:ascii="Times New Roman" w:hAnsi="Times New Roman"/>
          <w:sz w:val="24"/>
          <w:szCs w:val="24"/>
        </w:rPr>
        <w:t>Paradoksi atau kontradiksi kehidupan terjadi di mana saja dan kapan saja.</w:t>
      </w:r>
      <w:proofErr w:type="gramEnd"/>
      <w:r w:rsidR="007E2EBA">
        <w:rPr>
          <w:rFonts w:ascii="Times New Roman" w:hAnsi="Times New Roman"/>
          <w:sz w:val="24"/>
          <w:szCs w:val="24"/>
        </w:rPr>
        <w:t xml:space="preserve"> Di satu sisi orang tekun menjalankan ritual keagamaan, namun di sisi lain </w:t>
      </w:r>
      <w:proofErr w:type="gramStart"/>
      <w:r w:rsidR="007E2EBA">
        <w:rPr>
          <w:rFonts w:ascii="Times New Roman" w:hAnsi="Times New Roman"/>
          <w:sz w:val="24"/>
          <w:szCs w:val="24"/>
        </w:rPr>
        <w:t>ia</w:t>
      </w:r>
      <w:proofErr w:type="gramEnd"/>
      <w:r w:rsidR="007E2EBA">
        <w:rPr>
          <w:rFonts w:ascii="Times New Roman" w:hAnsi="Times New Roman"/>
          <w:sz w:val="24"/>
          <w:szCs w:val="24"/>
        </w:rPr>
        <w:t xml:space="preserve"> juga rajin menjalankan kemaksiatan. Di satu sisi orang mengagung-agungkan nilai sebagai manifestasi dari ketinggian </w:t>
      </w:r>
      <w:r w:rsidR="007E2EBA" w:rsidRPr="007E2EBA">
        <w:rPr>
          <w:rFonts w:ascii="Times New Roman" w:hAnsi="Times New Roman"/>
          <w:i/>
          <w:sz w:val="24"/>
          <w:szCs w:val="24"/>
        </w:rPr>
        <w:t>superego</w:t>
      </w:r>
      <w:r w:rsidR="007E2EBA">
        <w:rPr>
          <w:rFonts w:ascii="Times New Roman" w:hAnsi="Times New Roman"/>
          <w:sz w:val="24"/>
          <w:szCs w:val="24"/>
        </w:rPr>
        <w:t xml:space="preserve">, namun di sisi lain </w:t>
      </w:r>
      <w:proofErr w:type="gramStart"/>
      <w:r w:rsidR="007E2EBA">
        <w:rPr>
          <w:rFonts w:ascii="Times New Roman" w:hAnsi="Times New Roman"/>
          <w:sz w:val="24"/>
          <w:szCs w:val="24"/>
        </w:rPr>
        <w:t>ia</w:t>
      </w:r>
      <w:proofErr w:type="gramEnd"/>
      <w:r w:rsidR="007E2EBA">
        <w:rPr>
          <w:rFonts w:ascii="Times New Roman" w:hAnsi="Times New Roman"/>
          <w:sz w:val="24"/>
          <w:szCs w:val="24"/>
        </w:rPr>
        <w:t xml:space="preserve"> terjebak dan </w:t>
      </w:r>
      <w:r w:rsidR="003C5272">
        <w:rPr>
          <w:rFonts w:ascii="Times New Roman" w:hAnsi="Times New Roman"/>
          <w:sz w:val="24"/>
          <w:szCs w:val="24"/>
        </w:rPr>
        <w:t>menikmati</w:t>
      </w:r>
      <w:r w:rsidR="007E2EBA">
        <w:rPr>
          <w:rFonts w:ascii="Times New Roman" w:hAnsi="Times New Roman"/>
          <w:sz w:val="24"/>
          <w:szCs w:val="24"/>
        </w:rPr>
        <w:t xml:space="preserve"> kehidupan yang lebih mengedepankan </w:t>
      </w:r>
      <w:r w:rsidR="007E2EBA" w:rsidRPr="007E2EBA">
        <w:rPr>
          <w:rFonts w:ascii="Times New Roman" w:hAnsi="Times New Roman"/>
          <w:i/>
          <w:sz w:val="24"/>
          <w:szCs w:val="24"/>
        </w:rPr>
        <w:t>id</w:t>
      </w:r>
      <w:r w:rsidR="007E2EBA">
        <w:rPr>
          <w:rFonts w:ascii="Times New Roman" w:hAnsi="Times New Roman"/>
          <w:sz w:val="24"/>
          <w:szCs w:val="24"/>
        </w:rPr>
        <w:t xml:space="preserve"> dan </w:t>
      </w:r>
      <w:r w:rsidR="007E2EBA" w:rsidRPr="007E2EBA">
        <w:rPr>
          <w:rFonts w:ascii="Times New Roman" w:hAnsi="Times New Roman"/>
          <w:i/>
          <w:sz w:val="24"/>
          <w:szCs w:val="24"/>
        </w:rPr>
        <w:t>ego</w:t>
      </w:r>
      <w:r w:rsidR="007E2EBA">
        <w:rPr>
          <w:rFonts w:ascii="Times New Roman" w:hAnsi="Times New Roman"/>
          <w:sz w:val="24"/>
          <w:szCs w:val="24"/>
        </w:rPr>
        <w:t xml:space="preserve">. </w:t>
      </w:r>
    </w:p>
    <w:p w:rsidR="007E2EBA" w:rsidRPr="002E7C4A" w:rsidRDefault="007E2EBA" w:rsidP="00AA7110">
      <w:pPr>
        <w:pStyle w:val="ListParagraph"/>
        <w:spacing w:after="0" w:line="240" w:lineRule="auto"/>
        <w:ind w:left="0"/>
        <w:jc w:val="both"/>
        <w:rPr>
          <w:rFonts w:ascii="Times New Roman" w:hAnsi="Times New Roman"/>
          <w:color w:val="FF0000"/>
          <w:sz w:val="24"/>
          <w:szCs w:val="24"/>
        </w:rPr>
      </w:pPr>
      <w:r>
        <w:rPr>
          <w:rFonts w:ascii="Times New Roman" w:hAnsi="Times New Roman"/>
          <w:sz w:val="24"/>
          <w:szCs w:val="24"/>
        </w:rPr>
        <w:tab/>
        <w:t xml:space="preserve">Masa depan kesunyian adalah harapan untuk menemukan kemurnian dan kesejatian diri. </w:t>
      </w:r>
      <w:proofErr w:type="gramStart"/>
      <w:r>
        <w:rPr>
          <w:rFonts w:ascii="Times New Roman" w:hAnsi="Times New Roman"/>
          <w:sz w:val="24"/>
          <w:szCs w:val="24"/>
        </w:rPr>
        <w:t>Banyak rintangan yang harus dihadapi untuk mewujudkannya.</w:t>
      </w:r>
      <w:proofErr w:type="gramEnd"/>
      <w:r>
        <w:rPr>
          <w:rFonts w:ascii="Times New Roman" w:hAnsi="Times New Roman"/>
          <w:sz w:val="24"/>
          <w:szCs w:val="24"/>
        </w:rPr>
        <w:t xml:space="preserve"> </w:t>
      </w:r>
      <w:proofErr w:type="gramStart"/>
      <w:r>
        <w:rPr>
          <w:rFonts w:ascii="Times New Roman" w:hAnsi="Times New Roman"/>
          <w:sz w:val="24"/>
          <w:szCs w:val="24"/>
        </w:rPr>
        <w:t>Harga yang harus dibayarkan sangat mahal.</w:t>
      </w:r>
      <w:proofErr w:type="gramEnd"/>
      <w:r>
        <w:rPr>
          <w:rFonts w:ascii="Times New Roman" w:hAnsi="Times New Roman"/>
          <w:sz w:val="24"/>
          <w:szCs w:val="24"/>
        </w:rPr>
        <w:t xml:space="preserve">  </w:t>
      </w:r>
      <w:proofErr w:type="gramStart"/>
      <w:r>
        <w:rPr>
          <w:rFonts w:ascii="Times New Roman" w:hAnsi="Times New Roman"/>
          <w:sz w:val="24"/>
          <w:szCs w:val="24"/>
        </w:rPr>
        <w:t>Itulah mungkin yang ditekankan oleh Radar Panca Dahana melalui cerpennya tersebut yang disimbolkan dengan tokoh Dion.</w:t>
      </w:r>
      <w:proofErr w:type="gramEnd"/>
      <w:r>
        <w:rPr>
          <w:rFonts w:ascii="Times New Roman" w:hAnsi="Times New Roman"/>
          <w:sz w:val="24"/>
          <w:szCs w:val="24"/>
        </w:rPr>
        <w:t xml:space="preserve"> </w:t>
      </w:r>
      <w:proofErr w:type="gramStart"/>
      <w:r>
        <w:rPr>
          <w:rFonts w:ascii="Times New Roman" w:hAnsi="Times New Roman"/>
          <w:sz w:val="24"/>
          <w:szCs w:val="24"/>
        </w:rPr>
        <w:t xml:space="preserve">Dengan demikian, sosok tokoh yang begitu </w:t>
      </w:r>
      <w:r w:rsidRPr="002E7C4A">
        <w:rPr>
          <w:rFonts w:ascii="Times New Roman" w:hAnsi="Times New Roman"/>
          <w:color w:val="000000"/>
          <w:sz w:val="24"/>
          <w:szCs w:val="24"/>
        </w:rPr>
        <w:t xml:space="preserve">penting dalam membangun cerita   </w:t>
      </w:r>
      <w:r w:rsidR="002E7C4A" w:rsidRPr="002E7C4A">
        <w:rPr>
          <w:rFonts w:ascii="Times New Roman" w:hAnsi="Times New Roman"/>
          <w:color w:val="000000"/>
          <w:sz w:val="24"/>
          <w:szCs w:val="24"/>
        </w:rPr>
        <w:t>menemukan jawabannya.</w:t>
      </w:r>
      <w:proofErr w:type="gramEnd"/>
      <w:r w:rsidR="002E7C4A">
        <w:rPr>
          <w:rFonts w:ascii="Times New Roman" w:hAnsi="Times New Roman"/>
          <w:color w:val="FF0000"/>
          <w:sz w:val="24"/>
          <w:szCs w:val="24"/>
        </w:rPr>
        <w:t xml:space="preserve"> </w:t>
      </w:r>
      <w:proofErr w:type="gramStart"/>
      <w:r w:rsidR="002E7C4A" w:rsidRPr="002E7C4A">
        <w:rPr>
          <w:rFonts w:ascii="Times New Roman" w:hAnsi="Times New Roman"/>
          <w:color w:val="000000"/>
          <w:sz w:val="24"/>
          <w:szCs w:val="24"/>
        </w:rPr>
        <w:t>…</w:t>
      </w:r>
      <w:r w:rsidR="002E7C4A" w:rsidRPr="00700F9B">
        <w:rPr>
          <w:rFonts w:ascii="Times New Roman" w:hAnsi="Times New Roman"/>
          <w:color w:val="000000"/>
          <w:spacing w:val="-3"/>
          <w:sz w:val="24"/>
          <w:szCs w:val="24"/>
        </w:rPr>
        <w:t>masalah penokohan merupakan satu bagian penting dalam membangun sebuah cerita</w:t>
      </w:r>
      <w:r w:rsidR="000B7FCD">
        <w:rPr>
          <w:rFonts w:ascii="Times New Roman" w:hAnsi="Times New Roman"/>
          <w:color w:val="000000"/>
          <w:spacing w:val="-3"/>
          <w:sz w:val="24"/>
          <w:szCs w:val="24"/>
        </w:rPr>
        <w:t>.</w:t>
      </w:r>
      <w:proofErr w:type="gramEnd"/>
      <w:r w:rsidR="000B7FCD">
        <w:rPr>
          <w:rFonts w:ascii="Times New Roman" w:hAnsi="Times New Roman"/>
          <w:color w:val="000000"/>
          <w:spacing w:val="-3"/>
          <w:sz w:val="24"/>
          <w:szCs w:val="24"/>
        </w:rPr>
        <w:t xml:space="preserve"> </w:t>
      </w:r>
      <w:proofErr w:type="gramStart"/>
      <w:r w:rsidR="000B7FCD">
        <w:rPr>
          <w:rFonts w:ascii="Times New Roman" w:hAnsi="Times New Roman"/>
          <w:color w:val="000000"/>
          <w:spacing w:val="-3"/>
          <w:sz w:val="24"/>
          <w:szCs w:val="24"/>
        </w:rPr>
        <w:t>Fananie</w:t>
      </w:r>
      <w:r w:rsidR="002E7C4A" w:rsidRPr="002E7C4A">
        <w:rPr>
          <w:rFonts w:ascii="Times New Roman" w:eastAsia="Times New Roman" w:hAnsi="Times New Roman"/>
          <w:color w:val="212121"/>
          <w:sz w:val="24"/>
          <w:szCs w:val="24"/>
          <w:lang w:val="id-ID"/>
        </w:rPr>
        <w:t xml:space="preserve"> </w:t>
      </w:r>
      <w:r w:rsidR="000B7FCD">
        <w:rPr>
          <w:rStyle w:val="FootnoteReference"/>
          <w:rFonts w:ascii="Times New Roman" w:eastAsia="Times New Roman" w:hAnsi="Times New Roman"/>
          <w:color w:val="212121"/>
          <w:sz w:val="24"/>
          <w:szCs w:val="24"/>
          <w:lang w:val="id-ID"/>
        </w:rPr>
        <w:lastRenderedPageBreak/>
        <w:footnoteReference w:id="23"/>
      </w:r>
      <w:r w:rsidR="000B7FCD">
        <w:rPr>
          <w:rFonts w:ascii="Times New Roman" w:eastAsia="Times New Roman" w:hAnsi="Times New Roman"/>
          <w:color w:val="212121"/>
          <w:sz w:val="24"/>
          <w:szCs w:val="24"/>
        </w:rPr>
        <w:t>menjelaskan bahwa</w:t>
      </w:r>
      <w:r w:rsidR="002E7C4A">
        <w:rPr>
          <w:rFonts w:ascii="Times New Roman" w:eastAsia="Times New Roman" w:hAnsi="Times New Roman"/>
          <w:color w:val="212121"/>
          <w:sz w:val="24"/>
          <w:szCs w:val="24"/>
        </w:rPr>
        <w:t>…</w:t>
      </w:r>
      <w:r w:rsidR="002E7C4A" w:rsidRPr="002E7C4A">
        <w:rPr>
          <w:rFonts w:ascii="Times New Roman" w:eastAsia="Times New Roman" w:hAnsi="Times New Roman"/>
          <w:color w:val="212121"/>
          <w:sz w:val="24"/>
          <w:szCs w:val="24"/>
          <w:lang w:val="id-ID"/>
        </w:rPr>
        <w:t>karakter merespon pengaruh setting, dengan politik, sosial dan ideologisnya</w:t>
      </w:r>
      <w:r w:rsidR="002E7C4A" w:rsidRPr="002E7C4A">
        <w:rPr>
          <w:rFonts w:ascii="Times New Roman" w:eastAsia="Times New Roman" w:hAnsi="Times New Roman"/>
          <w:color w:val="212121"/>
          <w:sz w:val="24"/>
          <w:szCs w:val="24"/>
        </w:rPr>
        <w:t>.</w:t>
      </w:r>
      <w:proofErr w:type="gramEnd"/>
      <w:r w:rsidR="000B7FCD">
        <w:rPr>
          <w:rStyle w:val="FootnoteReference"/>
          <w:rFonts w:ascii="Times New Roman" w:eastAsia="Times New Roman" w:hAnsi="Times New Roman"/>
          <w:color w:val="212121"/>
          <w:sz w:val="24"/>
          <w:szCs w:val="24"/>
        </w:rPr>
        <w:footnoteReference w:id="24"/>
      </w:r>
      <w:r w:rsidR="002E7C4A" w:rsidRPr="002E7C4A">
        <w:rPr>
          <w:rFonts w:ascii="Times New Roman" w:hAnsi="Times New Roman"/>
          <w:sz w:val="24"/>
          <w:szCs w:val="24"/>
        </w:rPr>
        <w:t xml:space="preserve"> </w:t>
      </w:r>
    </w:p>
    <w:p w:rsidR="007E2EBA" w:rsidRPr="008735C6" w:rsidRDefault="007E2EBA" w:rsidP="002E7C4A">
      <w:pPr>
        <w:pStyle w:val="ListParagraph"/>
        <w:spacing w:after="0" w:line="240" w:lineRule="auto"/>
        <w:ind w:left="0"/>
        <w:jc w:val="both"/>
        <w:rPr>
          <w:rFonts w:ascii="Times New Roman" w:hAnsi="Times New Roman"/>
          <w:sz w:val="24"/>
          <w:szCs w:val="24"/>
        </w:rPr>
      </w:pPr>
    </w:p>
    <w:p w:rsidR="00700F9B" w:rsidRPr="000D41F8" w:rsidRDefault="00A85316" w:rsidP="00A85316">
      <w:pPr>
        <w:pStyle w:val="ListParagraph"/>
        <w:numPr>
          <w:ilvl w:val="0"/>
          <w:numId w:val="6"/>
        </w:numPr>
        <w:spacing w:after="0" w:line="240" w:lineRule="auto"/>
        <w:ind w:left="0"/>
        <w:jc w:val="both"/>
        <w:rPr>
          <w:rFonts w:ascii="Times New Roman" w:hAnsi="Times New Roman"/>
          <w:b/>
          <w:sz w:val="24"/>
          <w:szCs w:val="24"/>
        </w:rPr>
      </w:pPr>
      <w:r>
        <w:rPr>
          <w:rFonts w:ascii="Times New Roman" w:hAnsi="Times New Roman"/>
          <w:b/>
          <w:sz w:val="24"/>
          <w:szCs w:val="24"/>
        </w:rPr>
        <w:t>Penutup</w:t>
      </w:r>
    </w:p>
    <w:p w:rsidR="00700F9B" w:rsidRDefault="00700F9B" w:rsidP="00AA7110">
      <w:pPr>
        <w:pStyle w:val="ListParagraph"/>
        <w:spacing w:after="0" w:line="240" w:lineRule="auto"/>
        <w:ind w:left="0"/>
        <w:jc w:val="both"/>
        <w:rPr>
          <w:rFonts w:ascii="Times New Roman" w:hAnsi="Times New Roman"/>
          <w:sz w:val="24"/>
          <w:szCs w:val="24"/>
        </w:rPr>
      </w:pPr>
      <w:proofErr w:type="gramStart"/>
      <w:r>
        <w:rPr>
          <w:rFonts w:ascii="Times New Roman" w:hAnsi="Times New Roman"/>
          <w:sz w:val="24"/>
          <w:szCs w:val="24"/>
        </w:rPr>
        <w:t>Telaah sastra adalah bagian dari upaya untuk mengapresiasi sebuah karya dengan menggunakan berbagi ancangan atau pendekatan yang relevan dengan karya sastra tersebut sehingga ditemukan makna secara mendalam.</w:t>
      </w:r>
      <w:proofErr w:type="gramEnd"/>
      <w:r>
        <w:rPr>
          <w:rFonts w:ascii="Times New Roman" w:hAnsi="Times New Roman"/>
          <w:sz w:val="24"/>
          <w:szCs w:val="24"/>
        </w:rPr>
        <w:t xml:space="preserve"> </w:t>
      </w:r>
      <w:proofErr w:type="gramStart"/>
      <w:r>
        <w:rPr>
          <w:rFonts w:ascii="Times New Roman" w:hAnsi="Times New Roman"/>
          <w:sz w:val="24"/>
          <w:szCs w:val="24"/>
        </w:rPr>
        <w:t>Namun demikian, upaya untuk menemukan makna tetaplah tidak lepas dari unsur subjektif, seperti tingkat pemahaman, pengalaman, dan   latar belakang apresiator.</w:t>
      </w:r>
      <w:proofErr w:type="gramEnd"/>
      <w:r>
        <w:rPr>
          <w:rFonts w:ascii="Times New Roman" w:hAnsi="Times New Roman"/>
          <w:sz w:val="24"/>
          <w:szCs w:val="24"/>
        </w:rPr>
        <w:t xml:space="preserve">  </w:t>
      </w:r>
    </w:p>
    <w:p w:rsidR="00700F9B" w:rsidRDefault="00700F9B" w:rsidP="00AA7110">
      <w:pPr>
        <w:pStyle w:val="ListParagraph"/>
        <w:spacing w:after="0" w:line="240" w:lineRule="auto"/>
        <w:ind w:left="0" w:firstLine="630"/>
        <w:jc w:val="both"/>
        <w:rPr>
          <w:rFonts w:ascii="Times New Roman" w:hAnsi="Times New Roman"/>
          <w:sz w:val="24"/>
          <w:szCs w:val="24"/>
        </w:rPr>
      </w:pPr>
      <w:proofErr w:type="gramStart"/>
      <w:r>
        <w:rPr>
          <w:rFonts w:ascii="Times New Roman" w:hAnsi="Times New Roman"/>
          <w:sz w:val="24"/>
          <w:szCs w:val="24"/>
        </w:rPr>
        <w:t>Berbagai ancangan atau pendekatan dapat digunakan oleh setiap apresiator dalam upaya untuk menemukan dan mengkaji karya sastra.</w:t>
      </w:r>
      <w:proofErr w:type="gramEnd"/>
      <w:r w:rsidR="00DB3565">
        <w:rPr>
          <w:rFonts w:ascii="Times New Roman" w:hAnsi="Times New Roman"/>
          <w:sz w:val="24"/>
          <w:szCs w:val="24"/>
        </w:rPr>
        <w:t xml:space="preserve"> </w:t>
      </w:r>
      <w:proofErr w:type="gramStart"/>
      <w:r>
        <w:rPr>
          <w:rFonts w:ascii="Times New Roman" w:hAnsi="Times New Roman"/>
          <w:sz w:val="24"/>
          <w:szCs w:val="24"/>
        </w:rPr>
        <w:t>Salah satu pendekatan yang dapat digunakan untuk mengapresiasi karya sastra adalah pendekatan psikologis, yaitu kajian yang menekankan pada unsur-unsur kejiwaan fiksional yang terkandung dalam karya sastra.</w:t>
      </w:r>
      <w:proofErr w:type="gramEnd"/>
      <w:r>
        <w:rPr>
          <w:rFonts w:ascii="Times New Roman" w:hAnsi="Times New Roman"/>
          <w:sz w:val="24"/>
          <w:szCs w:val="24"/>
        </w:rPr>
        <w:t xml:space="preserve"> </w:t>
      </w:r>
      <w:r w:rsidR="006451E5">
        <w:rPr>
          <w:rFonts w:ascii="Times New Roman" w:hAnsi="Times New Roman"/>
          <w:sz w:val="24"/>
          <w:szCs w:val="24"/>
        </w:rPr>
        <w:t xml:space="preserve">Pada kesempatan tertentu </w:t>
      </w:r>
      <w:r w:rsidR="005622B2">
        <w:rPr>
          <w:rFonts w:ascii="Times New Roman" w:hAnsi="Times New Roman"/>
          <w:sz w:val="24"/>
          <w:szCs w:val="24"/>
        </w:rPr>
        <w:t xml:space="preserve">secara psikologi orang berada pada tahap </w:t>
      </w:r>
      <w:r w:rsidR="005622B2" w:rsidRPr="005622B2">
        <w:rPr>
          <w:rFonts w:ascii="Times New Roman" w:hAnsi="Times New Roman"/>
          <w:i/>
          <w:sz w:val="24"/>
          <w:szCs w:val="24"/>
        </w:rPr>
        <w:t>id</w:t>
      </w:r>
      <w:r w:rsidR="005622B2">
        <w:rPr>
          <w:rFonts w:ascii="Times New Roman" w:hAnsi="Times New Roman"/>
          <w:sz w:val="24"/>
          <w:szCs w:val="24"/>
        </w:rPr>
        <w:t xml:space="preserve"> (mementingkan keinginan sendiri tanpa harus </w:t>
      </w:r>
      <w:proofErr w:type="gramStart"/>
      <w:r w:rsidR="005622B2">
        <w:rPr>
          <w:rFonts w:ascii="Times New Roman" w:hAnsi="Times New Roman"/>
          <w:sz w:val="24"/>
          <w:szCs w:val="24"/>
        </w:rPr>
        <w:t xml:space="preserve">memikirkan </w:t>
      </w:r>
      <w:r w:rsidR="006451E5">
        <w:rPr>
          <w:rFonts w:ascii="Times New Roman" w:hAnsi="Times New Roman"/>
          <w:sz w:val="24"/>
          <w:szCs w:val="24"/>
        </w:rPr>
        <w:t xml:space="preserve"> </w:t>
      </w:r>
      <w:r w:rsidR="005622B2">
        <w:rPr>
          <w:rFonts w:ascii="Times New Roman" w:hAnsi="Times New Roman"/>
          <w:sz w:val="24"/>
          <w:szCs w:val="24"/>
        </w:rPr>
        <w:t>moral</w:t>
      </w:r>
      <w:proofErr w:type="gramEnd"/>
      <w:r w:rsidR="005622B2">
        <w:rPr>
          <w:rFonts w:ascii="Times New Roman" w:hAnsi="Times New Roman"/>
          <w:sz w:val="24"/>
          <w:szCs w:val="24"/>
        </w:rPr>
        <w:t xml:space="preserve"> dan orang lain), namun pada kesempatan tertentu, secara psikologi orang juga berada pada </w:t>
      </w:r>
      <w:r w:rsidR="005622B2" w:rsidRPr="005622B2">
        <w:rPr>
          <w:rFonts w:ascii="Times New Roman" w:hAnsi="Times New Roman"/>
          <w:i/>
          <w:sz w:val="24"/>
          <w:szCs w:val="24"/>
        </w:rPr>
        <w:t>ego</w:t>
      </w:r>
      <w:r w:rsidR="005622B2">
        <w:rPr>
          <w:rFonts w:ascii="Times New Roman" w:hAnsi="Times New Roman"/>
          <w:sz w:val="24"/>
          <w:szCs w:val="24"/>
        </w:rPr>
        <w:t xml:space="preserve"> dan </w:t>
      </w:r>
      <w:r w:rsidR="005622B2" w:rsidRPr="005622B2">
        <w:rPr>
          <w:rFonts w:ascii="Times New Roman" w:hAnsi="Times New Roman"/>
          <w:i/>
          <w:sz w:val="24"/>
          <w:szCs w:val="24"/>
        </w:rPr>
        <w:t>supergo</w:t>
      </w:r>
      <w:r w:rsidR="005622B2">
        <w:rPr>
          <w:rFonts w:ascii="Times New Roman" w:hAnsi="Times New Roman"/>
          <w:sz w:val="24"/>
          <w:szCs w:val="24"/>
        </w:rPr>
        <w:t xml:space="preserve">.   </w:t>
      </w:r>
    </w:p>
    <w:p w:rsidR="00700F9B" w:rsidRPr="003C5272" w:rsidRDefault="00700F9B" w:rsidP="00AA7110">
      <w:pPr>
        <w:pStyle w:val="ListParagraph"/>
        <w:spacing w:after="0" w:line="240" w:lineRule="auto"/>
        <w:ind w:left="0" w:firstLine="630"/>
        <w:jc w:val="both"/>
        <w:rPr>
          <w:rFonts w:ascii="Times New Roman" w:hAnsi="Times New Roman"/>
          <w:sz w:val="24"/>
          <w:szCs w:val="24"/>
        </w:rPr>
      </w:pPr>
      <w:r w:rsidRPr="003C5272">
        <w:rPr>
          <w:rFonts w:ascii="Times New Roman" w:hAnsi="Times New Roman"/>
          <w:sz w:val="24"/>
          <w:szCs w:val="24"/>
        </w:rPr>
        <w:t xml:space="preserve">Melalui telaah tersebut </w:t>
      </w:r>
      <w:proofErr w:type="gramStart"/>
      <w:r w:rsidRPr="003C5272">
        <w:rPr>
          <w:rFonts w:ascii="Times New Roman" w:hAnsi="Times New Roman"/>
          <w:sz w:val="24"/>
          <w:szCs w:val="24"/>
        </w:rPr>
        <w:t>akan</w:t>
      </w:r>
      <w:proofErr w:type="gramEnd"/>
      <w:r w:rsidRPr="003C5272">
        <w:rPr>
          <w:rFonts w:ascii="Times New Roman" w:hAnsi="Times New Roman"/>
          <w:sz w:val="24"/>
          <w:szCs w:val="24"/>
        </w:rPr>
        <w:t xml:space="preserve"> diperoleh sejumlah gambaran secara detil gejolak serta kondisi kejiwaan dari tiap-tiap tokoh yang terdapat dalam karya sastra tersebut. Cerpen </w:t>
      </w:r>
      <w:r w:rsidRPr="003C5272">
        <w:rPr>
          <w:rFonts w:ascii="Times New Roman" w:hAnsi="Times New Roman"/>
          <w:i/>
          <w:sz w:val="24"/>
          <w:szCs w:val="24"/>
        </w:rPr>
        <w:t>Langit Tak lagi Mendung</w:t>
      </w:r>
      <w:r w:rsidRPr="003C5272">
        <w:rPr>
          <w:rFonts w:ascii="Times New Roman" w:hAnsi="Times New Roman"/>
          <w:sz w:val="24"/>
          <w:szCs w:val="24"/>
        </w:rPr>
        <w:t xml:space="preserve"> dan </w:t>
      </w:r>
      <w:r w:rsidRPr="003C5272">
        <w:rPr>
          <w:rFonts w:ascii="Times New Roman" w:hAnsi="Times New Roman"/>
          <w:i/>
          <w:sz w:val="24"/>
          <w:szCs w:val="24"/>
        </w:rPr>
        <w:t>Masa Depan Kesenyuian</w:t>
      </w:r>
      <w:r w:rsidRPr="003C5272">
        <w:rPr>
          <w:rFonts w:ascii="Times New Roman" w:hAnsi="Times New Roman"/>
          <w:sz w:val="24"/>
          <w:szCs w:val="24"/>
        </w:rPr>
        <w:t xml:space="preserve"> karya Radhar </w:t>
      </w:r>
      <w:r w:rsidRPr="003C5272">
        <w:rPr>
          <w:rFonts w:ascii="Times New Roman" w:hAnsi="Times New Roman"/>
          <w:sz w:val="24"/>
          <w:szCs w:val="24"/>
        </w:rPr>
        <w:lastRenderedPageBreak/>
        <w:t>Panca Dahana merupakan  cerpen yang menggambarkan realitas kehidupan yang pen</w:t>
      </w:r>
      <w:r w:rsidR="005F11D9" w:rsidRPr="003C5272">
        <w:rPr>
          <w:rFonts w:ascii="Times New Roman" w:hAnsi="Times New Roman"/>
          <w:sz w:val="24"/>
          <w:szCs w:val="24"/>
        </w:rPr>
        <w:t>uh dengan dinamika  sehingga tak</w:t>
      </w:r>
      <w:r w:rsidRPr="003C5272">
        <w:rPr>
          <w:rFonts w:ascii="Times New Roman" w:hAnsi="Times New Roman"/>
          <w:sz w:val="24"/>
          <w:szCs w:val="24"/>
        </w:rPr>
        <w:t xml:space="preserve"> jarang menimbulkan konflik psikologi bagi tiap induvidu, baik berupa perlawanan dengan segala konsekuensinya, maupun mengikuti arus perubahan yang juga dengan segala konsekuensinya. </w:t>
      </w:r>
    </w:p>
    <w:p w:rsidR="00A76E6F" w:rsidRDefault="00700F9B" w:rsidP="00A76E6F">
      <w:pPr>
        <w:pStyle w:val="ListParagraph"/>
        <w:spacing w:after="0" w:line="240" w:lineRule="auto"/>
        <w:ind w:left="0" w:firstLine="630"/>
        <w:jc w:val="both"/>
        <w:rPr>
          <w:rFonts w:ascii="Times New Roman" w:hAnsi="Times New Roman"/>
          <w:sz w:val="24"/>
          <w:szCs w:val="24"/>
        </w:rPr>
      </w:pPr>
      <w:r>
        <w:rPr>
          <w:rFonts w:ascii="Times New Roman" w:hAnsi="Times New Roman"/>
          <w:sz w:val="24"/>
          <w:szCs w:val="24"/>
        </w:rPr>
        <w:t xml:space="preserve">Hidup adalah pilihan, demikian mungkin </w:t>
      </w:r>
      <w:proofErr w:type="gramStart"/>
      <w:r>
        <w:rPr>
          <w:rFonts w:ascii="Times New Roman" w:hAnsi="Times New Roman"/>
          <w:sz w:val="24"/>
          <w:szCs w:val="24"/>
        </w:rPr>
        <w:t>yang  akan</w:t>
      </w:r>
      <w:proofErr w:type="gramEnd"/>
      <w:r>
        <w:rPr>
          <w:rFonts w:ascii="Times New Roman" w:hAnsi="Times New Roman"/>
          <w:sz w:val="24"/>
          <w:szCs w:val="24"/>
        </w:rPr>
        <w:t xml:space="preserve"> ditawarkan oleh Radhar Panca Dahana dalam kedua cerpennya tersebut melalui gambaran tokoh dengan beragam tipikal karakter dan dinamika kejiwaan psikologi atas pilihan hidupnya serta konsekuensinya.</w:t>
      </w:r>
    </w:p>
    <w:p w:rsidR="008654A5" w:rsidRDefault="008654A5" w:rsidP="00B21FE2">
      <w:pPr>
        <w:pStyle w:val="ListParagraph"/>
        <w:spacing w:before="100" w:beforeAutospacing="1" w:after="100" w:afterAutospacing="1" w:line="240" w:lineRule="auto"/>
        <w:ind w:left="0"/>
        <w:jc w:val="both"/>
        <w:rPr>
          <w:rFonts w:ascii="Times New Roman" w:hAnsi="Times New Roman"/>
          <w:b/>
          <w:sz w:val="24"/>
          <w:szCs w:val="24"/>
          <w:lang w:val="id-ID"/>
        </w:rPr>
      </w:pPr>
    </w:p>
    <w:p w:rsidR="00700F9B" w:rsidRDefault="00A85316" w:rsidP="00B21FE2">
      <w:pPr>
        <w:pStyle w:val="ListParagraph"/>
        <w:spacing w:before="100" w:beforeAutospacing="1" w:after="100" w:afterAutospacing="1" w:line="240" w:lineRule="auto"/>
        <w:ind w:left="0"/>
        <w:jc w:val="both"/>
        <w:rPr>
          <w:rFonts w:ascii="Times New Roman" w:hAnsi="Times New Roman"/>
          <w:b/>
          <w:sz w:val="24"/>
          <w:szCs w:val="24"/>
        </w:rPr>
      </w:pPr>
      <w:r>
        <w:rPr>
          <w:rFonts w:ascii="Times New Roman" w:hAnsi="Times New Roman"/>
          <w:b/>
          <w:sz w:val="24"/>
          <w:szCs w:val="24"/>
        </w:rPr>
        <w:t>Daftar pustaka</w:t>
      </w:r>
    </w:p>
    <w:p w:rsidR="000B7FCD" w:rsidRPr="000B7FCD" w:rsidRDefault="000B7FCD" w:rsidP="000B7FCD">
      <w:pPr>
        <w:pStyle w:val="Bibliography"/>
        <w:jc w:val="both"/>
        <w:rPr>
          <w:rFonts w:ascii="Times New Roman" w:hAnsi="Times New Roman"/>
          <w:sz w:val="24"/>
        </w:rPr>
      </w:pPr>
      <w:r>
        <w:fldChar w:fldCharType="begin"/>
      </w:r>
      <w:r>
        <w:instrText xml:space="preserve"> ADDIN ZOTERO_BIBL {"uncited":[],"omitted":[],"custom":[]} CSL_BIBLIOGRAPHY </w:instrText>
      </w:r>
      <w:r>
        <w:fldChar w:fldCharType="separate"/>
      </w:r>
      <w:r w:rsidRPr="000B7FCD">
        <w:rPr>
          <w:rFonts w:ascii="Times New Roman" w:hAnsi="Times New Roman"/>
          <w:sz w:val="24"/>
        </w:rPr>
        <w:t xml:space="preserve">Abrams, M.H. </w:t>
      </w:r>
      <w:r w:rsidRPr="000B7FCD">
        <w:rPr>
          <w:rFonts w:ascii="Times New Roman" w:hAnsi="Times New Roman"/>
          <w:i/>
          <w:iCs/>
          <w:sz w:val="24"/>
        </w:rPr>
        <w:t>The Mirror and the Lamp.</w:t>
      </w:r>
      <w:r w:rsidRPr="000B7FCD">
        <w:rPr>
          <w:rFonts w:ascii="Times New Roman" w:hAnsi="Times New Roman"/>
          <w:sz w:val="24"/>
        </w:rPr>
        <w:t xml:space="preserve"> New York: Oxford University Press, n.d.</w:t>
      </w:r>
    </w:p>
    <w:p w:rsidR="000B7FCD" w:rsidRPr="000B7FCD" w:rsidRDefault="000B7FCD" w:rsidP="000B7FCD">
      <w:pPr>
        <w:pStyle w:val="Bibliography"/>
        <w:jc w:val="both"/>
        <w:rPr>
          <w:rFonts w:ascii="Times New Roman" w:hAnsi="Times New Roman"/>
          <w:sz w:val="24"/>
        </w:rPr>
      </w:pPr>
      <w:r w:rsidRPr="000B7FCD">
        <w:rPr>
          <w:rFonts w:ascii="Times New Roman" w:hAnsi="Times New Roman"/>
          <w:sz w:val="24"/>
        </w:rPr>
        <w:t xml:space="preserve">Fanananie, Zaenuddin. </w:t>
      </w:r>
      <w:r w:rsidRPr="000B7FCD">
        <w:rPr>
          <w:rFonts w:ascii="Times New Roman" w:hAnsi="Times New Roman"/>
          <w:i/>
          <w:iCs/>
          <w:sz w:val="24"/>
        </w:rPr>
        <w:t>Telaah Sastra.</w:t>
      </w:r>
      <w:r w:rsidRPr="000B7FCD">
        <w:rPr>
          <w:rFonts w:ascii="Times New Roman" w:hAnsi="Times New Roman"/>
          <w:sz w:val="24"/>
        </w:rPr>
        <w:t xml:space="preserve"> Surakarta: UMS, 2002.</w:t>
      </w:r>
    </w:p>
    <w:p w:rsidR="000B7FCD" w:rsidRPr="000B7FCD" w:rsidRDefault="000B7FCD" w:rsidP="000B7FCD">
      <w:pPr>
        <w:pStyle w:val="Bibliography"/>
        <w:jc w:val="both"/>
        <w:rPr>
          <w:rFonts w:ascii="Times New Roman" w:hAnsi="Times New Roman"/>
          <w:sz w:val="24"/>
        </w:rPr>
      </w:pPr>
      <w:r w:rsidRPr="000B7FCD">
        <w:rPr>
          <w:rFonts w:ascii="Times New Roman" w:hAnsi="Times New Roman"/>
          <w:sz w:val="24"/>
        </w:rPr>
        <w:t>Handour, Mohamed. “The Representation of Identity in Yassmine Zahran’s A Beggar at Damascus Gate. Journal of Literature, Languages and Linguistics Www.Iiste.Org ISSN 2422-8435 An International Peer-Reviewed Journal Vol.22. p.24-28,” Journal of Literature, Languages and Linguistics, 2016. www.iiste.org.</w:t>
      </w:r>
    </w:p>
    <w:p w:rsidR="000B7FCD" w:rsidRPr="000B7FCD" w:rsidRDefault="000B7FCD" w:rsidP="000B7FCD">
      <w:pPr>
        <w:pStyle w:val="Bibliography"/>
        <w:jc w:val="both"/>
        <w:rPr>
          <w:rFonts w:ascii="Times New Roman" w:hAnsi="Times New Roman"/>
          <w:sz w:val="24"/>
        </w:rPr>
      </w:pPr>
      <w:r w:rsidRPr="000B7FCD">
        <w:rPr>
          <w:rFonts w:ascii="Times New Roman" w:hAnsi="Times New Roman"/>
          <w:sz w:val="24"/>
        </w:rPr>
        <w:t xml:space="preserve">Husada, Maulana, Nurudin, and Lustyantie Ninuk. “Aktualisasi Diri Pada Tokoh Utama Dalam Novel Pasung Jiwa Karya Okky Madasari :Suatu Penelitian </w:t>
      </w:r>
      <w:r w:rsidRPr="000B7FCD">
        <w:rPr>
          <w:rFonts w:ascii="Times New Roman" w:hAnsi="Times New Roman"/>
          <w:sz w:val="24"/>
        </w:rPr>
        <w:lastRenderedPageBreak/>
        <w:t xml:space="preserve">Psikoanalisis Sastra. Bahtera: Jurnal Pendidikan Bahasa Dan Sastra, Volume 16 Nomor 2. Hlm. 15-34.” </w:t>
      </w:r>
      <w:r w:rsidRPr="000B7FCD">
        <w:rPr>
          <w:rFonts w:ascii="Times New Roman" w:hAnsi="Times New Roman"/>
          <w:i/>
          <w:iCs/>
          <w:sz w:val="24"/>
        </w:rPr>
        <w:t>Bahtera: Jurnal Pendidikan Bahasa Dan Sastra</w:t>
      </w:r>
      <w:r w:rsidRPr="000B7FCD">
        <w:rPr>
          <w:rFonts w:ascii="Times New Roman" w:hAnsi="Times New Roman"/>
          <w:sz w:val="24"/>
        </w:rPr>
        <w:t xml:space="preserve"> 16 Nomor 2 (2017): 15–34.</w:t>
      </w:r>
    </w:p>
    <w:p w:rsidR="000B7FCD" w:rsidRPr="000B7FCD" w:rsidRDefault="000B7FCD" w:rsidP="000B7FCD">
      <w:pPr>
        <w:pStyle w:val="Bibliography"/>
        <w:jc w:val="both"/>
        <w:rPr>
          <w:rFonts w:ascii="Times New Roman" w:hAnsi="Times New Roman"/>
          <w:sz w:val="24"/>
        </w:rPr>
      </w:pPr>
      <w:r w:rsidRPr="000B7FCD">
        <w:rPr>
          <w:rFonts w:ascii="Times New Roman" w:hAnsi="Times New Roman"/>
          <w:sz w:val="24"/>
        </w:rPr>
        <w:t xml:space="preserve">Manik, Ricky Aptifive. “Hasrat Nano Riantiarno Dalam Cermin Bening: Kajian Psikoanalisis Lacanian.” </w:t>
      </w:r>
      <w:r w:rsidRPr="000B7FCD">
        <w:rPr>
          <w:rFonts w:ascii="Times New Roman" w:hAnsi="Times New Roman"/>
          <w:i/>
          <w:iCs/>
          <w:sz w:val="24"/>
        </w:rPr>
        <w:t>Metasastra</w:t>
      </w:r>
      <w:r w:rsidRPr="000B7FCD">
        <w:rPr>
          <w:rFonts w:ascii="Times New Roman" w:hAnsi="Times New Roman"/>
          <w:sz w:val="24"/>
        </w:rPr>
        <w:t xml:space="preserve"> 9 No, 1 (2016).</w:t>
      </w:r>
    </w:p>
    <w:p w:rsidR="000B7FCD" w:rsidRPr="000B7FCD" w:rsidRDefault="000B7FCD" w:rsidP="000B7FCD">
      <w:pPr>
        <w:pStyle w:val="Bibliography"/>
        <w:jc w:val="both"/>
        <w:rPr>
          <w:rFonts w:ascii="Times New Roman" w:hAnsi="Times New Roman"/>
          <w:sz w:val="24"/>
        </w:rPr>
      </w:pPr>
      <w:r w:rsidRPr="000B7FCD">
        <w:rPr>
          <w:rFonts w:ascii="Times New Roman" w:hAnsi="Times New Roman"/>
          <w:sz w:val="24"/>
        </w:rPr>
        <w:t xml:space="preserve">Mufidah, Nur Lailatul. “Pola Konsumsi Masyarakat Perkotaan (Studi Deskriptif Pemanfaatan Foodcourt Oleh Keluarga).” </w:t>
      </w:r>
      <w:r w:rsidRPr="000B7FCD">
        <w:rPr>
          <w:rFonts w:ascii="Times New Roman" w:hAnsi="Times New Roman"/>
          <w:i/>
          <w:iCs/>
          <w:sz w:val="24"/>
        </w:rPr>
        <w:t>Jurnal BioKultur,</w:t>
      </w:r>
      <w:r w:rsidRPr="000B7FCD">
        <w:rPr>
          <w:rFonts w:ascii="Times New Roman" w:hAnsi="Times New Roman"/>
          <w:sz w:val="24"/>
        </w:rPr>
        <w:t xml:space="preserve"> Vol.I/No.2/Juli-Desember. (2012): 157–78.</w:t>
      </w:r>
    </w:p>
    <w:p w:rsidR="000B7FCD" w:rsidRPr="000B7FCD" w:rsidRDefault="000B7FCD" w:rsidP="000B7FCD">
      <w:pPr>
        <w:pStyle w:val="Bibliography"/>
        <w:jc w:val="both"/>
        <w:rPr>
          <w:rFonts w:ascii="Times New Roman" w:hAnsi="Times New Roman"/>
          <w:sz w:val="24"/>
        </w:rPr>
      </w:pPr>
      <w:r w:rsidRPr="000B7FCD">
        <w:rPr>
          <w:rFonts w:ascii="Times New Roman" w:hAnsi="Times New Roman"/>
          <w:sz w:val="24"/>
        </w:rPr>
        <w:t xml:space="preserve">Nyoman, Kutha Ratna. </w:t>
      </w:r>
      <w:r w:rsidRPr="000B7FCD">
        <w:rPr>
          <w:rFonts w:ascii="Times New Roman" w:hAnsi="Times New Roman"/>
          <w:i/>
          <w:iCs/>
          <w:sz w:val="24"/>
        </w:rPr>
        <w:t>Teori, Metode, Dan Teknik Penelitian Sastra. Yogyakarta: Pustaka Pelajar.</w:t>
      </w:r>
      <w:r w:rsidRPr="000B7FCD">
        <w:rPr>
          <w:rFonts w:ascii="Times New Roman" w:hAnsi="Times New Roman"/>
          <w:sz w:val="24"/>
        </w:rPr>
        <w:t xml:space="preserve"> Yogyakarta: Pustaka Pelajar, 2011.</w:t>
      </w:r>
    </w:p>
    <w:p w:rsidR="000B7FCD" w:rsidRPr="000B7FCD" w:rsidRDefault="000B7FCD" w:rsidP="000B7FCD">
      <w:pPr>
        <w:pStyle w:val="Bibliography"/>
        <w:jc w:val="both"/>
        <w:rPr>
          <w:rFonts w:ascii="Times New Roman" w:hAnsi="Times New Roman"/>
          <w:sz w:val="24"/>
        </w:rPr>
      </w:pPr>
      <w:r w:rsidRPr="000B7FCD">
        <w:rPr>
          <w:rFonts w:ascii="Times New Roman" w:hAnsi="Times New Roman"/>
          <w:sz w:val="24"/>
        </w:rPr>
        <w:t xml:space="preserve">Therese, Toyi Marie. “Setting, Characters and Diction in Fiction.” </w:t>
      </w:r>
      <w:r w:rsidRPr="000B7FCD">
        <w:rPr>
          <w:rFonts w:ascii="Times New Roman" w:hAnsi="Times New Roman"/>
          <w:i/>
          <w:iCs/>
          <w:sz w:val="24"/>
        </w:rPr>
        <w:t>Journal of  Literature, Languages and Linguistics</w:t>
      </w:r>
      <w:r w:rsidRPr="000B7FCD">
        <w:rPr>
          <w:rFonts w:ascii="Times New Roman" w:hAnsi="Times New Roman"/>
          <w:sz w:val="24"/>
        </w:rPr>
        <w:t xml:space="preserve"> 6 No. 4 (2015).</w:t>
      </w:r>
    </w:p>
    <w:p w:rsidR="000B7FCD" w:rsidRPr="000B7FCD" w:rsidRDefault="000B7FCD" w:rsidP="000B7FCD">
      <w:pPr>
        <w:pStyle w:val="Bibliography"/>
        <w:jc w:val="both"/>
        <w:rPr>
          <w:rFonts w:ascii="Times New Roman" w:hAnsi="Times New Roman"/>
          <w:sz w:val="24"/>
        </w:rPr>
      </w:pPr>
      <w:r w:rsidRPr="000B7FCD">
        <w:rPr>
          <w:rFonts w:ascii="Times New Roman" w:hAnsi="Times New Roman"/>
          <w:sz w:val="24"/>
        </w:rPr>
        <w:t xml:space="preserve">Wahyudi, Rony Agung. “Hubungan Antara Inferiority Feeling </w:t>
      </w:r>
      <w:r w:rsidRPr="000B7FCD">
        <w:rPr>
          <w:rFonts w:ascii="Times New Roman" w:hAnsi="Times New Roman"/>
          <w:sz w:val="24"/>
        </w:rPr>
        <w:lastRenderedPageBreak/>
        <w:t xml:space="preserve">Dan Agresivitas Pada Remaja Delinkuen (Studi Di PSMP Antasena Magelang).” </w:t>
      </w:r>
      <w:r w:rsidRPr="000B7FCD">
        <w:rPr>
          <w:rFonts w:ascii="Times New Roman" w:hAnsi="Times New Roman"/>
          <w:i/>
          <w:iCs/>
          <w:sz w:val="24"/>
        </w:rPr>
        <w:t>Jurnal Developmental and Clinical Psychology</w:t>
      </w:r>
      <w:r w:rsidRPr="000B7FCD">
        <w:rPr>
          <w:rFonts w:ascii="Times New Roman" w:hAnsi="Times New Roman"/>
          <w:sz w:val="24"/>
        </w:rPr>
        <w:t xml:space="preserve"> 2 No. 1 (2013): 1–5.</w:t>
      </w:r>
    </w:p>
    <w:p w:rsidR="000B7FCD" w:rsidRPr="000B7FCD" w:rsidRDefault="000B7FCD" w:rsidP="000B7FCD">
      <w:pPr>
        <w:pStyle w:val="Bibliography"/>
        <w:jc w:val="both"/>
        <w:rPr>
          <w:rFonts w:ascii="Times New Roman" w:hAnsi="Times New Roman"/>
          <w:sz w:val="24"/>
        </w:rPr>
      </w:pPr>
      <w:r w:rsidRPr="000B7FCD">
        <w:rPr>
          <w:rFonts w:ascii="Times New Roman" w:hAnsi="Times New Roman"/>
          <w:sz w:val="24"/>
        </w:rPr>
        <w:t xml:space="preserve">Wijaya, Serli. “Studi Eksploratif Perilaku Mahasiswa Uk. Petra Dalam Memilih Fast Food Restaurant Dan Non Fast Food Restaurant Di Surabaya.” </w:t>
      </w:r>
      <w:r w:rsidRPr="000B7FCD">
        <w:rPr>
          <w:rFonts w:ascii="Times New Roman" w:hAnsi="Times New Roman"/>
          <w:i/>
          <w:iCs/>
          <w:sz w:val="24"/>
        </w:rPr>
        <w:t>Jurnal Manajemen Perhotelan,</w:t>
      </w:r>
      <w:r w:rsidRPr="000B7FCD">
        <w:rPr>
          <w:rFonts w:ascii="Times New Roman" w:hAnsi="Times New Roman"/>
          <w:sz w:val="24"/>
        </w:rPr>
        <w:t xml:space="preserve"> 1, No 2 (2005): 80–86.</w:t>
      </w:r>
    </w:p>
    <w:p w:rsidR="000B7FCD" w:rsidRPr="000B7FCD" w:rsidRDefault="000B7FCD" w:rsidP="000B7FCD">
      <w:pPr>
        <w:pStyle w:val="Bibliography"/>
        <w:jc w:val="both"/>
        <w:rPr>
          <w:rFonts w:ascii="Times New Roman" w:hAnsi="Times New Roman"/>
          <w:sz w:val="24"/>
        </w:rPr>
      </w:pPr>
      <w:r w:rsidRPr="000B7FCD">
        <w:rPr>
          <w:rFonts w:ascii="Times New Roman" w:hAnsi="Times New Roman"/>
          <w:sz w:val="24"/>
        </w:rPr>
        <w:t xml:space="preserve">William, Idorenyin V. “Williams, Idorenyin V. 2016. The Mind and the Act: A Representation of the Freudian Tripartite Model in Festus Iyayi’s Violence and Alex La Guma’s A Walk in the Night. Journal of Literature, Languages and Linguistics ISSN 2422-8435 An International Peer-Reviewed Journal Vol. 28. p. 59-64.” </w:t>
      </w:r>
      <w:r w:rsidRPr="000B7FCD">
        <w:rPr>
          <w:rFonts w:ascii="Times New Roman" w:hAnsi="Times New Roman"/>
          <w:i/>
          <w:iCs/>
          <w:sz w:val="24"/>
        </w:rPr>
        <w:t>Journal of Literature, Languages and Linguistics</w:t>
      </w:r>
      <w:r w:rsidRPr="000B7FCD">
        <w:rPr>
          <w:rFonts w:ascii="Times New Roman" w:hAnsi="Times New Roman"/>
          <w:sz w:val="24"/>
        </w:rPr>
        <w:t xml:space="preserve"> An International Peer-reviewed Journal Vol. 28. (2016): 59–64.</w:t>
      </w:r>
    </w:p>
    <w:p w:rsidR="008654A5" w:rsidRDefault="000B7FCD" w:rsidP="000B7FCD">
      <w:pPr>
        <w:pStyle w:val="ListParagraph"/>
        <w:spacing w:before="100" w:beforeAutospacing="1" w:after="100" w:afterAutospacing="1" w:line="240" w:lineRule="auto"/>
        <w:ind w:left="0"/>
        <w:jc w:val="both"/>
        <w:rPr>
          <w:rFonts w:ascii="Times New Roman" w:hAnsi="Times New Roman"/>
          <w:b/>
          <w:sz w:val="24"/>
          <w:szCs w:val="24"/>
        </w:rPr>
        <w:sectPr w:rsidR="008654A5" w:rsidSect="008654A5">
          <w:type w:val="continuous"/>
          <w:pgSz w:w="11909" w:h="16834" w:code="9"/>
          <w:pgMar w:top="1699" w:right="1699" w:bottom="2275" w:left="2275" w:header="720" w:footer="720" w:gutter="0"/>
          <w:cols w:num="2" w:space="720"/>
          <w:docGrid w:linePitch="360"/>
        </w:sectPr>
      </w:pPr>
      <w:r>
        <w:rPr>
          <w:rFonts w:ascii="Times New Roman" w:hAnsi="Times New Roman"/>
          <w:b/>
          <w:sz w:val="24"/>
          <w:szCs w:val="24"/>
        </w:rPr>
        <w:fldChar w:fldCharType="end"/>
      </w:r>
    </w:p>
    <w:p w:rsidR="000B7FCD" w:rsidRDefault="000B7FCD" w:rsidP="000B7FCD">
      <w:pPr>
        <w:pStyle w:val="ListParagraph"/>
        <w:spacing w:before="100" w:beforeAutospacing="1" w:after="100" w:afterAutospacing="1" w:line="240" w:lineRule="auto"/>
        <w:ind w:left="0"/>
        <w:jc w:val="both"/>
        <w:rPr>
          <w:rFonts w:ascii="Times New Roman" w:hAnsi="Times New Roman"/>
          <w:b/>
          <w:sz w:val="24"/>
          <w:szCs w:val="24"/>
        </w:rPr>
      </w:pPr>
    </w:p>
    <w:p w:rsidR="000B7FCD" w:rsidRDefault="000B7FCD" w:rsidP="000B7FCD">
      <w:pPr>
        <w:pStyle w:val="ListParagraph"/>
        <w:spacing w:before="100" w:beforeAutospacing="1" w:after="100" w:afterAutospacing="1" w:line="240" w:lineRule="auto"/>
        <w:ind w:left="0"/>
        <w:jc w:val="both"/>
        <w:rPr>
          <w:rFonts w:ascii="Times New Roman" w:hAnsi="Times New Roman"/>
          <w:b/>
          <w:sz w:val="24"/>
          <w:szCs w:val="24"/>
        </w:rPr>
      </w:pPr>
    </w:p>
    <w:p w:rsidR="000B7FCD" w:rsidRDefault="000B7FCD" w:rsidP="000B7FCD">
      <w:pPr>
        <w:pStyle w:val="ListParagraph"/>
        <w:spacing w:before="100" w:beforeAutospacing="1" w:after="100" w:afterAutospacing="1" w:line="240" w:lineRule="auto"/>
        <w:ind w:left="0"/>
        <w:jc w:val="both"/>
        <w:rPr>
          <w:rFonts w:ascii="Times New Roman" w:hAnsi="Times New Roman"/>
          <w:b/>
          <w:sz w:val="24"/>
          <w:szCs w:val="24"/>
        </w:rPr>
      </w:pPr>
    </w:p>
    <w:p w:rsidR="000B7FCD" w:rsidRDefault="000B7FCD" w:rsidP="000B7FCD">
      <w:pPr>
        <w:pStyle w:val="ListParagraph"/>
        <w:spacing w:before="100" w:beforeAutospacing="1" w:after="100" w:afterAutospacing="1" w:line="240" w:lineRule="auto"/>
        <w:ind w:left="0"/>
        <w:jc w:val="both"/>
        <w:rPr>
          <w:rFonts w:ascii="Times New Roman" w:hAnsi="Times New Roman"/>
          <w:b/>
          <w:sz w:val="24"/>
          <w:szCs w:val="24"/>
        </w:rPr>
      </w:pPr>
    </w:p>
    <w:p w:rsidR="000B7FCD" w:rsidRDefault="000B7FCD" w:rsidP="000B7FCD">
      <w:pPr>
        <w:pStyle w:val="ListParagraph"/>
        <w:spacing w:before="100" w:beforeAutospacing="1" w:after="100" w:afterAutospacing="1" w:line="240" w:lineRule="auto"/>
        <w:ind w:left="0"/>
        <w:jc w:val="both"/>
        <w:rPr>
          <w:rFonts w:ascii="Times New Roman" w:hAnsi="Times New Roman"/>
          <w:b/>
          <w:sz w:val="24"/>
          <w:szCs w:val="24"/>
        </w:rPr>
      </w:pPr>
    </w:p>
    <w:p w:rsidR="001E6C18" w:rsidRPr="00E31AB8" w:rsidRDefault="001E6C18">
      <w:pPr>
        <w:rPr>
          <w:lang w:val="id-ID"/>
        </w:rPr>
      </w:pPr>
    </w:p>
    <w:sectPr w:rsidR="001E6C18" w:rsidRPr="00E31AB8" w:rsidSect="00B6178F">
      <w:type w:val="continuous"/>
      <w:pgSz w:w="11909" w:h="16834" w:code="9"/>
      <w:pgMar w:top="1699" w:right="1699" w:bottom="2275" w:left="227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C04A5" w:rsidRDefault="001C04A5" w:rsidP="00700F9B">
      <w:pPr>
        <w:spacing w:after="0" w:line="240" w:lineRule="auto"/>
      </w:pPr>
      <w:r>
        <w:separator/>
      </w:r>
    </w:p>
  </w:endnote>
  <w:endnote w:type="continuationSeparator" w:id="0">
    <w:p w:rsidR="001C04A5" w:rsidRDefault="001C04A5" w:rsidP="00700F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4E49" w:rsidRDefault="008E4E49">
    <w:pPr>
      <w:pStyle w:val="Footer"/>
      <w:jc w:val="right"/>
    </w:pPr>
    <w:r>
      <w:fldChar w:fldCharType="begin"/>
    </w:r>
    <w:r>
      <w:instrText xml:space="preserve"> PAGE   \* MERGEFORMAT </w:instrText>
    </w:r>
    <w:r>
      <w:fldChar w:fldCharType="separate"/>
    </w:r>
    <w:r w:rsidR="005D7171">
      <w:rPr>
        <w:noProof/>
      </w:rPr>
      <w:t>1</w:t>
    </w:r>
    <w:r>
      <w:fldChar w:fldCharType="end"/>
    </w:r>
  </w:p>
  <w:p w:rsidR="008E4E49" w:rsidRDefault="008E4E4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C04A5" w:rsidRDefault="001C04A5" w:rsidP="00700F9B">
      <w:pPr>
        <w:spacing w:after="0" w:line="240" w:lineRule="auto"/>
      </w:pPr>
      <w:r>
        <w:separator/>
      </w:r>
    </w:p>
  </w:footnote>
  <w:footnote w:type="continuationSeparator" w:id="0">
    <w:p w:rsidR="001C04A5" w:rsidRDefault="001C04A5" w:rsidP="00700F9B">
      <w:pPr>
        <w:spacing w:after="0" w:line="240" w:lineRule="auto"/>
      </w:pPr>
      <w:r>
        <w:continuationSeparator/>
      </w:r>
    </w:p>
  </w:footnote>
  <w:footnote w:id="1">
    <w:p w:rsidR="00AA7110" w:rsidRPr="00F2283F" w:rsidRDefault="00AA7110">
      <w:pPr>
        <w:pStyle w:val="FootnoteText"/>
        <w:rPr>
          <w:rFonts w:ascii="Times New Roman" w:hAnsi="Times New Roman"/>
          <w:b/>
          <w:sz w:val="24"/>
          <w:szCs w:val="24"/>
        </w:rPr>
      </w:pPr>
      <w:r w:rsidRPr="00EC2B73">
        <w:rPr>
          <w:rStyle w:val="FootnoteReference"/>
        </w:rPr>
        <w:footnoteRef/>
      </w:r>
      <w:r w:rsidRPr="000C0D46">
        <w:rPr>
          <w:rFonts w:ascii="Times New Roman" w:hAnsi="Times New Roman"/>
          <w:sz w:val="24"/>
          <w:szCs w:val="24"/>
        </w:rPr>
        <w:t xml:space="preserve"> </w:t>
      </w:r>
      <w:bookmarkStart w:id="0" w:name="_GoBack"/>
      <w:r w:rsidRPr="005D7171">
        <w:rPr>
          <w:rFonts w:ascii="Times New Roman" w:hAnsi="Times New Roman"/>
        </w:rPr>
        <w:t>Correspoonding author</w:t>
      </w:r>
      <w:r w:rsidR="005D7171" w:rsidRPr="005D7171">
        <w:rPr>
          <w:rFonts w:ascii="Times New Roman" w:hAnsi="Times New Roman"/>
          <w:lang w:val="id-ID"/>
        </w:rPr>
        <w:t xml:space="preserve"> email</w:t>
      </w:r>
      <w:r w:rsidRPr="005D7171">
        <w:rPr>
          <w:rFonts w:ascii="Times New Roman" w:hAnsi="Times New Roman"/>
        </w:rPr>
        <w:t>: imamsafii2077@uhamka.ac.id</w:t>
      </w:r>
      <w:bookmarkEnd w:id="0"/>
    </w:p>
  </w:footnote>
  <w:footnote w:id="2">
    <w:p w:rsidR="000B7FCD" w:rsidRDefault="000B7FCD" w:rsidP="000B7FCD">
      <w:pPr>
        <w:pStyle w:val="FootnoteText"/>
        <w:ind w:firstLine="720"/>
        <w:jc w:val="both"/>
      </w:pPr>
      <w:r>
        <w:rPr>
          <w:rStyle w:val="FootnoteReference"/>
        </w:rPr>
        <w:footnoteRef/>
      </w:r>
      <w:r>
        <w:t xml:space="preserve"> </w:t>
      </w:r>
      <w:r>
        <w:fldChar w:fldCharType="begin"/>
      </w:r>
      <w:r>
        <w:instrText xml:space="preserve"> ADDIN ZOTERO_ITEM CSL_CITATION {"citationID":"bch7ThpV","properties":{"formattedCitation":"William, \\uc0\\u8220{}Williams, Idorenyin V. 2016. The Mind and the Act: A Representation of the Freudian Tripartite Model in Festus Iyayi\\uc0\\u8217{}s Violence and Alex La Guma\\uc0\\u8217{}s A Walk in the Night. Journal of Literature, Languages and Linguistics ISSN 2422-8435 An International Peer-Reviewed Journal Vol. 28. p. 59-64,\\uc0\\u8221{} 59.","plainCitation":"William, “Williams, Idorenyin V. 2016. The Mind and the Act: A Representation of the Freudian Tripartite Model in Festus Iyayi’s Violence and Alex La Guma’s A Walk in the Night. Journal of Literature, Languages and Linguistics ISSN 2422-8435 An International Peer-Reviewed Journal Vol. 28. p. 59-64,” 59.","noteIndex":2},"citationItems":[{"id":156,"uris":["http://zotero.org/users/local/haCEwVa0/items/AM9ZS4FK"],"uri":["http://zotero.org/users/local/haCEwVa0/items/AM9ZS4FK"],"itemData":{"id":156,"type":"article-journal","title":"Williams, Idorenyin V. 2016. The Mind and the Act: A Representation of the Freudian Tripartite Model in Festus Iyayi’s Violence and Alex la Guma’s A Walk in the Night. Journal of Literature, Languages and Linguistics ISSN 2422-8435 An International Peer-reviewed Journal Vol. 28. p. 59-64","container-title":"Journal of Literature, Languages and Linguistics","page":"59-64","volume":"An International Peer-reviewed Journal Vol. 28.","ISSN":"2422-8435","author":[{"family":"William","given":"Idorenyin V"}],"issued":{"date-parts":[["2016"]]}},"locator":"59"}],"schema":"https://github.com/citation-style-language/schema/raw/master/csl-citation.json"} </w:instrText>
      </w:r>
      <w:r>
        <w:fldChar w:fldCharType="separate"/>
      </w:r>
      <w:r w:rsidRPr="000B7FCD">
        <w:rPr>
          <w:szCs w:val="24"/>
        </w:rPr>
        <w:t xml:space="preserve">William, “Williams, Idorenyin V. 2016. The Mind and the Act: A Representation of the Freudian Tripartite Model in Festus Iyayi’s Violence and Alex La Guma’s A Walk in the Night. Journal of Literature, Languages and Linguistics ISSN 2422-8435 </w:t>
      </w:r>
      <w:proofErr w:type="gramStart"/>
      <w:r w:rsidRPr="000B7FCD">
        <w:rPr>
          <w:szCs w:val="24"/>
        </w:rPr>
        <w:t>An</w:t>
      </w:r>
      <w:proofErr w:type="gramEnd"/>
      <w:r w:rsidRPr="000B7FCD">
        <w:rPr>
          <w:szCs w:val="24"/>
        </w:rPr>
        <w:t xml:space="preserve"> International Peer-Reviewed Journal Vol. 28. </w:t>
      </w:r>
      <w:proofErr w:type="gramStart"/>
      <w:r w:rsidRPr="000B7FCD">
        <w:rPr>
          <w:szCs w:val="24"/>
        </w:rPr>
        <w:t>p. 59-64,” 59.</w:t>
      </w:r>
      <w:proofErr w:type="gramEnd"/>
      <w:r>
        <w:fldChar w:fldCharType="end"/>
      </w:r>
    </w:p>
  </w:footnote>
  <w:footnote w:id="3">
    <w:p w:rsidR="000B7FCD" w:rsidRDefault="000B7FCD" w:rsidP="000B7FCD">
      <w:pPr>
        <w:pStyle w:val="FootnoteText"/>
        <w:ind w:firstLine="720"/>
      </w:pPr>
      <w:r>
        <w:rPr>
          <w:rStyle w:val="FootnoteReference"/>
        </w:rPr>
        <w:footnoteRef/>
      </w:r>
      <w:r>
        <w:t xml:space="preserve"> </w:t>
      </w:r>
      <w:r>
        <w:fldChar w:fldCharType="begin"/>
      </w:r>
      <w:r>
        <w:instrText xml:space="preserve"> ADDIN ZOTERO_ITEM CSL_CITATION {"citationID":"bCTaWdcW","properties":{"formattedCitation":"William, 60.","plainCitation":"William, 60.","noteIndex":3},"citationItems":[{"id":156,"uris":["http://zotero.org/users/local/haCEwVa0/items/AM9ZS4FK"],"uri":["http://zotero.org/users/local/haCEwVa0/items/AM9ZS4FK"],"itemData":{"id":156,"type":"article-journal","title":"Williams, Idorenyin V. 2016. The Mind and the Act: A Representation of the Freudian Tripartite Model in Festus Iyayi’s Violence and Alex la Guma’s A Walk in the Night. Journal of Literature, Languages and Linguistics ISSN 2422-8435 An International Peer-reviewed Journal Vol. 28. p. 59-64","container-title":"Journal of Literature, Languages and Linguistics","page":"59-64","volume":"An International Peer-reviewed Journal Vol. 28.","ISSN":"2422-8435","author":[{"family":"William","given":"Idorenyin V"}],"issued":{"date-parts":[["2016"]]}},"locator":"60"}],"schema":"https://github.com/citation-style-language/schema/raw/master/csl-citation.json"} </w:instrText>
      </w:r>
      <w:r>
        <w:fldChar w:fldCharType="separate"/>
      </w:r>
      <w:proofErr w:type="gramStart"/>
      <w:r w:rsidRPr="000B7FCD">
        <w:t>William, 60.</w:t>
      </w:r>
      <w:proofErr w:type="gramEnd"/>
      <w:r>
        <w:fldChar w:fldCharType="end"/>
      </w:r>
    </w:p>
  </w:footnote>
  <w:footnote w:id="4">
    <w:p w:rsidR="000B7FCD" w:rsidRDefault="000B7FCD" w:rsidP="000B7FCD">
      <w:pPr>
        <w:pStyle w:val="FootnoteText"/>
        <w:ind w:firstLine="720"/>
        <w:jc w:val="both"/>
      </w:pPr>
      <w:r>
        <w:rPr>
          <w:rStyle w:val="FootnoteReference"/>
        </w:rPr>
        <w:footnoteRef/>
      </w:r>
      <w:r>
        <w:t xml:space="preserve"> </w:t>
      </w:r>
      <w:r>
        <w:fldChar w:fldCharType="begin"/>
      </w:r>
      <w:r>
        <w:instrText xml:space="preserve"> ADDIN ZOTERO_ITEM CSL_CITATION {"citationID":"83hBc5fU","properties":{"formattedCitation":"Husada, Nurudin, and Ninuk, \\uc0\\u8220{}Aktualisasi Diri Pada Tokoh Utama Dalam Novel Pasung Jiwa Karya Okky Madasari\\uc0\\u8239{}:Suatu Penelitian Psikoanalisis Sastra. Bahtera: Jurnal Pendidikan Bahasa Dan Sastra, Volume 16 Nomor 2. Hlm. 15-34.\\uc0\\u8221{}","plainCitation":"Husada, Nurudin, and Ninuk, “Aktualisasi Diri Pada Tokoh Utama Dalam Novel Pasung Jiwa Karya Okky Madasari :Suatu Penelitian Psikoanalisis Sastra. Bahtera: Jurnal Pendidikan Bahasa Dan Sastra, Volume 16 Nomor 2. Hlm. 15-34.”","noteIndex":4},"citationItems":[{"id":145,"uris":["http://zotero.org/users/local/haCEwVa0/items/TRDCUVYF"],"uri":["http://zotero.org/users/local/haCEwVa0/items/TRDCUVYF"],"itemData":{"id":145,"type":"article-journal","title":"Aktualisasi Diri pada Tokoh Utama dalam Novel Pasung Jiwa Karya Okky Madasari :Suatu Penelitian Psikoanalisis Sastra. Bahtera: Jurnal Pendidikan Bahasa dan Sastra, Volume 16 Nomor 2. hlm. 15-34","container-title":"Bahtera: Jurnal Pendidikan Bahasa dan Sastra","page":"15-34","volume":"16 Nomor 2","author":[{"family":"Husada","given":"Maulana"},{"family":"Nurudin","given":""},{"family":"Ninuk","given":"Lustyantie"}],"issued":{"date-parts":[["2017"]]}}}],"schema":"https://github.com/citation-style-language/schema/raw/master/csl-citation.json"} </w:instrText>
      </w:r>
      <w:r>
        <w:fldChar w:fldCharType="separate"/>
      </w:r>
      <w:r w:rsidRPr="000B7FCD">
        <w:rPr>
          <w:szCs w:val="24"/>
        </w:rPr>
        <w:t>Husada, Nurudin, and Ninuk, “Aktualisasi Diri Pada Tokoh Utama Dalam Novel Pasung Jiwa Karya Okky Madasari </w:t>
      </w:r>
      <w:proofErr w:type="gramStart"/>
      <w:r w:rsidRPr="000B7FCD">
        <w:rPr>
          <w:szCs w:val="24"/>
        </w:rPr>
        <w:t>:Suatu</w:t>
      </w:r>
      <w:proofErr w:type="gramEnd"/>
      <w:r w:rsidRPr="000B7FCD">
        <w:rPr>
          <w:szCs w:val="24"/>
        </w:rPr>
        <w:t xml:space="preserve"> Penelitian Psikoanalisis Sastra. Bahtera: Jurnal Pendidikan Bahasa Dan Sastra, Volume 16 Nomor 2. Hlm. 15-34.”</w:t>
      </w:r>
      <w:r>
        <w:fldChar w:fldCharType="end"/>
      </w:r>
    </w:p>
  </w:footnote>
  <w:footnote w:id="5">
    <w:p w:rsidR="000B7FCD" w:rsidRDefault="000B7FCD" w:rsidP="000B7FCD">
      <w:pPr>
        <w:pStyle w:val="FootnoteText"/>
        <w:ind w:firstLine="720"/>
      </w:pPr>
      <w:r>
        <w:rPr>
          <w:rStyle w:val="FootnoteReference"/>
        </w:rPr>
        <w:footnoteRef/>
      </w:r>
      <w:r>
        <w:t xml:space="preserve"> </w:t>
      </w:r>
      <w:r>
        <w:fldChar w:fldCharType="begin"/>
      </w:r>
      <w:r>
        <w:instrText xml:space="preserve"> ADDIN ZOTERO_ITEM CSL_CITATION {"citationID":"3GH5Gs1f","properties":{"formattedCitation":"Husada, Nurudin, and Ninuk, 22.","plainCitation":"Husada, Nurudin, and Ninuk, 22.","noteIndex":5},"citationItems":[{"id":145,"uris":["http://zotero.org/users/local/haCEwVa0/items/TRDCUVYF"],"uri":["http://zotero.org/users/local/haCEwVa0/items/TRDCUVYF"],"itemData":{"id":145,"type":"article-journal","title":"Aktualisasi Diri pada Tokoh Utama dalam Novel Pasung Jiwa Karya Okky Madasari :Suatu Penelitian Psikoanalisis Sastra. Bahtera: Jurnal Pendidikan Bahasa dan Sastra, Volume 16 Nomor 2. hlm. 15-34","container-title":"Bahtera: Jurnal Pendidikan Bahasa dan Sastra","page":"15-34","volume":"16 Nomor 2","author":[{"family":"Husada","given":"Maulana"},{"family":"Nurudin","given":""},{"family":"Ninuk","given":"Lustyantie"}],"issued":{"date-parts":[["2017"]]}},"locator":"22"}],"schema":"https://github.com/citation-style-language/schema/raw/master/csl-citation.json"} </w:instrText>
      </w:r>
      <w:r>
        <w:fldChar w:fldCharType="separate"/>
      </w:r>
      <w:proofErr w:type="gramStart"/>
      <w:r w:rsidRPr="000B7FCD">
        <w:t>Husada, Nurudin, and Ninuk, 22.</w:t>
      </w:r>
      <w:proofErr w:type="gramEnd"/>
      <w:r>
        <w:fldChar w:fldCharType="end"/>
      </w:r>
    </w:p>
  </w:footnote>
  <w:footnote w:id="6">
    <w:p w:rsidR="000B7FCD" w:rsidRDefault="000B7FCD" w:rsidP="000B7FCD">
      <w:pPr>
        <w:pStyle w:val="FootnoteText"/>
        <w:ind w:firstLine="720"/>
      </w:pPr>
      <w:r>
        <w:rPr>
          <w:rStyle w:val="FootnoteReference"/>
        </w:rPr>
        <w:footnoteRef/>
      </w:r>
      <w:r>
        <w:t xml:space="preserve"> </w:t>
      </w:r>
      <w:r>
        <w:fldChar w:fldCharType="begin"/>
      </w:r>
      <w:r>
        <w:instrText xml:space="preserve"> ADDIN ZOTERO_ITEM CSL_CITATION {"citationID":"jC9eWlEo","properties":{"formattedCitation":"Therese, \\uc0\\u8220{}Setting, Characters and Diction in Fiction.,\\uc0\\u8221{} 44.","plainCitation":"Therese, “Setting, Characters and Diction in Fiction.,” 44.","noteIndex":6},"citationItems":[{"id":151,"uris":["http://zotero.org/users/local/haCEwVa0/items/CHCLGD9M"],"uri":["http://zotero.org/users/local/haCEwVa0/items/CHCLGD9M"],"itemData":{"id":151,"type":"article-journal","title":"Setting, Characters and Diction in Fiction.","container-title":"Journal of  Literature, Languages and Linguistics","volume":"6 No. 4","ISSN":"ISSN 2422-8435","author":[{"family":"Therese","given":"Toyi Marie"}],"issued":{"date-parts":[["2015"]]}},"locator":"44"}],"schema":"https://github.com/citation-style-language/schema/raw/master/csl-citation.json"} </w:instrText>
      </w:r>
      <w:r>
        <w:fldChar w:fldCharType="separate"/>
      </w:r>
      <w:r w:rsidRPr="000B7FCD">
        <w:rPr>
          <w:szCs w:val="24"/>
        </w:rPr>
        <w:t xml:space="preserve">Therese, “Setting, Characters and Diction in </w:t>
      </w:r>
      <w:proofErr w:type="gramStart"/>
      <w:r w:rsidRPr="000B7FCD">
        <w:rPr>
          <w:szCs w:val="24"/>
        </w:rPr>
        <w:t>Fiction.,</w:t>
      </w:r>
      <w:proofErr w:type="gramEnd"/>
      <w:r w:rsidRPr="000B7FCD">
        <w:rPr>
          <w:szCs w:val="24"/>
        </w:rPr>
        <w:t>” 44.</w:t>
      </w:r>
      <w:r>
        <w:fldChar w:fldCharType="end"/>
      </w:r>
    </w:p>
  </w:footnote>
  <w:footnote w:id="7">
    <w:p w:rsidR="000B7FCD" w:rsidRDefault="000B7FCD" w:rsidP="000B7FCD">
      <w:pPr>
        <w:pStyle w:val="FootnoteText"/>
        <w:ind w:firstLine="720"/>
      </w:pPr>
      <w:r>
        <w:rPr>
          <w:rStyle w:val="FootnoteReference"/>
        </w:rPr>
        <w:footnoteRef/>
      </w:r>
      <w:r>
        <w:t xml:space="preserve"> </w:t>
      </w:r>
      <w:r>
        <w:fldChar w:fldCharType="begin"/>
      </w:r>
      <w:r>
        <w:instrText xml:space="preserve"> ADDIN ZOTERO_ITEM CSL_CITATION {"citationID":"HaimIIH7","properties":{"formattedCitation":"Fanananie, {\\i{}Telaah Sastra.}, 86\\uc0\\u8211{}87.","plainCitation":"Fanananie, Telaah Sastra., 86–87.","noteIndex":7},"citationItems":[{"id":140,"uris":["http://zotero.org/users/local/haCEwVa0/items/4ZFH2EGU"],"uri":["http://zotero.org/users/local/haCEwVa0/items/4ZFH2EGU"],"itemData":{"id":140,"type":"book","title":"Telaah Sastra.","publisher":"UMS","publisher-place":"Surakarta","event-place":"Surakarta","author":[{"family":"Fanananie","given":"Zaenuddin"}],"issued":{"date-parts":[["2002"]]}},"locator":"86-87"}],"schema":"https://github.com/citation-style-language/schema/raw/master/csl-citation.json"} </w:instrText>
      </w:r>
      <w:r>
        <w:fldChar w:fldCharType="separate"/>
      </w:r>
      <w:r w:rsidRPr="000B7FCD">
        <w:rPr>
          <w:szCs w:val="24"/>
        </w:rPr>
        <w:t xml:space="preserve">Fanananie, </w:t>
      </w:r>
      <w:r w:rsidRPr="000B7FCD">
        <w:rPr>
          <w:i/>
          <w:iCs/>
          <w:szCs w:val="24"/>
        </w:rPr>
        <w:t>Telaah Sastra.</w:t>
      </w:r>
      <w:r w:rsidRPr="000B7FCD">
        <w:rPr>
          <w:szCs w:val="24"/>
        </w:rPr>
        <w:t>, 86–87.</w:t>
      </w:r>
      <w:r>
        <w:fldChar w:fldCharType="end"/>
      </w:r>
    </w:p>
  </w:footnote>
  <w:footnote w:id="8">
    <w:p w:rsidR="000B7FCD" w:rsidRDefault="000B7FCD" w:rsidP="000B7FCD">
      <w:pPr>
        <w:pStyle w:val="FootnoteText"/>
        <w:ind w:firstLine="720"/>
      </w:pPr>
      <w:r>
        <w:rPr>
          <w:rStyle w:val="FootnoteReference"/>
        </w:rPr>
        <w:footnoteRef/>
      </w:r>
      <w:r>
        <w:t xml:space="preserve"> </w:t>
      </w:r>
      <w:r>
        <w:fldChar w:fldCharType="begin"/>
      </w:r>
      <w:r>
        <w:instrText xml:space="preserve"> ADDIN ZOTERO_ITEM CSL_CITATION {"citationID":"wcBBy01B","properties":{"formattedCitation":"Handour, \\uc0\\u8220{}An International Peer-Reviewed Journal Vol.22. p.24-28,\\uc0\\u8221{} 24.","plainCitation":"Handour, “An International Peer-Reviewed Journal Vol.22. p.24-28,” 24.","noteIndex":8},"citationItems":[{"id":141,"uris":["http://zotero.org/users/local/haCEwVa0/items/5FC3QCCP"],"uri":["http://zotero.org/users/local/haCEwVa0/items/5FC3QCCP"],"itemData":{"id":141,"type":"article-journal","title":"The Representation of Identity in Yassmine Zahran’s A Beggar at Damascus Gate. Journal of Literature, Languages and Linguistics www.iiste.org ISSN 2422-8435 An International Peer-reviewed Journal Vol.22. p.24-28","collection-title":"Journal of Literature, Languages and Linguistics","URL":"www.iiste.org","ISSN":"ISSN 2422-8435","shortTitle":"An International Peer-reviewed Journal Vol.22. p.24-28","author":[{"family":"Handour","given":"Mohamed"}],"issued":{"date-parts":[["2016"]]}},"locator":"24"}],"schema":"https://github.com/citation-style-language/schema/raw/master/csl-citation.json"} </w:instrText>
      </w:r>
      <w:r>
        <w:fldChar w:fldCharType="separate"/>
      </w:r>
      <w:r w:rsidRPr="000B7FCD">
        <w:rPr>
          <w:szCs w:val="24"/>
        </w:rPr>
        <w:t xml:space="preserve">Handour, “An International Peer-Reviewed Journal Vol.22. </w:t>
      </w:r>
      <w:proofErr w:type="gramStart"/>
      <w:r w:rsidRPr="000B7FCD">
        <w:rPr>
          <w:szCs w:val="24"/>
        </w:rPr>
        <w:t>p.24-28</w:t>
      </w:r>
      <w:proofErr w:type="gramEnd"/>
      <w:r w:rsidRPr="000B7FCD">
        <w:rPr>
          <w:szCs w:val="24"/>
        </w:rPr>
        <w:t>,” 24.</w:t>
      </w:r>
      <w:r>
        <w:fldChar w:fldCharType="end"/>
      </w:r>
    </w:p>
  </w:footnote>
  <w:footnote w:id="9">
    <w:p w:rsidR="000B7FCD" w:rsidRDefault="000B7FCD" w:rsidP="000B7FCD">
      <w:pPr>
        <w:pStyle w:val="FootnoteText"/>
        <w:ind w:firstLine="720"/>
      </w:pPr>
      <w:r>
        <w:rPr>
          <w:rStyle w:val="FootnoteReference"/>
        </w:rPr>
        <w:footnoteRef/>
      </w:r>
      <w:r>
        <w:t xml:space="preserve"> </w:t>
      </w:r>
      <w:r>
        <w:fldChar w:fldCharType="begin"/>
      </w:r>
      <w:r>
        <w:instrText xml:space="preserve"> ADDIN ZOTERO_ITEM CSL_CITATION {"citationID":"tgnTU0qG","properties":{"formattedCitation":"Abrams, {\\i{}The Mirror and the Lamp.}, 21.","plainCitation":"Abrams, The Mirror and the Lamp., 21.","noteIndex":9},"citationItems":[{"id":134,"uris":["http://zotero.org/users/local/haCEwVa0/items/5MFG26AQ"],"uri":["http://zotero.org/users/local/haCEwVa0/items/5MFG26AQ"],"itemData":{"id":134,"type":"book","title":"The Mirror and the Lamp.","publisher":"Oxford University Press","publisher-place":"New York","event-place":"New York","author":[{"family":"Abrams","given":"M.H"}]},"locator":"21"}],"schema":"https://github.com/citation-style-language/schema/raw/master/csl-citation.json"} </w:instrText>
      </w:r>
      <w:r>
        <w:fldChar w:fldCharType="separate"/>
      </w:r>
      <w:r w:rsidRPr="000B7FCD">
        <w:rPr>
          <w:szCs w:val="24"/>
        </w:rPr>
        <w:t xml:space="preserve">Abrams, </w:t>
      </w:r>
      <w:r w:rsidRPr="000B7FCD">
        <w:rPr>
          <w:i/>
          <w:iCs/>
          <w:szCs w:val="24"/>
        </w:rPr>
        <w:t xml:space="preserve">The Mirror and the </w:t>
      </w:r>
      <w:proofErr w:type="gramStart"/>
      <w:r w:rsidRPr="000B7FCD">
        <w:rPr>
          <w:i/>
          <w:iCs/>
          <w:szCs w:val="24"/>
        </w:rPr>
        <w:t>Lamp.</w:t>
      </w:r>
      <w:r w:rsidRPr="000B7FCD">
        <w:rPr>
          <w:szCs w:val="24"/>
        </w:rPr>
        <w:t>,</w:t>
      </w:r>
      <w:proofErr w:type="gramEnd"/>
      <w:r w:rsidRPr="000B7FCD">
        <w:rPr>
          <w:szCs w:val="24"/>
        </w:rPr>
        <w:t xml:space="preserve"> 21.</w:t>
      </w:r>
      <w:r>
        <w:fldChar w:fldCharType="end"/>
      </w:r>
    </w:p>
  </w:footnote>
  <w:footnote w:id="10">
    <w:p w:rsidR="000B7FCD" w:rsidRDefault="000B7FCD" w:rsidP="000B7FCD">
      <w:pPr>
        <w:pStyle w:val="FootnoteText"/>
        <w:ind w:firstLine="720"/>
      </w:pPr>
      <w:r>
        <w:rPr>
          <w:rStyle w:val="FootnoteReference"/>
        </w:rPr>
        <w:footnoteRef/>
      </w:r>
      <w:r>
        <w:t xml:space="preserve"> </w:t>
      </w:r>
      <w:r>
        <w:fldChar w:fldCharType="begin"/>
      </w:r>
      <w:r>
        <w:instrText xml:space="preserve"> ADDIN ZOTERO_ITEM CSL_CITATION {"citationID":"eA8uR1hw","properties":{"formattedCitation":"Nyoman, {\\i{}Teori, Metode, Dan Teknik Penelitian Sastra. Yogyakarta: Pustaka Pelajar.}, 341.","plainCitation":"Nyoman, Teori, Metode, Dan Teknik Penelitian Sastra. Yogyakarta: Pustaka Pelajar., 341.","noteIndex":10},"citationItems":[{"id":159,"uris":["http://zotero.org/users/local/haCEwVa0/items/CLWF4EWH"],"uri":["http://zotero.org/users/local/haCEwVa0/items/CLWF4EWH"],"itemData":{"id":159,"type":"book","title":"Teori, Metode, dan Teknik Penelitian Sastra. Yogyakarta: Pustaka Pelajar.","publisher":"Pustaka Pelajar","publisher-place":"Yogyakarta","event-place":"Yogyakarta","author":[{"family":"Nyoman","given":"Kutha Ratna"}],"issued":{"date-parts":[["2011"]]}},"locator":"341"}],"schema":"https://github.com/citation-style-language/schema/raw/master/csl-citation.json"} </w:instrText>
      </w:r>
      <w:r>
        <w:fldChar w:fldCharType="separate"/>
      </w:r>
      <w:r w:rsidRPr="000B7FCD">
        <w:rPr>
          <w:szCs w:val="24"/>
        </w:rPr>
        <w:t xml:space="preserve">Nyoman, </w:t>
      </w:r>
      <w:r w:rsidRPr="000B7FCD">
        <w:rPr>
          <w:i/>
          <w:iCs/>
          <w:szCs w:val="24"/>
        </w:rPr>
        <w:t>Teori, Metode, Dan Teknik Penelitian Sastra. Yogyakarta: Pustaka Pelajar.</w:t>
      </w:r>
      <w:r w:rsidRPr="000B7FCD">
        <w:rPr>
          <w:szCs w:val="24"/>
        </w:rPr>
        <w:t>, 341.</w:t>
      </w:r>
      <w:r>
        <w:fldChar w:fldCharType="end"/>
      </w:r>
    </w:p>
  </w:footnote>
  <w:footnote w:id="11">
    <w:p w:rsidR="000B7FCD" w:rsidRDefault="000B7FCD" w:rsidP="000B7FCD">
      <w:pPr>
        <w:pStyle w:val="FootnoteText"/>
        <w:ind w:firstLine="720"/>
      </w:pPr>
      <w:r>
        <w:rPr>
          <w:rStyle w:val="FootnoteReference"/>
        </w:rPr>
        <w:footnoteRef/>
      </w:r>
      <w:r>
        <w:t xml:space="preserve"> </w:t>
      </w:r>
      <w:r>
        <w:fldChar w:fldCharType="begin"/>
      </w:r>
      <w:r>
        <w:instrText xml:space="preserve"> ADDIN ZOTERO_ITEM CSL_CITATION {"citationID":"Ihhw952m","properties":{"formattedCitation":"Nyoman, 341.","plainCitation":"Nyoman, 341.","noteIndex":11},"citationItems":[{"id":159,"uris":["http://zotero.org/users/local/haCEwVa0/items/CLWF4EWH"],"uri":["http://zotero.org/users/local/haCEwVa0/items/CLWF4EWH"],"itemData":{"id":159,"type":"book","title":"Teori, Metode, dan Teknik Penelitian Sastra. Yogyakarta: Pustaka Pelajar.","publisher":"Pustaka Pelajar","publisher-place":"Yogyakarta","event-place":"Yogyakarta","author":[{"family":"Nyoman","given":"Kutha Ratna"}],"issued":{"date-parts":[["2011"]]}},"locator":"341"}],"schema":"https://github.com/citation-style-language/schema/raw/master/csl-citation.json"} </w:instrText>
      </w:r>
      <w:r>
        <w:fldChar w:fldCharType="separate"/>
      </w:r>
      <w:proofErr w:type="gramStart"/>
      <w:r w:rsidRPr="000B7FCD">
        <w:t>Nyoman, 341.</w:t>
      </w:r>
      <w:proofErr w:type="gramEnd"/>
      <w:r>
        <w:fldChar w:fldCharType="end"/>
      </w:r>
    </w:p>
  </w:footnote>
  <w:footnote w:id="12">
    <w:p w:rsidR="000B7FCD" w:rsidRDefault="000B7FCD" w:rsidP="000B7FCD">
      <w:pPr>
        <w:pStyle w:val="FootnoteText"/>
        <w:ind w:firstLine="720"/>
      </w:pPr>
      <w:r>
        <w:rPr>
          <w:rStyle w:val="FootnoteReference"/>
        </w:rPr>
        <w:footnoteRef/>
      </w:r>
      <w:r>
        <w:t xml:space="preserve"> </w:t>
      </w:r>
      <w:r>
        <w:fldChar w:fldCharType="begin"/>
      </w:r>
      <w:r>
        <w:instrText xml:space="preserve"> ADDIN ZOTERO_ITEM CSL_CITATION {"citationID":"yQqeZ7cp","properties":{"formattedCitation":"Manik, \\uc0\\u8220{}Hasrat Nano Riantiarno Dalam Cermin Bening: Kajian Psikoanalisis Lacanian.,\\uc0\\u8221{} 110.","plainCitation":"Manik, “Hasrat Nano Riantiarno Dalam Cermin Bening: Kajian Psikoanalisis Lacanian.,” 110.","noteIndex":12},"citationItems":[{"id":147,"uris":["http://zotero.org/users/local/haCEwVa0/items/LRJ72ZQC"],"uri":["http://zotero.org/users/local/haCEwVa0/items/LRJ72ZQC"],"itemData":{"id":147,"type":"article-journal","title":"Hasrat Nano Riantiarno dalam Cermin Bening: Kajian Psikoanalisis Lacanian.","container-title":"Metasastra","volume":"9 No, 1","author":[{"family":"Manik","given":"Ricky Aptifive"}],"issued":{"date-parts":[["2016"]]}},"locator":"110"}],"schema":"https://github.com/citation-style-language/schema/raw/master/csl-citation.json"} </w:instrText>
      </w:r>
      <w:r>
        <w:fldChar w:fldCharType="separate"/>
      </w:r>
      <w:r w:rsidRPr="000B7FCD">
        <w:rPr>
          <w:szCs w:val="24"/>
        </w:rPr>
        <w:t>Manik, “Hasrat Nano Riantiarno Dalam Cermin Bening: Kajian Psikoanalisis Lacanian.,” 110.</w:t>
      </w:r>
      <w:r>
        <w:fldChar w:fldCharType="end"/>
      </w:r>
    </w:p>
  </w:footnote>
  <w:footnote w:id="13">
    <w:p w:rsidR="000B7FCD" w:rsidRDefault="000B7FCD" w:rsidP="000B7FCD">
      <w:pPr>
        <w:pStyle w:val="FootnoteText"/>
      </w:pPr>
      <w:r>
        <w:rPr>
          <w:rStyle w:val="FootnoteReference"/>
        </w:rPr>
        <w:footnoteRef/>
      </w:r>
      <w:r>
        <w:t xml:space="preserve"> </w:t>
      </w:r>
      <w:r>
        <w:fldChar w:fldCharType="begin"/>
      </w:r>
      <w:r>
        <w:instrText xml:space="preserve"> ADDIN ZOTERO_ITEM CSL_CITATION {"citationID":"VQdLsHdK","properties":{"formattedCitation":"Nyoman, {\\i{}Teori, Metode, Dan Teknik Penelitian Sastra. Yogyakarta: Pustaka Pelajar.}, 347\\uc0\\u8211{}48.","plainCitation":"Nyoman, Teori, Metode, Dan Teknik Penelitian Sastra. Yogyakarta: Pustaka Pelajar., 347–48.","noteIndex":13},"citationItems":[{"id":159,"uris":["http://zotero.org/users/local/haCEwVa0/items/CLWF4EWH"],"uri":["http://zotero.org/users/local/haCEwVa0/items/CLWF4EWH"],"itemData":{"id":159,"type":"book","title":"Teori, Metode, dan Teknik Penelitian Sastra. Yogyakarta: Pustaka Pelajar.","publisher":"Pustaka Pelajar","publisher-place":"Yogyakarta","event-place":"Yogyakarta","author":[{"family":"Nyoman","given":"Kutha Ratna"}],"issued":{"date-parts":[["2011"]]}},"locator":"347-348"}],"schema":"https://github.com/citation-style-language/schema/raw/master/csl-citation.json"} </w:instrText>
      </w:r>
      <w:r>
        <w:fldChar w:fldCharType="separate"/>
      </w:r>
      <w:r w:rsidRPr="000B7FCD">
        <w:rPr>
          <w:szCs w:val="24"/>
        </w:rPr>
        <w:t xml:space="preserve">Nyoman, </w:t>
      </w:r>
      <w:r w:rsidRPr="000B7FCD">
        <w:rPr>
          <w:i/>
          <w:iCs/>
          <w:szCs w:val="24"/>
        </w:rPr>
        <w:t>Teori, Metode, Dan Teknik Penelitian Sastra. Yogyakarta: Pustaka Pelajar.</w:t>
      </w:r>
      <w:r w:rsidRPr="000B7FCD">
        <w:rPr>
          <w:szCs w:val="24"/>
        </w:rPr>
        <w:t>, 347–48.</w:t>
      </w:r>
      <w:r>
        <w:fldChar w:fldCharType="end"/>
      </w:r>
    </w:p>
  </w:footnote>
  <w:footnote w:id="14">
    <w:p w:rsidR="000B7FCD" w:rsidRDefault="000B7FCD" w:rsidP="000B7FCD">
      <w:pPr>
        <w:pStyle w:val="FootnoteText"/>
      </w:pPr>
      <w:r>
        <w:rPr>
          <w:rStyle w:val="FootnoteReference"/>
        </w:rPr>
        <w:footnoteRef/>
      </w:r>
      <w:r>
        <w:t xml:space="preserve"> </w:t>
      </w:r>
      <w:r>
        <w:fldChar w:fldCharType="begin"/>
      </w:r>
      <w:r>
        <w:instrText xml:space="preserve"> ADDIN ZOTERO_ITEM CSL_CITATION {"citationID":"yZLyvsbv","properties":{"formattedCitation":"Fanananie, {\\i{}Telaah Sastra.}, 180\\uc0\\u8211{}81.","plainCitation":"Fanananie, Telaah Sastra., 180–81.","noteIndex":14},"citationItems":[{"id":140,"uris":["http://zotero.org/users/local/haCEwVa0/items/4ZFH2EGU"],"uri":["http://zotero.org/users/local/haCEwVa0/items/4ZFH2EGU"],"itemData":{"id":140,"type":"book","title":"Telaah Sastra.","publisher":"UMS","publisher-place":"Surakarta","event-place":"Surakarta","author":[{"family":"Fanananie","given":"Zaenuddin"}],"issued":{"date-parts":[["2002"]]}},"locator":"180-181"}],"schema":"https://github.com/citation-style-language/schema/raw/master/csl-citation.json"} </w:instrText>
      </w:r>
      <w:r>
        <w:fldChar w:fldCharType="separate"/>
      </w:r>
      <w:r w:rsidRPr="000B7FCD">
        <w:rPr>
          <w:szCs w:val="24"/>
        </w:rPr>
        <w:t xml:space="preserve">Fanananie, </w:t>
      </w:r>
      <w:r w:rsidRPr="000B7FCD">
        <w:rPr>
          <w:i/>
          <w:iCs/>
          <w:szCs w:val="24"/>
        </w:rPr>
        <w:t>Telaah Sastra.</w:t>
      </w:r>
      <w:r w:rsidRPr="000B7FCD">
        <w:rPr>
          <w:szCs w:val="24"/>
        </w:rPr>
        <w:t>, 180–81.</w:t>
      </w:r>
      <w:r>
        <w:fldChar w:fldCharType="end"/>
      </w:r>
    </w:p>
  </w:footnote>
  <w:footnote w:id="15">
    <w:p w:rsidR="000B7FCD" w:rsidRDefault="000B7FCD" w:rsidP="000B7FCD">
      <w:pPr>
        <w:pStyle w:val="FootnoteText"/>
      </w:pPr>
      <w:r>
        <w:rPr>
          <w:rStyle w:val="FootnoteReference"/>
        </w:rPr>
        <w:footnoteRef/>
      </w:r>
      <w:r>
        <w:t xml:space="preserve"> </w:t>
      </w:r>
      <w:r>
        <w:fldChar w:fldCharType="begin"/>
      </w:r>
      <w:r>
        <w:instrText xml:space="preserve"> ADDIN ZOTERO_ITEM CSL_CITATION {"citationID":"FDfJbd6w","properties":{"formattedCitation":"Fanananie, 81.","plainCitation":"Fanananie, 81.","noteIndex":15},"citationItems":[{"id":140,"uris":["http://zotero.org/users/local/haCEwVa0/items/4ZFH2EGU"],"uri":["http://zotero.org/users/local/haCEwVa0/items/4ZFH2EGU"],"itemData":{"id":140,"type":"book","title":"Telaah Sastra.","publisher":"UMS","publisher-place":"Surakarta","event-place":"Surakarta","author":[{"family":"Fanananie","given":"Zaenuddin"}],"issued":{"date-parts":[["2002"]]}},"locator":"81"}],"schema":"https://github.com/citation-style-language/schema/raw/master/csl-citation.json"} </w:instrText>
      </w:r>
      <w:r>
        <w:fldChar w:fldCharType="separate"/>
      </w:r>
      <w:proofErr w:type="gramStart"/>
      <w:r w:rsidRPr="000B7FCD">
        <w:t>Fanananie, 81.</w:t>
      </w:r>
      <w:proofErr w:type="gramEnd"/>
      <w:r>
        <w:fldChar w:fldCharType="end"/>
      </w:r>
    </w:p>
  </w:footnote>
  <w:footnote w:id="16">
    <w:p w:rsidR="000B7FCD" w:rsidRDefault="000B7FCD" w:rsidP="000B7FCD">
      <w:pPr>
        <w:pStyle w:val="FootnoteText"/>
      </w:pPr>
      <w:r>
        <w:rPr>
          <w:rStyle w:val="FootnoteReference"/>
        </w:rPr>
        <w:footnoteRef/>
      </w:r>
      <w:r>
        <w:t xml:space="preserve"> </w:t>
      </w:r>
      <w:r>
        <w:fldChar w:fldCharType="begin"/>
      </w:r>
      <w:r>
        <w:instrText xml:space="preserve"> ADDIN ZOTERO_ITEM CSL_CITATION {"citationID":"yxbPZOHQ","properties":{"formattedCitation":"Fanananie, 181.","plainCitation":"Fanananie, 181.","noteIndex":16},"citationItems":[{"id":140,"uris":["http://zotero.org/users/local/haCEwVa0/items/4ZFH2EGU"],"uri":["http://zotero.org/users/local/haCEwVa0/items/4ZFH2EGU"],"itemData":{"id":140,"type":"book","title":"Telaah Sastra.","publisher":"UMS","publisher-place":"Surakarta","event-place":"Surakarta","author":[{"family":"Fanananie","given":"Zaenuddin"}],"issued":{"date-parts":[["2002"]]}},"locator":"181"}],"schema":"https://github.com/citation-style-language/schema/raw/master/csl-citation.json"} </w:instrText>
      </w:r>
      <w:r>
        <w:fldChar w:fldCharType="separate"/>
      </w:r>
      <w:proofErr w:type="gramStart"/>
      <w:r w:rsidRPr="000B7FCD">
        <w:t>Fanananie, 181.</w:t>
      </w:r>
      <w:proofErr w:type="gramEnd"/>
      <w:r>
        <w:fldChar w:fldCharType="end"/>
      </w:r>
    </w:p>
  </w:footnote>
  <w:footnote w:id="17">
    <w:p w:rsidR="000B7FCD" w:rsidRDefault="000B7FCD" w:rsidP="000B7FCD">
      <w:pPr>
        <w:pStyle w:val="FootnoteText"/>
      </w:pPr>
      <w:r>
        <w:rPr>
          <w:rStyle w:val="FootnoteReference"/>
        </w:rPr>
        <w:footnoteRef/>
      </w:r>
      <w:r>
        <w:t xml:space="preserve"> </w:t>
      </w:r>
      <w:r>
        <w:fldChar w:fldCharType="begin"/>
      </w:r>
      <w:r>
        <w:instrText xml:space="preserve"> ADDIN ZOTERO_ITEM CSL_CITATION {"citationID":"A4K8kv6O","properties":{"formattedCitation":"Fanananie, 181.","plainCitation":"Fanananie, 181.","noteIndex":17},"citationItems":[{"id":140,"uris":["http://zotero.org/users/local/haCEwVa0/items/4ZFH2EGU"],"uri":["http://zotero.org/users/local/haCEwVa0/items/4ZFH2EGU"],"itemData":{"id":140,"type":"book","title":"Telaah Sastra.","publisher":"UMS","publisher-place":"Surakarta","event-place":"Surakarta","author":[{"family":"Fanananie","given":"Zaenuddin"}],"issued":{"date-parts":[["2002"]]}},"locator":"181"}],"schema":"https://github.com/citation-style-language/schema/raw/master/csl-citation.json"} </w:instrText>
      </w:r>
      <w:r>
        <w:fldChar w:fldCharType="separate"/>
      </w:r>
      <w:proofErr w:type="gramStart"/>
      <w:r w:rsidRPr="000B7FCD">
        <w:t>Fanananie, 181.</w:t>
      </w:r>
      <w:proofErr w:type="gramEnd"/>
      <w:r>
        <w:fldChar w:fldCharType="end"/>
      </w:r>
    </w:p>
  </w:footnote>
  <w:footnote w:id="18">
    <w:p w:rsidR="000B7FCD" w:rsidRDefault="000B7FCD" w:rsidP="000B7FCD">
      <w:pPr>
        <w:pStyle w:val="FootnoteText"/>
      </w:pPr>
      <w:r>
        <w:rPr>
          <w:rStyle w:val="FootnoteReference"/>
        </w:rPr>
        <w:footnoteRef/>
      </w:r>
      <w:r>
        <w:t xml:space="preserve"> </w:t>
      </w:r>
      <w:r>
        <w:fldChar w:fldCharType="begin"/>
      </w:r>
      <w:r>
        <w:instrText xml:space="preserve"> ADDIN ZOTERO_ITEM CSL_CITATION {"citationID":"oQCzIDDW","properties":{"formattedCitation":"Wahyudi, \\uc0\\u8220{}Hubungan Antara Inferiority Feeling Dan Agresivitas Pada Remaja Delinkuen (Studi Di PSMP Antasena Magelang),\\uc0\\u8221{} 2.","plainCitation":"Wahyudi, “Hubungan Antara Inferiority Feeling Dan Agresivitas Pada Remaja Delinkuen (Studi Di PSMP Antasena Magelang),” 2.","noteIndex":18},"citationItems":[{"id":154,"uris":["http://zotero.org/users/local/haCEwVa0/items/LYAIB6P2"],"uri":["http://zotero.org/users/local/haCEwVa0/items/LYAIB6P2"],"itemData":{"id":154,"type":"article-journal","title":"Hubungan Antara Inferiority Feeling dan Agresivitas pada Remaja Delinkuen (Studi di PSMP Antasena Magelang)","container-title":"Jurnal Developmental and Clinical Psychology","page":"1-5","volume":"2 No. 1","author":[{"family":"Wahyudi","given":"Rony Agung"}],"issued":{"date-parts":[["2013"]]}},"locator":"2"}],"schema":"https://github.com/citation-style-language/schema/raw/master/csl-citation.json"} </w:instrText>
      </w:r>
      <w:r>
        <w:fldChar w:fldCharType="separate"/>
      </w:r>
      <w:proofErr w:type="gramStart"/>
      <w:r w:rsidRPr="000B7FCD">
        <w:rPr>
          <w:szCs w:val="24"/>
        </w:rPr>
        <w:t>Wahyudi, “Hubungan Antara Inferiority Feeling Dan Agresivitas Pada Remaja Delinkuen (Studi Di PSMP Antasena Magelang),” 2.</w:t>
      </w:r>
      <w:proofErr w:type="gramEnd"/>
      <w:r>
        <w:fldChar w:fldCharType="end"/>
      </w:r>
    </w:p>
  </w:footnote>
  <w:footnote w:id="19">
    <w:p w:rsidR="000B7FCD" w:rsidRDefault="000B7FCD" w:rsidP="000B7FCD">
      <w:pPr>
        <w:pStyle w:val="FootnoteText"/>
        <w:ind w:firstLine="720"/>
        <w:jc w:val="both"/>
      </w:pPr>
      <w:r>
        <w:rPr>
          <w:rStyle w:val="FootnoteReference"/>
        </w:rPr>
        <w:footnoteRef/>
      </w:r>
      <w:r>
        <w:t xml:space="preserve"> </w:t>
      </w:r>
      <w:r>
        <w:fldChar w:fldCharType="begin"/>
      </w:r>
      <w:r>
        <w:instrText xml:space="preserve"> ADDIN ZOTERO_ITEM CSL_CITATION {"citationID":"zf2K8C8x","properties":{"formattedCitation":"William, \\uc0\\u8220{}Williams, Idorenyin V. 2016. The Mind and the Act: A Representation of the Freudian Tripartite Model in Festus Iyayi\\uc0\\u8217{}s Violence and Alex La Guma\\uc0\\u8217{}s A Walk in the Night. Journal of Literature, Languages and Linguistics ISSN 2422-8435 An International Peer-Reviewed Journal Vol. 28. p. 59-64,\\uc0\\u8221{} 59.","plainCitation":"William, “Williams, Idorenyin V. 2016. The Mind and the Act: A Representation of the Freudian Tripartite Model in Festus Iyayi’s Violence and Alex La Guma’s A Walk in the Night. Journal of Literature, Languages and Linguistics ISSN 2422-8435 An International Peer-Reviewed Journal Vol. 28. p. 59-64,” 59.","noteIndex":19},"citationItems":[{"id":156,"uris":["http://zotero.org/users/local/haCEwVa0/items/AM9ZS4FK"],"uri":["http://zotero.org/users/local/haCEwVa0/items/AM9ZS4FK"],"itemData":{"id":156,"type":"article-journal","title":"Williams, Idorenyin V. 2016. The Mind and the Act: A Representation of the Freudian Tripartite Model in Festus Iyayi’s Violence and Alex la Guma’s A Walk in the Night. Journal of Literature, Languages and Linguistics ISSN 2422-8435 An International Peer-reviewed Journal Vol. 28. p. 59-64","container-title":"Journal of Literature, Languages and Linguistics","page":"59-64","volume":"An International Peer-reviewed Journal Vol. 28.","ISSN":"2422-8435","author":[{"family":"William","given":"Idorenyin V"}],"issued":{"date-parts":[["2016"]]}},"locator":"59"}],"schema":"https://github.com/citation-style-language/schema/raw/master/csl-citation.json"} </w:instrText>
      </w:r>
      <w:r>
        <w:fldChar w:fldCharType="separate"/>
      </w:r>
      <w:r w:rsidRPr="000B7FCD">
        <w:rPr>
          <w:szCs w:val="24"/>
        </w:rPr>
        <w:t xml:space="preserve">William, “Williams, Idorenyin V. 2016. The Mind and the Act: A Representation of the Freudian Tripartite Model in Festus Iyayi’s Violence and Alex La Guma’s A Walk in the Night. Journal of Literature, Languages and Linguistics ISSN 2422-8435 </w:t>
      </w:r>
      <w:proofErr w:type="gramStart"/>
      <w:r w:rsidRPr="000B7FCD">
        <w:rPr>
          <w:szCs w:val="24"/>
        </w:rPr>
        <w:t>An</w:t>
      </w:r>
      <w:proofErr w:type="gramEnd"/>
      <w:r w:rsidRPr="000B7FCD">
        <w:rPr>
          <w:szCs w:val="24"/>
        </w:rPr>
        <w:t xml:space="preserve"> International Peer-Reviewed Journal Vol. 28. </w:t>
      </w:r>
      <w:proofErr w:type="gramStart"/>
      <w:r w:rsidRPr="000B7FCD">
        <w:rPr>
          <w:szCs w:val="24"/>
        </w:rPr>
        <w:t>p. 59-64,” 59.</w:t>
      </w:r>
      <w:proofErr w:type="gramEnd"/>
      <w:r>
        <w:fldChar w:fldCharType="end"/>
      </w:r>
    </w:p>
  </w:footnote>
  <w:footnote w:id="20">
    <w:p w:rsidR="000B7FCD" w:rsidRDefault="000B7FCD" w:rsidP="000B7FCD">
      <w:pPr>
        <w:pStyle w:val="FootnoteText"/>
        <w:ind w:firstLine="720"/>
      </w:pPr>
      <w:r>
        <w:rPr>
          <w:rStyle w:val="FootnoteReference"/>
        </w:rPr>
        <w:footnoteRef/>
      </w:r>
      <w:r>
        <w:t xml:space="preserve"> </w:t>
      </w:r>
      <w:r>
        <w:fldChar w:fldCharType="begin"/>
      </w:r>
      <w:r>
        <w:instrText xml:space="preserve"> ADDIN ZOTERO_ITEM CSL_CITATION {"citationID":"BXMk5Lo8","properties":{"formattedCitation":"Mufidah, \\uc0\\u8220{}Pola Konsumsi Masyarakat Perkotaan (Studi Deskriptif Pemanfaatan Foodcourt Oleh Keluarga).,\\uc0\\u8221{} 160.","plainCitation":"Mufidah, “Pola Konsumsi Masyarakat Perkotaan (Studi Deskriptif Pemanfaatan Foodcourt Oleh Keluarga).,” 160.","noteIndex":20},"citationItems":[{"id":148,"uris":["http://zotero.org/users/local/haCEwVa0/items/2AEJBT3Q"],"uri":["http://zotero.org/users/local/haCEwVa0/items/2AEJBT3Q"],"itemData":{"id":148,"type":"article-journal","title":"Pola Konsumsi Masyarakat Perkotaan (Studi Deskriptif Pemanfaatan Foodcourt oleh Keluarga).","container-title":"Jurnal BioKultur,","page":"157-178","volume":"Vol.I/No.2/Juli- Desember.","author":[{"family":"Mufidah","given":"Nur Lailatul"}],"issued":{"date-parts":[["2012"]]}},"locator":"160"}],"schema":"https://github.com/citation-style-language/schema/raw/master/csl-citation.json"} </w:instrText>
      </w:r>
      <w:r>
        <w:fldChar w:fldCharType="separate"/>
      </w:r>
      <w:r w:rsidRPr="000B7FCD">
        <w:rPr>
          <w:szCs w:val="24"/>
        </w:rPr>
        <w:t>Mufidah, “Pola Konsumsi Masyarakat Perkotaan (Studi Deskriptif Pemanfaatan Foodcourt Oleh Keluarga)</w:t>
      </w:r>
      <w:proofErr w:type="gramStart"/>
      <w:r w:rsidRPr="000B7FCD">
        <w:rPr>
          <w:szCs w:val="24"/>
        </w:rPr>
        <w:t>.,</w:t>
      </w:r>
      <w:proofErr w:type="gramEnd"/>
      <w:r w:rsidRPr="000B7FCD">
        <w:rPr>
          <w:szCs w:val="24"/>
        </w:rPr>
        <w:t>” 160.</w:t>
      </w:r>
      <w:r>
        <w:fldChar w:fldCharType="end"/>
      </w:r>
    </w:p>
  </w:footnote>
  <w:footnote w:id="21">
    <w:p w:rsidR="000B7FCD" w:rsidRDefault="000B7FCD" w:rsidP="000B7FCD">
      <w:pPr>
        <w:pStyle w:val="FootnoteText"/>
        <w:ind w:firstLine="720"/>
      </w:pPr>
      <w:r>
        <w:rPr>
          <w:rStyle w:val="FootnoteReference"/>
        </w:rPr>
        <w:footnoteRef/>
      </w:r>
      <w:r>
        <w:t xml:space="preserve"> </w:t>
      </w:r>
      <w:r>
        <w:fldChar w:fldCharType="begin"/>
      </w:r>
      <w:r>
        <w:instrText xml:space="preserve"> ADDIN ZOTERO_ITEM CSL_CITATION {"citationID":"vckPEEnP","properties":{"formattedCitation":"Mufidah, 160\\uc0\\u8211{}61.","plainCitation":"Mufidah, 160–61.","noteIndex":21},"citationItems":[{"id":148,"uris":["http://zotero.org/users/local/haCEwVa0/items/2AEJBT3Q"],"uri":["http://zotero.org/users/local/haCEwVa0/items/2AEJBT3Q"],"itemData":{"id":148,"type":"article-journal","title":"Pola Konsumsi Masyarakat Perkotaan (Studi Deskriptif Pemanfaatan Foodcourt oleh Keluarga).","container-title":"Jurnal BioKultur,","page":"157-178","volume":"Vol.I/No.2/Juli- Desember.","author":[{"family":"Mufidah","given":"Nur Lailatul"}],"issued":{"date-parts":[["2012"]]}},"locator":"160-161"}],"schema":"https://github.com/citation-style-language/schema/raw/master/csl-citation.json"} </w:instrText>
      </w:r>
      <w:r>
        <w:fldChar w:fldCharType="separate"/>
      </w:r>
      <w:proofErr w:type="gramStart"/>
      <w:r w:rsidRPr="000B7FCD">
        <w:rPr>
          <w:szCs w:val="24"/>
        </w:rPr>
        <w:t>Mufidah, 160–61.</w:t>
      </w:r>
      <w:proofErr w:type="gramEnd"/>
      <w:r>
        <w:fldChar w:fldCharType="end"/>
      </w:r>
    </w:p>
  </w:footnote>
  <w:footnote w:id="22">
    <w:p w:rsidR="000B7FCD" w:rsidRDefault="000B7FCD" w:rsidP="000B7FCD">
      <w:pPr>
        <w:pStyle w:val="FootnoteText"/>
        <w:ind w:firstLine="720"/>
      </w:pPr>
      <w:r>
        <w:rPr>
          <w:rStyle w:val="FootnoteReference"/>
        </w:rPr>
        <w:footnoteRef/>
      </w:r>
      <w:r>
        <w:t xml:space="preserve"> </w:t>
      </w:r>
      <w:r>
        <w:fldChar w:fldCharType="begin"/>
      </w:r>
      <w:r>
        <w:instrText xml:space="preserve"> ADDIN ZOTERO_ITEM CSL_CITATION {"citationID":"VrtNozzS","properties":{"formattedCitation":"Wijaya, \\uc0\\u8220{}Studi Eksploratif Perilaku Mahasiswa Uk. Petra Dalam Memilih Fast Food Restaurant Dan Non Fast Food Restaurant Di Surabaya.,\\uc0\\u8221{} 82.","plainCitation":"Wijaya, “Studi Eksploratif Perilaku Mahasiswa Uk. Petra Dalam Memilih Fast Food Restaurant Dan Non Fast Food Restaurant Di Surabaya.,” 82.","noteIndex":22},"citationItems":[{"id":155,"uris":["http://zotero.org/users/local/haCEwVa0/items/ULB66UXJ"],"uri":["http://zotero.org/users/local/haCEwVa0/items/ULB66UXJ"],"itemData":{"id":155,"type":"article-journal","title":"Studi Eksploratif Perilaku Mahasiswa Uk. Petra dalam Memilih Fast Food Restaurant dan Non Fast Food Restaurant di Surabaya.","container-title":"Jurnal Manajemen Perhotelan,","page":"80-86","volume":"1, No 2","author":[{"family":"Wijaya","given":"Serli"}],"issued":{"date-parts":[["2005"]]}},"locator":"82"}],"schema":"https://github.com/citation-style-language/schema/raw/master/csl-citation.json"} </w:instrText>
      </w:r>
      <w:r>
        <w:fldChar w:fldCharType="separate"/>
      </w:r>
      <w:r w:rsidRPr="000B7FCD">
        <w:rPr>
          <w:szCs w:val="24"/>
        </w:rPr>
        <w:t xml:space="preserve">Wijaya, “Studi Eksploratif Perilaku Mahasiswa Uk. Petra Dalam Memilih Fast Food Restaurant Dan Non Fast Food Restaurant Di </w:t>
      </w:r>
      <w:proofErr w:type="gramStart"/>
      <w:r w:rsidRPr="000B7FCD">
        <w:rPr>
          <w:szCs w:val="24"/>
        </w:rPr>
        <w:t>Surabaya.,</w:t>
      </w:r>
      <w:proofErr w:type="gramEnd"/>
      <w:r w:rsidRPr="000B7FCD">
        <w:rPr>
          <w:szCs w:val="24"/>
        </w:rPr>
        <w:t>” 82.</w:t>
      </w:r>
      <w:r>
        <w:fldChar w:fldCharType="end"/>
      </w:r>
    </w:p>
  </w:footnote>
  <w:footnote w:id="23">
    <w:p w:rsidR="000B7FCD" w:rsidRDefault="000B7FCD" w:rsidP="000B7FCD">
      <w:pPr>
        <w:pStyle w:val="FootnoteText"/>
      </w:pPr>
      <w:r>
        <w:rPr>
          <w:rStyle w:val="FootnoteReference"/>
        </w:rPr>
        <w:footnoteRef/>
      </w:r>
      <w:r>
        <w:t xml:space="preserve"> </w:t>
      </w:r>
      <w:r>
        <w:fldChar w:fldCharType="begin"/>
      </w:r>
      <w:r>
        <w:instrText xml:space="preserve"> ADDIN ZOTERO_ITEM CSL_CITATION {"citationID":"BORU9k64","properties":{"formattedCitation":"Fanananie, {\\i{}Telaah Sastra.}, 86\\uc0\\u8211{}87.","plainCitation":"Fanananie, Telaah Sastra., 86–87.","noteIndex":23},"citationItems":[{"id":140,"uris":["http://zotero.org/users/local/haCEwVa0/items/4ZFH2EGU"],"uri":["http://zotero.org/users/local/haCEwVa0/items/4ZFH2EGU"],"itemData":{"id":140,"type":"book","title":"Telaah Sastra.","publisher":"UMS","publisher-place":"Surakarta","event-place":"Surakarta","author":[{"family":"Fanananie","given":"Zaenuddin"}],"issued":{"date-parts":[["2002"]]}},"locator":"86-87"}],"schema":"https://github.com/citation-style-language/schema/raw/master/csl-citation.json"} </w:instrText>
      </w:r>
      <w:r>
        <w:fldChar w:fldCharType="separate"/>
      </w:r>
      <w:r w:rsidRPr="000B7FCD">
        <w:rPr>
          <w:szCs w:val="24"/>
        </w:rPr>
        <w:t xml:space="preserve">Fanananie, </w:t>
      </w:r>
      <w:r w:rsidRPr="000B7FCD">
        <w:rPr>
          <w:i/>
          <w:iCs/>
          <w:szCs w:val="24"/>
        </w:rPr>
        <w:t>Telaah Sastra.</w:t>
      </w:r>
      <w:r w:rsidRPr="000B7FCD">
        <w:rPr>
          <w:szCs w:val="24"/>
        </w:rPr>
        <w:t>, 86–87.</w:t>
      </w:r>
      <w:r>
        <w:fldChar w:fldCharType="end"/>
      </w:r>
    </w:p>
  </w:footnote>
  <w:footnote w:id="24">
    <w:p w:rsidR="000B7FCD" w:rsidRDefault="000B7FCD" w:rsidP="000B7FCD">
      <w:pPr>
        <w:pStyle w:val="FootnoteText"/>
      </w:pPr>
      <w:r>
        <w:rPr>
          <w:rStyle w:val="FootnoteReference"/>
        </w:rPr>
        <w:footnoteRef/>
      </w:r>
      <w:r>
        <w:t xml:space="preserve"> </w:t>
      </w:r>
      <w:r>
        <w:fldChar w:fldCharType="begin"/>
      </w:r>
      <w:r>
        <w:instrText xml:space="preserve"> ADDIN ZOTERO_ITEM CSL_CITATION {"citationID":"43zZwSj9","properties":{"formattedCitation":"Therese, \\uc0\\u8220{}Setting, Characters and Diction in Fiction.,\\uc0\\u8221{} 44.","plainCitation":"Therese, “Setting, Characters and Diction in Fiction.,” 44.","noteIndex":24},"citationItems":[{"id":151,"uris":["http://zotero.org/users/local/haCEwVa0/items/CHCLGD9M"],"uri":["http://zotero.org/users/local/haCEwVa0/items/CHCLGD9M"],"itemData":{"id":151,"type":"article-journal","title":"Setting, Characters and Diction in Fiction.","container-title":"Journal of  Literature, Languages and Linguistics","volume":"6 No. 4","ISSN":"ISSN 2422-8435","author":[{"family":"Therese","given":"Toyi Marie"}],"issued":{"date-parts":[["2015"]]}},"locator":"44"}],"schema":"https://github.com/citation-style-language/schema/raw/master/csl-citation.json"} </w:instrText>
      </w:r>
      <w:r>
        <w:fldChar w:fldCharType="separate"/>
      </w:r>
      <w:r w:rsidRPr="000B7FCD">
        <w:rPr>
          <w:szCs w:val="24"/>
        </w:rPr>
        <w:t xml:space="preserve">Therese, “Setting, Characters and Diction in </w:t>
      </w:r>
      <w:proofErr w:type="gramStart"/>
      <w:r w:rsidRPr="000B7FCD">
        <w:rPr>
          <w:szCs w:val="24"/>
        </w:rPr>
        <w:t>Fiction.,</w:t>
      </w:r>
      <w:proofErr w:type="gramEnd"/>
      <w:r w:rsidRPr="000B7FCD">
        <w:rPr>
          <w:szCs w:val="24"/>
        </w:rPr>
        <w:t>” 44.</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76252D"/>
    <w:multiLevelType w:val="hybridMultilevel"/>
    <w:tmpl w:val="76BED8D6"/>
    <w:lvl w:ilvl="0" w:tplc="0BA05876">
      <w:start w:val="1"/>
      <w:numFmt w:val="upperLetter"/>
      <w:lvlText w:val="%1."/>
      <w:lvlJc w:val="left"/>
      <w:pPr>
        <w:ind w:left="806" w:hanging="360"/>
      </w:pPr>
      <w:rPr>
        <w:rFonts w:ascii="Times New Roman" w:eastAsia="Calibri" w:hAnsi="Times New Roman" w:cs="Times New Roman"/>
      </w:rPr>
    </w:lvl>
    <w:lvl w:ilvl="1" w:tplc="04090019" w:tentative="1">
      <w:start w:val="1"/>
      <w:numFmt w:val="lowerLetter"/>
      <w:lvlText w:val="%2."/>
      <w:lvlJc w:val="left"/>
      <w:pPr>
        <w:ind w:left="1526" w:hanging="360"/>
      </w:pPr>
    </w:lvl>
    <w:lvl w:ilvl="2" w:tplc="0409001B" w:tentative="1">
      <w:start w:val="1"/>
      <w:numFmt w:val="lowerRoman"/>
      <w:lvlText w:val="%3."/>
      <w:lvlJc w:val="right"/>
      <w:pPr>
        <w:ind w:left="2246" w:hanging="180"/>
      </w:pPr>
    </w:lvl>
    <w:lvl w:ilvl="3" w:tplc="0409000F" w:tentative="1">
      <w:start w:val="1"/>
      <w:numFmt w:val="decimal"/>
      <w:lvlText w:val="%4."/>
      <w:lvlJc w:val="left"/>
      <w:pPr>
        <w:ind w:left="2966" w:hanging="360"/>
      </w:pPr>
    </w:lvl>
    <w:lvl w:ilvl="4" w:tplc="04090019" w:tentative="1">
      <w:start w:val="1"/>
      <w:numFmt w:val="lowerLetter"/>
      <w:lvlText w:val="%5."/>
      <w:lvlJc w:val="left"/>
      <w:pPr>
        <w:ind w:left="3686" w:hanging="360"/>
      </w:pPr>
    </w:lvl>
    <w:lvl w:ilvl="5" w:tplc="0409001B" w:tentative="1">
      <w:start w:val="1"/>
      <w:numFmt w:val="lowerRoman"/>
      <w:lvlText w:val="%6."/>
      <w:lvlJc w:val="right"/>
      <w:pPr>
        <w:ind w:left="4406" w:hanging="180"/>
      </w:pPr>
    </w:lvl>
    <w:lvl w:ilvl="6" w:tplc="0409000F" w:tentative="1">
      <w:start w:val="1"/>
      <w:numFmt w:val="decimal"/>
      <w:lvlText w:val="%7."/>
      <w:lvlJc w:val="left"/>
      <w:pPr>
        <w:ind w:left="5126" w:hanging="360"/>
      </w:pPr>
    </w:lvl>
    <w:lvl w:ilvl="7" w:tplc="04090019" w:tentative="1">
      <w:start w:val="1"/>
      <w:numFmt w:val="lowerLetter"/>
      <w:lvlText w:val="%8."/>
      <w:lvlJc w:val="left"/>
      <w:pPr>
        <w:ind w:left="5846" w:hanging="360"/>
      </w:pPr>
    </w:lvl>
    <w:lvl w:ilvl="8" w:tplc="0409001B" w:tentative="1">
      <w:start w:val="1"/>
      <w:numFmt w:val="lowerRoman"/>
      <w:lvlText w:val="%9."/>
      <w:lvlJc w:val="right"/>
      <w:pPr>
        <w:ind w:left="6566" w:hanging="180"/>
      </w:pPr>
    </w:lvl>
  </w:abstractNum>
  <w:abstractNum w:abstractNumId="1">
    <w:nsid w:val="29567B63"/>
    <w:multiLevelType w:val="hybridMultilevel"/>
    <w:tmpl w:val="67BAE2E0"/>
    <w:lvl w:ilvl="0" w:tplc="CAA6B5AE">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
    <w:nsid w:val="3934379D"/>
    <w:multiLevelType w:val="hybridMultilevel"/>
    <w:tmpl w:val="8A78C6D4"/>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6D256BA8"/>
    <w:multiLevelType w:val="hybridMultilevel"/>
    <w:tmpl w:val="CDE2E1EC"/>
    <w:lvl w:ilvl="0" w:tplc="C7F45762">
      <w:start w:val="2"/>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702B02B7"/>
    <w:multiLevelType w:val="hybridMultilevel"/>
    <w:tmpl w:val="EDD2539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7B24736"/>
    <w:multiLevelType w:val="hybridMultilevel"/>
    <w:tmpl w:val="66DEC19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3"/>
  </w:num>
  <w:num w:numId="4">
    <w:abstractNumId w:val="5"/>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hideSpellingErrors/>
  <w:proofState w:grammar="clean"/>
  <w:doNotTrackMoves/>
  <w:defaultTabStop w:val="720"/>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700F9B"/>
    <w:rsid w:val="0000004C"/>
    <w:rsid w:val="000000CA"/>
    <w:rsid w:val="00000B9E"/>
    <w:rsid w:val="00000F6B"/>
    <w:rsid w:val="000017AF"/>
    <w:rsid w:val="00001843"/>
    <w:rsid w:val="000024A8"/>
    <w:rsid w:val="00002990"/>
    <w:rsid w:val="00002C44"/>
    <w:rsid w:val="00002D35"/>
    <w:rsid w:val="0000348C"/>
    <w:rsid w:val="000034C6"/>
    <w:rsid w:val="00003DA8"/>
    <w:rsid w:val="00003F7D"/>
    <w:rsid w:val="000043C4"/>
    <w:rsid w:val="00004606"/>
    <w:rsid w:val="00004630"/>
    <w:rsid w:val="0000480F"/>
    <w:rsid w:val="00004948"/>
    <w:rsid w:val="000049D5"/>
    <w:rsid w:val="00004A41"/>
    <w:rsid w:val="00004F2D"/>
    <w:rsid w:val="00005264"/>
    <w:rsid w:val="000065CE"/>
    <w:rsid w:val="0000694A"/>
    <w:rsid w:val="00007212"/>
    <w:rsid w:val="0000725A"/>
    <w:rsid w:val="0001154D"/>
    <w:rsid w:val="00011553"/>
    <w:rsid w:val="00011CBC"/>
    <w:rsid w:val="000120D6"/>
    <w:rsid w:val="000128ED"/>
    <w:rsid w:val="000130D9"/>
    <w:rsid w:val="0001316A"/>
    <w:rsid w:val="0001358E"/>
    <w:rsid w:val="00013668"/>
    <w:rsid w:val="00013B1F"/>
    <w:rsid w:val="00013C0F"/>
    <w:rsid w:val="00013CD4"/>
    <w:rsid w:val="000144AC"/>
    <w:rsid w:val="00014509"/>
    <w:rsid w:val="00015170"/>
    <w:rsid w:val="000151B9"/>
    <w:rsid w:val="0001533D"/>
    <w:rsid w:val="00015657"/>
    <w:rsid w:val="000165C3"/>
    <w:rsid w:val="000169A7"/>
    <w:rsid w:val="00016C12"/>
    <w:rsid w:val="00016C15"/>
    <w:rsid w:val="00017581"/>
    <w:rsid w:val="00017A61"/>
    <w:rsid w:val="00017B16"/>
    <w:rsid w:val="000201FD"/>
    <w:rsid w:val="00020487"/>
    <w:rsid w:val="00021001"/>
    <w:rsid w:val="000218E5"/>
    <w:rsid w:val="00021A59"/>
    <w:rsid w:val="00021C8F"/>
    <w:rsid w:val="00022328"/>
    <w:rsid w:val="00022734"/>
    <w:rsid w:val="00022D38"/>
    <w:rsid w:val="00022EB4"/>
    <w:rsid w:val="00022F47"/>
    <w:rsid w:val="000233B9"/>
    <w:rsid w:val="0002395C"/>
    <w:rsid w:val="000239D9"/>
    <w:rsid w:val="00023A07"/>
    <w:rsid w:val="00023A43"/>
    <w:rsid w:val="00023C2A"/>
    <w:rsid w:val="00024400"/>
    <w:rsid w:val="000247EA"/>
    <w:rsid w:val="00024F5F"/>
    <w:rsid w:val="000251F3"/>
    <w:rsid w:val="0002543F"/>
    <w:rsid w:val="000259A3"/>
    <w:rsid w:val="000259EE"/>
    <w:rsid w:val="00026392"/>
    <w:rsid w:val="0002688D"/>
    <w:rsid w:val="00026F22"/>
    <w:rsid w:val="000273CB"/>
    <w:rsid w:val="000278CC"/>
    <w:rsid w:val="000279B4"/>
    <w:rsid w:val="00030A76"/>
    <w:rsid w:val="00030FF5"/>
    <w:rsid w:val="00031244"/>
    <w:rsid w:val="00031347"/>
    <w:rsid w:val="00031E47"/>
    <w:rsid w:val="00031F91"/>
    <w:rsid w:val="000321E8"/>
    <w:rsid w:val="00032327"/>
    <w:rsid w:val="0003274C"/>
    <w:rsid w:val="00032C8B"/>
    <w:rsid w:val="00032E47"/>
    <w:rsid w:val="0003303B"/>
    <w:rsid w:val="00033132"/>
    <w:rsid w:val="000335AF"/>
    <w:rsid w:val="00033B23"/>
    <w:rsid w:val="000347BB"/>
    <w:rsid w:val="000348DE"/>
    <w:rsid w:val="000354AC"/>
    <w:rsid w:val="00035BE4"/>
    <w:rsid w:val="00035D3A"/>
    <w:rsid w:val="00037C26"/>
    <w:rsid w:val="00040568"/>
    <w:rsid w:val="00040B5A"/>
    <w:rsid w:val="0004106B"/>
    <w:rsid w:val="000410BF"/>
    <w:rsid w:val="00041371"/>
    <w:rsid w:val="0004189B"/>
    <w:rsid w:val="00041D18"/>
    <w:rsid w:val="000420EE"/>
    <w:rsid w:val="000426E6"/>
    <w:rsid w:val="000427BB"/>
    <w:rsid w:val="000427EB"/>
    <w:rsid w:val="00042BDC"/>
    <w:rsid w:val="00042C08"/>
    <w:rsid w:val="00042D34"/>
    <w:rsid w:val="00042F3A"/>
    <w:rsid w:val="000431D2"/>
    <w:rsid w:val="000441D1"/>
    <w:rsid w:val="0004457F"/>
    <w:rsid w:val="0004479E"/>
    <w:rsid w:val="00044E8E"/>
    <w:rsid w:val="00045CC7"/>
    <w:rsid w:val="00045E6C"/>
    <w:rsid w:val="00045F34"/>
    <w:rsid w:val="00046725"/>
    <w:rsid w:val="00046DE5"/>
    <w:rsid w:val="000472B8"/>
    <w:rsid w:val="00047C41"/>
    <w:rsid w:val="00047FCD"/>
    <w:rsid w:val="00047FEA"/>
    <w:rsid w:val="00050E37"/>
    <w:rsid w:val="00050EE4"/>
    <w:rsid w:val="00051CAB"/>
    <w:rsid w:val="00051FE9"/>
    <w:rsid w:val="0005211E"/>
    <w:rsid w:val="00052A31"/>
    <w:rsid w:val="00052BB3"/>
    <w:rsid w:val="00052CF4"/>
    <w:rsid w:val="00052DAE"/>
    <w:rsid w:val="0005393C"/>
    <w:rsid w:val="0005472C"/>
    <w:rsid w:val="00054B9D"/>
    <w:rsid w:val="0005549F"/>
    <w:rsid w:val="000564D9"/>
    <w:rsid w:val="00056C0A"/>
    <w:rsid w:val="0005762C"/>
    <w:rsid w:val="00057C38"/>
    <w:rsid w:val="000602E9"/>
    <w:rsid w:val="00060404"/>
    <w:rsid w:val="0006057D"/>
    <w:rsid w:val="000608E3"/>
    <w:rsid w:val="00061929"/>
    <w:rsid w:val="000619E9"/>
    <w:rsid w:val="00061D8A"/>
    <w:rsid w:val="00061E27"/>
    <w:rsid w:val="00061F7F"/>
    <w:rsid w:val="0006247F"/>
    <w:rsid w:val="00062689"/>
    <w:rsid w:val="00063119"/>
    <w:rsid w:val="00063F49"/>
    <w:rsid w:val="000645E9"/>
    <w:rsid w:val="000649EC"/>
    <w:rsid w:val="00065272"/>
    <w:rsid w:val="0006565B"/>
    <w:rsid w:val="00065690"/>
    <w:rsid w:val="000657C9"/>
    <w:rsid w:val="0006580A"/>
    <w:rsid w:val="00065C95"/>
    <w:rsid w:val="00065CFF"/>
    <w:rsid w:val="000664D2"/>
    <w:rsid w:val="00066830"/>
    <w:rsid w:val="00066847"/>
    <w:rsid w:val="00066C87"/>
    <w:rsid w:val="000670CD"/>
    <w:rsid w:val="0006725F"/>
    <w:rsid w:val="000677C7"/>
    <w:rsid w:val="000679FB"/>
    <w:rsid w:val="00067BFB"/>
    <w:rsid w:val="0007029B"/>
    <w:rsid w:val="0007053B"/>
    <w:rsid w:val="0007088A"/>
    <w:rsid w:val="00070CE5"/>
    <w:rsid w:val="00070EE7"/>
    <w:rsid w:val="000712AE"/>
    <w:rsid w:val="00071A9D"/>
    <w:rsid w:val="000721ED"/>
    <w:rsid w:val="000722F3"/>
    <w:rsid w:val="00072A58"/>
    <w:rsid w:val="00072D8F"/>
    <w:rsid w:val="0007393B"/>
    <w:rsid w:val="00073B49"/>
    <w:rsid w:val="00073D6F"/>
    <w:rsid w:val="00073E78"/>
    <w:rsid w:val="0007444E"/>
    <w:rsid w:val="00074481"/>
    <w:rsid w:val="00075053"/>
    <w:rsid w:val="00075F77"/>
    <w:rsid w:val="00076562"/>
    <w:rsid w:val="00076C19"/>
    <w:rsid w:val="00076D98"/>
    <w:rsid w:val="00076DA2"/>
    <w:rsid w:val="00076DDF"/>
    <w:rsid w:val="00076FE1"/>
    <w:rsid w:val="00077573"/>
    <w:rsid w:val="0007763E"/>
    <w:rsid w:val="00077B8A"/>
    <w:rsid w:val="00077E1C"/>
    <w:rsid w:val="00080282"/>
    <w:rsid w:val="00080531"/>
    <w:rsid w:val="00080624"/>
    <w:rsid w:val="00080759"/>
    <w:rsid w:val="0008101E"/>
    <w:rsid w:val="0008109B"/>
    <w:rsid w:val="000813D3"/>
    <w:rsid w:val="0008188C"/>
    <w:rsid w:val="00081E5D"/>
    <w:rsid w:val="00082236"/>
    <w:rsid w:val="00082B25"/>
    <w:rsid w:val="00083310"/>
    <w:rsid w:val="0008428E"/>
    <w:rsid w:val="0008429C"/>
    <w:rsid w:val="000842EF"/>
    <w:rsid w:val="000845CE"/>
    <w:rsid w:val="0008484E"/>
    <w:rsid w:val="00084ECF"/>
    <w:rsid w:val="00084ED2"/>
    <w:rsid w:val="00085617"/>
    <w:rsid w:val="00085926"/>
    <w:rsid w:val="00086AC6"/>
    <w:rsid w:val="000874BB"/>
    <w:rsid w:val="00087B93"/>
    <w:rsid w:val="00087FA1"/>
    <w:rsid w:val="00090035"/>
    <w:rsid w:val="000901CB"/>
    <w:rsid w:val="000902F1"/>
    <w:rsid w:val="00090309"/>
    <w:rsid w:val="000903B3"/>
    <w:rsid w:val="000905F0"/>
    <w:rsid w:val="00090B9A"/>
    <w:rsid w:val="00090DC2"/>
    <w:rsid w:val="00090EF6"/>
    <w:rsid w:val="0009130B"/>
    <w:rsid w:val="00091699"/>
    <w:rsid w:val="00091B23"/>
    <w:rsid w:val="00091F95"/>
    <w:rsid w:val="000924A7"/>
    <w:rsid w:val="00092B20"/>
    <w:rsid w:val="0009339A"/>
    <w:rsid w:val="00093AA0"/>
    <w:rsid w:val="00093AFB"/>
    <w:rsid w:val="00093CA1"/>
    <w:rsid w:val="0009421B"/>
    <w:rsid w:val="0009464C"/>
    <w:rsid w:val="0009598A"/>
    <w:rsid w:val="000960C0"/>
    <w:rsid w:val="00096279"/>
    <w:rsid w:val="00096494"/>
    <w:rsid w:val="00096B40"/>
    <w:rsid w:val="00096B69"/>
    <w:rsid w:val="000976D5"/>
    <w:rsid w:val="00097D9F"/>
    <w:rsid w:val="000A03BE"/>
    <w:rsid w:val="000A06BE"/>
    <w:rsid w:val="000A101D"/>
    <w:rsid w:val="000A1274"/>
    <w:rsid w:val="000A14FD"/>
    <w:rsid w:val="000A1557"/>
    <w:rsid w:val="000A15E0"/>
    <w:rsid w:val="000A1A29"/>
    <w:rsid w:val="000A328E"/>
    <w:rsid w:val="000A3DF4"/>
    <w:rsid w:val="000A404D"/>
    <w:rsid w:val="000A42D3"/>
    <w:rsid w:val="000A42DD"/>
    <w:rsid w:val="000A47AC"/>
    <w:rsid w:val="000A4C87"/>
    <w:rsid w:val="000A4D50"/>
    <w:rsid w:val="000A54A6"/>
    <w:rsid w:val="000A5793"/>
    <w:rsid w:val="000A5953"/>
    <w:rsid w:val="000A5C9E"/>
    <w:rsid w:val="000A66C4"/>
    <w:rsid w:val="000A6FF8"/>
    <w:rsid w:val="000A7160"/>
    <w:rsid w:val="000A7722"/>
    <w:rsid w:val="000A78B3"/>
    <w:rsid w:val="000B0137"/>
    <w:rsid w:val="000B0269"/>
    <w:rsid w:val="000B0561"/>
    <w:rsid w:val="000B1207"/>
    <w:rsid w:val="000B1443"/>
    <w:rsid w:val="000B1833"/>
    <w:rsid w:val="000B1FD2"/>
    <w:rsid w:val="000B2512"/>
    <w:rsid w:val="000B2861"/>
    <w:rsid w:val="000B2B9A"/>
    <w:rsid w:val="000B2BA1"/>
    <w:rsid w:val="000B2F4D"/>
    <w:rsid w:val="000B35AB"/>
    <w:rsid w:val="000B35DE"/>
    <w:rsid w:val="000B3713"/>
    <w:rsid w:val="000B3968"/>
    <w:rsid w:val="000B3BEA"/>
    <w:rsid w:val="000B3E22"/>
    <w:rsid w:val="000B3EA4"/>
    <w:rsid w:val="000B404A"/>
    <w:rsid w:val="000B44ED"/>
    <w:rsid w:val="000B4507"/>
    <w:rsid w:val="000B4613"/>
    <w:rsid w:val="000B48B7"/>
    <w:rsid w:val="000B4B25"/>
    <w:rsid w:val="000B5127"/>
    <w:rsid w:val="000B531A"/>
    <w:rsid w:val="000B5804"/>
    <w:rsid w:val="000B59FB"/>
    <w:rsid w:val="000B6892"/>
    <w:rsid w:val="000B714C"/>
    <w:rsid w:val="000B7A52"/>
    <w:rsid w:val="000B7BB9"/>
    <w:rsid w:val="000B7FCD"/>
    <w:rsid w:val="000C03B2"/>
    <w:rsid w:val="000C087B"/>
    <w:rsid w:val="000C0D46"/>
    <w:rsid w:val="000C199F"/>
    <w:rsid w:val="000C19F2"/>
    <w:rsid w:val="000C1A9D"/>
    <w:rsid w:val="000C1B8E"/>
    <w:rsid w:val="000C1C2B"/>
    <w:rsid w:val="000C2300"/>
    <w:rsid w:val="000C2AC1"/>
    <w:rsid w:val="000C2AE7"/>
    <w:rsid w:val="000C2C27"/>
    <w:rsid w:val="000C2C7A"/>
    <w:rsid w:val="000C2DDD"/>
    <w:rsid w:val="000C31C7"/>
    <w:rsid w:val="000C3D15"/>
    <w:rsid w:val="000C3D9E"/>
    <w:rsid w:val="000C3DDB"/>
    <w:rsid w:val="000C441B"/>
    <w:rsid w:val="000C4647"/>
    <w:rsid w:val="000C545E"/>
    <w:rsid w:val="000C5FE2"/>
    <w:rsid w:val="000C6DE6"/>
    <w:rsid w:val="000C7B96"/>
    <w:rsid w:val="000C7BAF"/>
    <w:rsid w:val="000C7BFC"/>
    <w:rsid w:val="000C7ED2"/>
    <w:rsid w:val="000D01E7"/>
    <w:rsid w:val="000D059E"/>
    <w:rsid w:val="000D0A4D"/>
    <w:rsid w:val="000D0E40"/>
    <w:rsid w:val="000D0E89"/>
    <w:rsid w:val="000D15CC"/>
    <w:rsid w:val="000D1601"/>
    <w:rsid w:val="000D1A60"/>
    <w:rsid w:val="000D1A6E"/>
    <w:rsid w:val="000D1C56"/>
    <w:rsid w:val="000D2517"/>
    <w:rsid w:val="000D27A7"/>
    <w:rsid w:val="000D2CE1"/>
    <w:rsid w:val="000D3C56"/>
    <w:rsid w:val="000D47B1"/>
    <w:rsid w:val="000D49F7"/>
    <w:rsid w:val="000D49FD"/>
    <w:rsid w:val="000D50C8"/>
    <w:rsid w:val="000D511A"/>
    <w:rsid w:val="000D5C8C"/>
    <w:rsid w:val="000D6083"/>
    <w:rsid w:val="000D65E9"/>
    <w:rsid w:val="000D73DE"/>
    <w:rsid w:val="000D7744"/>
    <w:rsid w:val="000D783C"/>
    <w:rsid w:val="000E016C"/>
    <w:rsid w:val="000E0328"/>
    <w:rsid w:val="000E1C06"/>
    <w:rsid w:val="000E1D84"/>
    <w:rsid w:val="000E1E62"/>
    <w:rsid w:val="000E1F30"/>
    <w:rsid w:val="000E2166"/>
    <w:rsid w:val="000E24F1"/>
    <w:rsid w:val="000E25F0"/>
    <w:rsid w:val="000E2A0E"/>
    <w:rsid w:val="000E2B25"/>
    <w:rsid w:val="000E32FA"/>
    <w:rsid w:val="000E3330"/>
    <w:rsid w:val="000E339D"/>
    <w:rsid w:val="000E3748"/>
    <w:rsid w:val="000E3CEE"/>
    <w:rsid w:val="000E428E"/>
    <w:rsid w:val="000E435C"/>
    <w:rsid w:val="000E4F33"/>
    <w:rsid w:val="000E5A85"/>
    <w:rsid w:val="000E60E1"/>
    <w:rsid w:val="000E6390"/>
    <w:rsid w:val="000E6D2D"/>
    <w:rsid w:val="000E788A"/>
    <w:rsid w:val="000E7E3F"/>
    <w:rsid w:val="000F0186"/>
    <w:rsid w:val="000F023D"/>
    <w:rsid w:val="000F047D"/>
    <w:rsid w:val="000F04B0"/>
    <w:rsid w:val="000F09F8"/>
    <w:rsid w:val="000F10FB"/>
    <w:rsid w:val="000F11BB"/>
    <w:rsid w:val="000F142F"/>
    <w:rsid w:val="000F1831"/>
    <w:rsid w:val="000F1B03"/>
    <w:rsid w:val="000F1C4B"/>
    <w:rsid w:val="000F2A99"/>
    <w:rsid w:val="000F325D"/>
    <w:rsid w:val="000F32B5"/>
    <w:rsid w:val="000F3301"/>
    <w:rsid w:val="000F3365"/>
    <w:rsid w:val="000F3DB7"/>
    <w:rsid w:val="000F3DF8"/>
    <w:rsid w:val="000F4861"/>
    <w:rsid w:val="000F4EFC"/>
    <w:rsid w:val="000F520F"/>
    <w:rsid w:val="000F57FE"/>
    <w:rsid w:val="000F5C47"/>
    <w:rsid w:val="000F6E4F"/>
    <w:rsid w:val="000F6E79"/>
    <w:rsid w:val="000F73D6"/>
    <w:rsid w:val="000F7D72"/>
    <w:rsid w:val="00100443"/>
    <w:rsid w:val="001009A3"/>
    <w:rsid w:val="00100ABD"/>
    <w:rsid w:val="00101142"/>
    <w:rsid w:val="001019A6"/>
    <w:rsid w:val="001024D1"/>
    <w:rsid w:val="00102595"/>
    <w:rsid w:val="0010267B"/>
    <w:rsid w:val="001029FE"/>
    <w:rsid w:val="00102B0A"/>
    <w:rsid w:val="00102B5C"/>
    <w:rsid w:val="0010323E"/>
    <w:rsid w:val="0010383B"/>
    <w:rsid w:val="00103C99"/>
    <w:rsid w:val="00104176"/>
    <w:rsid w:val="001041E0"/>
    <w:rsid w:val="001056B9"/>
    <w:rsid w:val="001059D4"/>
    <w:rsid w:val="00105B52"/>
    <w:rsid w:val="00105D16"/>
    <w:rsid w:val="0010606D"/>
    <w:rsid w:val="00106289"/>
    <w:rsid w:val="0010662F"/>
    <w:rsid w:val="00106910"/>
    <w:rsid w:val="00106955"/>
    <w:rsid w:val="00106DC6"/>
    <w:rsid w:val="001074CA"/>
    <w:rsid w:val="0010794A"/>
    <w:rsid w:val="001079C5"/>
    <w:rsid w:val="00107A6E"/>
    <w:rsid w:val="00107F06"/>
    <w:rsid w:val="00110754"/>
    <w:rsid w:val="0011093D"/>
    <w:rsid w:val="00110980"/>
    <w:rsid w:val="00110982"/>
    <w:rsid w:val="00110B10"/>
    <w:rsid w:val="00110C90"/>
    <w:rsid w:val="00110F15"/>
    <w:rsid w:val="0011100E"/>
    <w:rsid w:val="0011148D"/>
    <w:rsid w:val="00111C00"/>
    <w:rsid w:val="0011209D"/>
    <w:rsid w:val="0011218A"/>
    <w:rsid w:val="001124B7"/>
    <w:rsid w:val="00112516"/>
    <w:rsid w:val="00112DB4"/>
    <w:rsid w:val="00112FE7"/>
    <w:rsid w:val="0011314E"/>
    <w:rsid w:val="00113D75"/>
    <w:rsid w:val="00114114"/>
    <w:rsid w:val="00114175"/>
    <w:rsid w:val="00114EFA"/>
    <w:rsid w:val="001150A5"/>
    <w:rsid w:val="001154F8"/>
    <w:rsid w:val="0011559C"/>
    <w:rsid w:val="001158C3"/>
    <w:rsid w:val="00115D01"/>
    <w:rsid w:val="00115EA7"/>
    <w:rsid w:val="00116534"/>
    <w:rsid w:val="0011661D"/>
    <w:rsid w:val="0011669C"/>
    <w:rsid w:val="00116A37"/>
    <w:rsid w:val="001178A4"/>
    <w:rsid w:val="001178DF"/>
    <w:rsid w:val="00117C0C"/>
    <w:rsid w:val="00120767"/>
    <w:rsid w:val="001208C4"/>
    <w:rsid w:val="00120B17"/>
    <w:rsid w:val="00120E29"/>
    <w:rsid w:val="00121702"/>
    <w:rsid w:val="00121A63"/>
    <w:rsid w:val="00121C13"/>
    <w:rsid w:val="00121DE6"/>
    <w:rsid w:val="001227F2"/>
    <w:rsid w:val="00122BB7"/>
    <w:rsid w:val="00122F36"/>
    <w:rsid w:val="00122FC8"/>
    <w:rsid w:val="0012317F"/>
    <w:rsid w:val="0012361B"/>
    <w:rsid w:val="001238FA"/>
    <w:rsid w:val="00123913"/>
    <w:rsid w:val="001239E7"/>
    <w:rsid w:val="00123D6A"/>
    <w:rsid w:val="00123DEC"/>
    <w:rsid w:val="001240DC"/>
    <w:rsid w:val="00124B10"/>
    <w:rsid w:val="00124B32"/>
    <w:rsid w:val="00125138"/>
    <w:rsid w:val="00126039"/>
    <w:rsid w:val="001262FE"/>
    <w:rsid w:val="00126AC0"/>
    <w:rsid w:val="00126B49"/>
    <w:rsid w:val="00126B56"/>
    <w:rsid w:val="001271BD"/>
    <w:rsid w:val="001277E5"/>
    <w:rsid w:val="00127C1C"/>
    <w:rsid w:val="00130292"/>
    <w:rsid w:val="00130474"/>
    <w:rsid w:val="00130877"/>
    <w:rsid w:val="00130DF0"/>
    <w:rsid w:val="00130EA7"/>
    <w:rsid w:val="001316B7"/>
    <w:rsid w:val="0013289A"/>
    <w:rsid w:val="00132F41"/>
    <w:rsid w:val="00134FBD"/>
    <w:rsid w:val="001352C0"/>
    <w:rsid w:val="001359FB"/>
    <w:rsid w:val="00135AAD"/>
    <w:rsid w:val="00135B87"/>
    <w:rsid w:val="00135F91"/>
    <w:rsid w:val="00136B44"/>
    <w:rsid w:val="00136B7F"/>
    <w:rsid w:val="0013750D"/>
    <w:rsid w:val="001376C9"/>
    <w:rsid w:val="00137C1A"/>
    <w:rsid w:val="00140383"/>
    <w:rsid w:val="0014061E"/>
    <w:rsid w:val="001407B4"/>
    <w:rsid w:val="00140811"/>
    <w:rsid w:val="00140F6A"/>
    <w:rsid w:val="00141EC5"/>
    <w:rsid w:val="00141EDF"/>
    <w:rsid w:val="00141FCC"/>
    <w:rsid w:val="00142292"/>
    <w:rsid w:val="00142748"/>
    <w:rsid w:val="0014296E"/>
    <w:rsid w:val="00142B83"/>
    <w:rsid w:val="00142DBC"/>
    <w:rsid w:val="001439EB"/>
    <w:rsid w:val="00144017"/>
    <w:rsid w:val="00144DA9"/>
    <w:rsid w:val="001458A1"/>
    <w:rsid w:val="001458E0"/>
    <w:rsid w:val="0014591E"/>
    <w:rsid w:val="00145C59"/>
    <w:rsid w:val="00145C6A"/>
    <w:rsid w:val="00146D63"/>
    <w:rsid w:val="001471AF"/>
    <w:rsid w:val="001471EB"/>
    <w:rsid w:val="0014730E"/>
    <w:rsid w:val="001474EB"/>
    <w:rsid w:val="00147DA9"/>
    <w:rsid w:val="001500DE"/>
    <w:rsid w:val="00150DA1"/>
    <w:rsid w:val="00150F3A"/>
    <w:rsid w:val="00151897"/>
    <w:rsid w:val="001519D7"/>
    <w:rsid w:val="00151DC4"/>
    <w:rsid w:val="00151F05"/>
    <w:rsid w:val="00152431"/>
    <w:rsid w:val="00152644"/>
    <w:rsid w:val="00152AA4"/>
    <w:rsid w:val="001530E9"/>
    <w:rsid w:val="0015315F"/>
    <w:rsid w:val="0015318C"/>
    <w:rsid w:val="00153247"/>
    <w:rsid w:val="00153A0C"/>
    <w:rsid w:val="00153ADC"/>
    <w:rsid w:val="00153C05"/>
    <w:rsid w:val="00153D0B"/>
    <w:rsid w:val="0015412D"/>
    <w:rsid w:val="00154686"/>
    <w:rsid w:val="0015475F"/>
    <w:rsid w:val="00154E74"/>
    <w:rsid w:val="001554EF"/>
    <w:rsid w:val="00155A90"/>
    <w:rsid w:val="00155E8D"/>
    <w:rsid w:val="00155EBA"/>
    <w:rsid w:val="00156499"/>
    <w:rsid w:val="001569BB"/>
    <w:rsid w:val="00156BD4"/>
    <w:rsid w:val="00157098"/>
    <w:rsid w:val="00157572"/>
    <w:rsid w:val="00157591"/>
    <w:rsid w:val="001578F8"/>
    <w:rsid w:val="001617FF"/>
    <w:rsid w:val="00161974"/>
    <w:rsid w:val="00162203"/>
    <w:rsid w:val="00162603"/>
    <w:rsid w:val="00162716"/>
    <w:rsid w:val="001627D0"/>
    <w:rsid w:val="00162D02"/>
    <w:rsid w:val="00162E51"/>
    <w:rsid w:val="00163671"/>
    <w:rsid w:val="00163820"/>
    <w:rsid w:val="00163990"/>
    <w:rsid w:val="00163BED"/>
    <w:rsid w:val="00164098"/>
    <w:rsid w:val="0016412F"/>
    <w:rsid w:val="0016483C"/>
    <w:rsid w:val="0016536E"/>
    <w:rsid w:val="001653D0"/>
    <w:rsid w:val="00165AC8"/>
    <w:rsid w:val="00165B3B"/>
    <w:rsid w:val="00165CEE"/>
    <w:rsid w:val="00165DDF"/>
    <w:rsid w:val="00165FBF"/>
    <w:rsid w:val="001660C7"/>
    <w:rsid w:val="00166B16"/>
    <w:rsid w:val="00166B18"/>
    <w:rsid w:val="0016736A"/>
    <w:rsid w:val="001675B2"/>
    <w:rsid w:val="00167C15"/>
    <w:rsid w:val="001701AA"/>
    <w:rsid w:val="00170295"/>
    <w:rsid w:val="001707CD"/>
    <w:rsid w:val="001709E6"/>
    <w:rsid w:val="001713E7"/>
    <w:rsid w:val="00171A11"/>
    <w:rsid w:val="00171BD0"/>
    <w:rsid w:val="00171EEF"/>
    <w:rsid w:val="0017246A"/>
    <w:rsid w:val="00173387"/>
    <w:rsid w:val="00173442"/>
    <w:rsid w:val="001739A2"/>
    <w:rsid w:val="00173A67"/>
    <w:rsid w:val="00173CCC"/>
    <w:rsid w:val="00173D90"/>
    <w:rsid w:val="00173F35"/>
    <w:rsid w:val="001740EE"/>
    <w:rsid w:val="001747F5"/>
    <w:rsid w:val="0017484A"/>
    <w:rsid w:val="00174F7E"/>
    <w:rsid w:val="00175376"/>
    <w:rsid w:val="00175862"/>
    <w:rsid w:val="0017609E"/>
    <w:rsid w:val="00176407"/>
    <w:rsid w:val="00176728"/>
    <w:rsid w:val="00176741"/>
    <w:rsid w:val="00176916"/>
    <w:rsid w:val="00176A4C"/>
    <w:rsid w:val="00176CEB"/>
    <w:rsid w:val="001770B9"/>
    <w:rsid w:val="001770F9"/>
    <w:rsid w:val="00180DD6"/>
    <w:rsid w:val="00181C4E"/>
    <w:rsid w:val="00182C88"/>
    <w:rsid w:val="00182E42"/>
    <w:rsid w:val="00182F60"/>
    <w:rsid w:val="00183323"/>
    <w:rsid w:val="00183441"/>
    <w:rsid w:val="00183DC6"/>
    <w:rsid w:val="00183E85"/>
    <w:rsid w:val="0018411F"/>
    <w:rsid w:val="0018412C"/>
    <w:rsid w:val="0018420D"/>
    <w:rsid w:val="001845F8"/>
    <w:rsid w:val="00184A38"/>
    <w:rsid w:val="00184DCA"/>
    <w:rsid w:val="00186498"/>
    <w:rsid w:val="0018663D"/>
    <w:rsid w:val="0018681B"/>
    <w:rsid w:val="00187058"/>
    <w:rsid w:val="00187960"/>
    <w:rsid w:val="001902E3"/>
    <w:rsid w:val="001905C0"/>
    <w:rsid w:val="0019077E"/>
    <w:rsid w:val="00190A41"/>
    <w:rsid w:val="00190BAA"/>
    <w:rsid w:val="0019143E"/>
    <w:rsid w:val="00191803"/>
    <w:rsid w:val="00191D07"/>
    <w:rsid w:val="00191D35"/>
    <w:rsid w:val="0019241E"/>
    <w:rsid w:val="0019272B"/>
    <w:rsid w:val="00192E1C"/>
    <w:rsid w:val="001935E4"/>
    <w:rsid w:val="00193F99"/>
    <w:rsid w:val="00193FD1"/>
    <w:rsid w:val="00194AF1"/>
    <w:rsid w:val="00194D0A"/>
    <w:rsid w:val="00194E2D"/>
    <w:rsid w:val="00194EDC"/>
    <w:rsid w:val="00194FB1"/>
    <w:rsid w:val="0019576F"/>
    <w:rsid w:val="00196100"/>
    <w:rsid w:val="001972AF"/>
    <w:rsid w:val="00197328"/>
    <w:rsid w:val="001A0468"/>
    <w:rsid w:val="001A0725"/>
    <w:rsid w:val="001A0B8A"/>
    <w:rsid w:val="001A0FB8"/>
    <w:rsid w:val="001A154D"/>
    <w:rsid w:val="001A199F"/>
    <w:rsid w:val="001A1AA9"/>
    <w:rsid w:val="001A261D"/>
    <w:rsid w:val="001A2628"/>
    <w:rsid w:val="001A2845"/>
    <w:rsid w:val="001A3267"/>
    <w:rsid w:val="001A3596"/>
    <w:rsid w:val="001A3818"/>
    <w:rsid w:val="001A38C8"/>
    <w:rsid w:val="001A4ADF"/>
    <w:rsid w:val="001A4EFE"/>
    <w:rsid w:val="001A5377"/>
    <w:rsid w:val="001A5726"/>
    <w:rsid w:val="001A5DBF"/>
    <w:rsid w:val="001A6CAB"/>
    <w:rsid w:val="001A6D59"/>
    <w:rsid w:val="001A6EBB"/>
    <w:rsid w:val="001B087D"/>
    <w:rsid w:val="001B09BD"/>
    <w:rsid w:val="001B1ADE"/>
    <w:rsid w:val="001B1E85"/>
    <w:rsid w:val="001B1E9F"/>
    <w:rsid w:val="001B20B2"/>
    <w:rsid w:val="001B26EE"/>
    <w:rsid w:val="001B35BC"/>
    <w:rsid w:val="001B3747"/>
    <w:rsid w:val="001B3AD9"/>
    <w:rsid w:val="001B4319"/>
    <w:rsid w:val="001B4555"/>
    <w:rsid w:val="001B489F"/>
    <w:rsid w:val="001B49B7"/>
    <w:rsid w:val="001B4AE4"/>
    <w:rsid w:val="001B5200"/>
    <w:rsid w:val="001B5346"/>
    <w:rsid w:val="001B5B0D"/>
    <w:rsid w:val="001B60AA"/>
    <w:rsid w:val="001B62C7"/>
    <w:rsid w:val="001B7996"/>
    <w:rsid w:val="001C04A5"/>
    <w:rsid w:val="001C05A1"/>
    <w:rsid w:val="001C07CB"/>
    <w:rsid w:val="001C0BDC"/>
    <w:rsid w:val="001C0C04"/>
    <w:rsid w:val="001C2333"/>
    <w:rsid w:val="001C278B"/>
    <w:rsid w:val="001C2CD0"/>
    <w:rsid w:val="001C2D3F"/>
    <w:rsid w:val="001C39F3"/>
    <w:rsid w:val="001C3C39"/>
    <w:rsid w:val="001C40A7"/>
    <w:rsid w:val="001C47EA"/>
    <w:rsid w:val="001C4C10"/>
    <w:rsid w:val="001C4EB7"/>
    <w:rsid w:val="001C515F"/>
    <w:rsid w:val="001C5364"/>
    <w:rsid w:val="001C62E9"/>
    <w:rsid w:val="001C6457"/>
    <w:rsid w:val="001C7147"/>
    <w:rsid w:val="001C7B73"/>
    <w:rsid w:val="001C7FEC"/>
    <w:rsid w:val="001D0030"/>
    <w:rsid w:val="001D0200"/>
    <w:rsid w:val="001D0542"/>
    <w:rsid w:val="001D12C4"/>
    <w:rsid w:val="001D1359"/>
    <w:rsid w:val="001D1A5D"/>
    <w:rsid w:val="001D248D"/>
    <w:rsid w:val="001D27F6"/>
    <w:rsid w:val="001D2807"/>
    <w:rsid w:val="001D2A23"/>
    <w:rsid w:val="001D2CAD"/>
    <w:rsid w:val="001D386D"/>
    <w:rsid w:val="001D3C40"/>
    <w:rsid w:val="001D3CFE"/>
    <w:rsid w:val="001D4139"/>
    <w:rsid w:val="001D4478"/>
    <w:rsid w:val="001D44D9"/>
    <w:rsid w:val="001D44F2"/>
    <w:rsid w:val="001D47E7"/>
    <w:rsid w:val="001D493A"/>
    <w:rsid w:val="001D4B67"/>
    <w:rsid w:val="001D4D15"/>
    <w:rsid w:val="001D4F31"/>
    <w:rsid w:val="001D5237"/>
    <w:rsid w:val="001D54E1"/>
    <w:rsid w:val="001D5829"/>
    <w:rsid w:val="001D6028"/>
    <w:rsid w:val="001D688B"/>
    <w:rsid w:val="001D6B97"/>
    <w:rsid w:val="001D6CA6"/>
    <w:rsid w:val="001D7284"/>
    <w:rsid w:val="001D7568"/>
    <w:rsid w:val="001D7EA7"/>
    <w:rsid w:val="001E00AF"/>
    <w:rsid w:val="001E010F"/>
    <w:rsid w:val="001E0BCC"/>
    <w:rsid w:val="001E0C3C"/>
    <w:rsid w:val="001E1543"/>
    <w:rsid w:val="001E17EF"/>
    <w:rsid w:val="001E1C1B"/>
    <w:rsid w:val="001E2310"/>
    <w:rsid w:val="001E25EB"/>
    <w:rsid w:val="001E28B0"/>
    <w:rsid w:val="001E28E1"/>
    <w:rsid w:val="001E2B78"/>
    <w:rsid w:val="001E32A6"/>
    <w:rsid w:val="001E344E"/>
    <w:rsid w:val="001E37F3"/>
    <w:rsid w:val="001E3DF2"/>
    <w:rsid w:val="001E3F0C"/>
    <w:rsid w:val="001E3F83"/>
    <w:rsid w:val="001E5076"/>
    <w:rsid w:val="001E56F7"/>
    <w:rsid w:val="001E5B16"/>
    <w:rsid w:val="001E5B5F"/>
    <w:rsid w:val="001E5CB7"/>
    <w:rsid w:val="001E5DC2"/>
    <w:rsid w:val="001E61D6"/>
    <w:rsid w:val="001E6975"/>
    <w:rsid w:val="001E6C18"/>
    <w:rsid w:val="001E7942"/>
    <w:rsid w:val="001F03F0"/>
    <w:rsid w:val="001F0623"/>
    <w:rsid w:val="001F0663"/>
    <w:rsid w:val="001F0C94"/>
    <w:rsid w:val="001F1230"/>
    <w:rsid w:val="001F18EE"/>
    <w:rsid w:val="001F1FB9"/>
    <w:rsid w:val="001F22E6"/>
    <w:rsid w:val="001F3DCF"/>
    <w:rsid w:val="001F3DDA"/>
    <w:rsid w:val="001F3EC2"/>
    <w:rsid w:val="001F3F7D"/>
    <w:rsid w:val="001F61AC"/>
    <w:rsid w:val="001F646C"/>
    <w:rsid w:val="001F6A8C"/>
    <w:rsid w:val="001F6CB9"/>
    <w:rsid w:val="001F719B"/>
    <w:rsid w:val="001F766E"/>
    <w:rsid w:val="001F79E6"/>
    <w:rsid w:val="001F7FA2"/>
    <w:rsid w:val="0020036A"/>
    <w:rsid w:val="00200FCA"/>
    <w:rsid w:val="00201C85"/>
    <w:rsid w:val="002020CE"/>
    <w:rsid w:val="00202885"/>
    <w:rsid w:val="00202B84"/>
    <w:rsid w:val="00202FD2"/>
    <w:rsid w:val="002034F9"/>
    <w:rsid w:val="00203584"/>
    <w:rsid w:val="00203617"/>
    <w:rsid w:val="0020389E"/>
    <w:rsid w:val="0020429E"/>
    <w:rsid w:val="00204618"/>
    <w:rsid w:val="00204794"/>
    <w:rsid w:val="00205016"/>
    <w:rsid w:val="002050A0"/>
    <w:rsid w:val="0020518F"/>
    <w:rsid w:val="00205FF5"/>
    <w:rsid w:val="0020652E"/>
    <w:rsid w:val="002065DB"/>
    <w:rsid w:val="00206D80"/>
    <w:rsid w:val="00206E7A"/>
    <w:rsid w:val="00210B1A"/>
    <w:rsid w:val="002114D6"/>
    <w:rsid w:val="0021176B"/>
    <w:rsid w:val="002117E1"/>
    <w:rsid w:val="00211A1F"/>
    <w:rsid w:val="00211C81"/>
    <w:rsid w:val="00211D66"/>
    <w:rsid w:val="00211E3A"/>
    <w:rsid w:val="00211E8C"/>
    <w:rsid w:val="00211EC5"/>
    <w:rsid w:val="00211F6B"/>
    <w:rsid w:val="0021229E"/>
    <w:rsid w:val="00212BED"/>
    <w:rsid w:val="00212EEF"/>
    <w:rsid w:val="002130C7"/>
    <w:rsid w:val="002130E8"/>
    <w:rsid w:val="00213511"/>
    <w:rsid w:val="002135E3"/>
    <w:rsid w:val="0021383E"/>
    <w:rsid w:val="00213AAA"/>
    <w:rsid w:val="00213C32"/>
    <w:rsid w:val="00214116"/>
    <w:rsid w:val="002142DB"/>
    <w:rsid w:val="002143E8"/>
    <w:rsid w:val="00214C65"/>
    <w:rsid w:val="00215058"/>
    <w:rsid w:val="0021562B"/>
    <w:rsid w:val="002160C8"/>
    <w:rsid w:val="002163C1"/>
    <w:rsid w:val="002163D6"/>
    <w:rsid w:val="00216E2E"/>
    <w:rsid w:val="00217BF5"/>
    <w:rsid w:val="00217CB6"/>
    <w:rsid w:val="00217EA9"/>
    <w:rsid w:val="002212F9"/>
    <w:rsid w:val="002213FB"/>
    <w:rsid w:val="00221605"/>
    <w:rsid w:val="00221B1A"/>
    <w:rsid w:val="00221BFA"/>
    <w:rsid w:val="00221E8B"/>
    <w:rsid w:val="0022217E"/>
    <w:rsid w:val="00222A9F"/>
    <w:rsid w:val="00222DF2"/>
    <w:rsid w:val="00223249"/>
    <w:rsid w:val="0022367D"/>
    <w:rsid w:val="00223994"/>
    <w:rsid w:val="002244A8"/>
    <w:rsid w:val="002246EB"/>
    <w:rsid w:val="002246FF"/>
    <w:rsid w:val="00224CC2"/>
    <w:rsid w:val="00224FA9"/>
    <w:rsid w:val="0022542B"/>
    <w:rsid w:val="0022544F"/>
    <w:rsid w:val="00225FCE"/>
    <w:rsid w:val="00225FFF"/>
    <w:rsid w:val="00226605"/>
    <w:rsid w:val="00226889"/>
    <w:rsid w:val="002268EA"/>
    <w:rsid w:val="00226AD7"/>
    <w:rsid w:val="00226D32"/>
    <w:rsid w:val="002275DF"/>
    <w:rsid w:val="0022798C"/>
    <w:rsid w:val="002279E4"/>
    <w:rsid w:val="00230047"/>
    <w:rsid w:val="002302BB"/>
    <w:rsid w:val="00230378"/>
    <w:rsid w:val="002306DD"/>
    <w:rsid w:val="00230872"/>
    <w:rsid w:val="0023087A"/>
    <w:rsid w:val="00230A5B"/>
    <w:rsid w:val="00230E77"/>
    <w:rsid w:val="002311A0"/>
    <w:rsid w:val="00231488"/>
    <w:rsid w:val="0023158B"/>
    <w:rsid w:val="00232282"/>
    <w:rsid w:val="00233112"/>
    <w:rsid w:val="002333EB"/>
    <w:rsid w:val="0023346B"/>
    <w:rsid w:val="00233DCE"/>
    <w:rsid w:val="00233E5E"/>
    <w:rsid w:val="0023425B"/>
    <w:rsid w:val="00234584"/>
    <w:rsid w:val="00234705"/>
    <w:rsid w:val="00234B85"/>
    <w:rsid w:val="00235A56"/>
    <w:rsid w:val="00235BE9"/>
    <w:rsid w:val="00235CB0"/>
    <w:rsid w:val="00235DD7"/>
    <w:rsid w:val="00236006"/>
    <w:rsid w:val="00236972"/>
    <w:rsid w:val="0023702B"/>
    <w:rsid w:val="0023721B"/>
    <w:rsid w:val="002375C2"/>
    <w:rsid w:val="00237987"/>
    <w:rsid w:val="00237FDF"/>
    <w:rsid w:val="002402F8"/>
    <w:rsid w:val="0024039A"/>
    <w:rsid w:val="002404AD"/>
    <w:rsid w:val="00240F77"/>
    <w:rsid w:val="00240FB8"/>
    <w:rsid w:val="00240FCF"/>
    <w:rsid w:val="00241011"/>
    <w:rsid w:val="00241B48"/>
    <w:rsid w:val="00241B5A"/>
    <w:rsid w:val="00241C29"/>
    <w:rsid w:val="00241D87"/>
    <w:rsid w:val="00242660"/>
    <w:rsid w:val="00242986"/>
    <w:rsid w:val="00242A4D"/>
    <w:rsid w:val="0024319B"/>
    <w:rsid w:val="0024338A"/>
    <w:rsid w:val="00243E3C"/>
    <w:rsid w:val="00244FC5"/>
    <w:rsid w:val="002458EF"/>
    <w:rsid w:val="00245DC0"/>
    <w:rsid w:val="0024600C"/>
    <w:rsid w:val="00246539"/>
    <w:rsid w:val="002466C8"/>
    <w:rsid w:val="0024690C"/>
    <w:rsid w:val="002470D0"/>
    <w:rsid w:val="002470DB"/>
    <w:rsid w:val="002472F6"/>
    <w:rsid w:val="002476BF"/>
    <w:rsid w:val="00250550"/>
    <w:rsid w:val="00250551"/>
    <w:rsid w:val="00250DDF"/>
    <w:rsid w:val="00251130"/>
    <w:rsid w:val="0025287D"/>
    <w:rsid w:val="00252AD2"/>
    <w:rsid w:val="00253073"/>
    <w:rsid w:val="0025309A"/>
    <w:rsid w:val="00253C5F"/>
    <w:rsid w:val="002544D7"/>
    <w:rsid w:val="0025487B"/>
    <w:rsid w:val="00255224"/>
    <w:rsid w:val="002560D0"/>
    <w:rsid w:val="002564C3"/>
    <w:rsid w:val="0025692C"/>
    <w:rsid w:val="0025757D"/>
    <w:rsid w:val="00257625"/>
    <w:rsid w:val="00257F0D"/>
    <w:rsid w:val="0026003C"/>
    <w:rsid w:val="0026094E"/>
    <w:rsid w:val="00260E78"/>
    <w:rsid w:val="0026162E"/>
    <w:rsid w:val="00261869"/>
    <w:rsid w:val="00261C28"/>
    <w:rsid w:val="00262107"/>
    <w:rsid w:val="00262434"/>
    <w:rsid w:val="0026272D"/>
    <w:rsid w:val="0026320B"/>
    <w:rsid w:val="0026338D"/>
    <w:rsid w:val="0026349B"/>
    <w:rsid w:val="00263782"/>
    <w:rsid w:val="00263860"/>
    <w:rsid w:val="00263907"/>
    <w:rsid w:val="00263EE1"/>
    <w:rsid w:val="0026414A"/>
    <w:rsid w:val="002646A0"/>
    <w:rsid w:val="00264795"/>
    <w:rsid w:val="00264A55"/>
    <w:rsid w:val="00264B0A"/>
    <w:rsid w:val="00264C76"/>
    <w:rsid w:val="00264DBD"/>
    <w:rsid w:val="00264EA1"/>
    <w:rsid w:val="002651B1"/>
    <w:rsid w:val="00265726"/>
    <w:rsid w:val="00265D6A"/>
    <w:rsid w:val="00265ED0"/>
    <w:rsid w:val="00266047"/>
    <w:rsid w:val="002661E6"/>
    <w:rsid w:val="0026635E"/>
    <w:rsid w:val="0026648A"/>
    <w:rsid w:val="002665BF"/>
    <w:rsid w:val="00266B29"/>
    <w:rsid w:val="00266BCA"/>
    <w:rsid w:val="00266D16"/>
    <w:rsid w:val="002673D7"/>
    <w:rsid w:val="0026758A"/>
    <w:rsid w:val="00267811"/>
    <w:rsid w:val="0026782D"/>
    <w:rsid w:val="00267998"/>
    <w:rsid w:val="00267A20"/>
    <w:rsid w:val="00267DD0"/>
    <w:rsid w:val="0027006E"/>
    <w:rsid w:val="00270106"/>
    <w:rsid w:val="00270818"/>
    <w:rsid w:val="00271CC2"/>
    <w:rsid w:val="00271D69"/>
    <w:rsid w:val="00271E14"/>
    <w:rsid w:val="00271F86"/>
    <w:rsid w:val="00272222"/>
    <w:rsid w:val="00272943"/>
    <w:rsid w:val="00272AEB"/>
    <w:rsid w:val="00272B90"/>
    <w:rsid w:val="00272F6A"/>
    <w:rsid w:val="00272F99"/>
    <w:rsid w:val="002741B2"/>
    <w:rsid w:val="002745B2"/>
    <w:rsid w:val="002747E9"/>
    <w:rsid w:val="00274B33"/>
    <w:rsid w:val="00274B65"/>
    <w:rsid w:val="00275C51"/>
    <w:rsid w:val="00275EB8"/>
    <w:rsid w:val="002760A6"/>
    <w:rsid w:val="0027655F"/>
    <w:rsid w:val="00276749"/>
    <w:rsid w:val="00276A23"/>
    <w:rsid w:val="00276E7D"/>
    <w:rsid w:val="00277167"/>
    <w:rsid w:val="0027779E"/>
    <w:rsid w:val="0027789E"/>
    <w:rsid w:val="00280054"/>
    <w:rsid w:val="002801C7"/>
    <w:rsid w:val="0028044F"/>
    <w:rsid w:val="00280A3B"/>
    <w:rsid w:val="00280AF6"/>
    <w:rsid w:val="00280D48"/>
    <w:rsid w:val="00280E2D"/>
    <w:rsid w:val="00280F6B"/>
    <w:rsid w:val="0028104E"/>
    <w:rsid w:val="0028110B"/>
    <w:rsid w:val="0028160A"/>
    <w:rsid w:val="002819A2"/>
    <w:rsid w:val="00281A57"/>
    <w:rsid w:val="00281B28"/>
    <w:rsid w:val="00283040"/>
    <w:rsid w:val="0028320A"/>
    <w:rsid w:val="00283342"/>
    <w:rsid w:val="00283AC6"/>
    <w:rsid w:val="00283B1D"/>
    <w:rsid w:val="00283E67"/>
    <w:rsid w:val="002841FA"/>
    <w:rsid w:val="0028546C"/>
    <w:rsid w:val="0028630A"/>
    <w:rsid w:val="0028633A"/>
    <w:rsid w:val="0028638F"/>
    <w:rsid w:val="002866D3"/>
    <w:rsid w:val="00286996"/>
    <w:rsid w:val="00286E47"/>
    <w:rsid w:val="002871C6"/>
    <w:rsid w:val="00287399"/>
    <w:rsid w:val="0028754C"/>
    <w:rsid w:val="00287EAF"/>
    <w:rsid w:val="002900FE"/>
    <w:rsid w:val="002902E6"/>
    <w:rsid w:val="002908F1"/>
    <w:rsid w:val="00290D04"/>
    <w:rsid w:val="00290D0D"/>
    <w:rsid w:val="00291320"/>
    <w:rsid w:val="002913EC"/>
    <w:rsid w:val="00291406"/>
    <w:rsid w:val="00291844"/>
    <w:rsid w:val="0029188E"/>
    <w:rsid w:val="00291C1C"/>
    <w:rsid w:val="00291C83"/>
    <w:rsid w:val="00291F2B"/>
    <w:rsid w:val="00291F78"/>
    <w:rsid w:val="002926A6"/>
    <w:rsid w:val="00292728"/>
    <w:rsid w:val="0029286F"/>
    <w:rsid w:val="00292A00"/>
    <w:rsid w:val="00292C3E"/>
    <w:rsid w:val="002936CC"/>
    <w:rsid w:val="002940A4"/>
    <w:rsid w:val="00294135"/>
    <w:rsid w:val="00294199"/>
    <w:rsid w:val="00294234"/>
    <w:rsid w:val="00294908"/>
    <w:rsid w:val="00294D31"/>
    <w:rsid w:val="0029533F"/>
    <w:rsid w:val="00295823"/>
    <w:rsid w:val="00295828"/>
    <w:rsid w:val="0029589D"/>
    <w:rsid w:val="002961B8"/>
    <w:rsid w:val="002965E2"/>
    <w:rsid w:val="0029673A"/>
    <w:rsid w:val="002969C7"/>
    <w:rsid w:val="00297144"/>
    <w:rsid w:val="00297F4F"/>
    <w:rsid w:val="002A0282"/>
    <w:rsid w:val="002A0519"/>
    <w:rsid w:val="002A058F"/>
    <w:rsid w:val="002A074B"/>
    <w:rsid w:val="002A11A1"/>
    <w:rsid w:val="002A16D9"/>
    <w:rsid w:val="002A190B"/>
    <w:rsid w:val="002A1DCF"/>
    <w:rsid w:val="002A1E76"/>
    <w:rsid w:val="002A2504"/>
    <w:rsid w:val="002A27E6"/>
    <w:rsid w:val="002A2AA7"/>
    <w:rsid w:val="002A2F92"/>
    <w:rsid w:val="002A335E"/>
    <w:rsid w:val="002A3501"/>
    <w:rsid w:val="002A369D"/>
    <w:rsid w:val="002A4570"/>
    <w:rsid w:val="002A5674"/>
    <w:rsid w:val="002A58A8"/>
    <w:rsid w:val="002A5FB9"/>
    <w:rsid w:val="002A6344"/>
    <w:rsid w:val="002A6447"/>
    <w:rsid w:val="002A6B07"/>
    <w:rsid w:val="002A6B59"/>
    <w:rsid w:val="002A6D22"/>
    <w:rsid w:val="002A7051"/>
    <w:rsid w:val="002A707E"/>
    <w:rsid w:val="002A7406"/>
    <w:rsid w:val="002A7BFE"/>
    <w:rsid w:val="002A7C2C"/>
    <w:rsid w:val="002A7DF2"/>
    <w:rsid w:val="002B024A"/>
    <w:rsid w:val="002B0787"/>
    <w:rsid w:val="002B09A1"/>
    <w:rsid w:val="002B0E10"/>
    <w:rsid w:val="002B1014"/>
    <w:rsid w:val="002B1A89"/>
    <w:rsid w:val="002B1CAA"/>
    <w:rsid w:val="002B21AB"/>
    <w:rsid w:val="002B21B2"/>
    <w:rsid w:val="002B2B4A"/>
    <w:rsid w:val="002B3081"/>
    <w:rsid w:val="002B3376"/>
    <w:rsid w:val="002B3E32"/>
    <w:rsid w:val="002B40BB"/>
    <w:rsid w:val="002B41D2"/>
    <w:rsid w:val="002B47E4"/>
    <w:rsid w:val="002B4D30"/>
    <w:rsid w:val="002B556D"/>
    <w:rsid w:val="002B5864"/>
    <w:rsid w:val="002B5935"/>
    <w:rsid w:val="002B6552"/>
    <w:rsid w:val="002C012E"/>
    <w:rsid w:val="002C0C9F"/>
    <w:rsid w:val="002C15BE"/>
    <w:rsid w:val="002C1A11"/>
    <w:rsid w:val="002C1E29"/>
    <w:rsid w:val="002C1F39"/>
    <w:rsid w:val="002C2029"/>
    <w:rsid w:val="002C22BD"/>
    <w:rsid w:val="002C22EB"/>
    <w:rsid w:val="002C232A"/>
    <w:rsid w:val="002C243A"/>
    <w:rsid w:val="002C265C"/>
    <w:rsid w:val="002C290A"/>
    <w:rsid w:val="002C2933"/>
    <w:rsid w:val="002C2A8D"/>
    <w:rsid w:val="002C33C0"/>
    <w:rsid w:val="002C35BC"/>
    <w:rsid w:val="002C3711"/>
    <w:rsid w:val="002C43F8"/>
    <w:rsid w:val="002C44FF"/>
    <w:rsid w:val="002C4964"/>
    <w:rsid w:val="002C4BF4"/>
    <w:rsid w:val="002C57CD"/>
    <w:rsid w:val="002C5A65"/>
    <w:rsid w:val="002C5C35"/>
    <w:rsid w:val="002C6208"/>
    <w:rsid w:val="002C6293"/>
    <w:rsid w:val="002C66F0"/>
    <w:rsid w:val="002C6962"/>
    <w:rsid w:val="002C70A0"/>
    <w:rsid w:val="002C70CE"/>
    <w:rsid w:val="002C71B3"/>
    <w:rsid w:val="002D0469"/>
    <w:rsid w:val="002D0CAD"/>
    <w:rsid w:val="002D0DFC"/>
    <w:rsid w:val="002D0F02"/>
    <w:rsid w:val="002D0F1D"/>
    <w:rsid w:val="002D0FCA"/>
    <w:rsid w:val="002D12E9"/>
    <w:rsid w:val="002D1ABF"/>
    <w:rsid w:val="002D1B2E"/>
    <w:rsid w:val="002D2AF3"/>
    <w:rsid w:val="002D31CC"/>
    <w:rsid w:val="002D3752"/>
    <w:rsid w:val="002D3B50"/>
    <w:rsid w:val="002D5452"/>
    <w:rsid w:val="002D555D"/>
    <w:rsid w:val="002D569B"/>
    <w:rsid w:val="002D5C96"/>
    <w:rsid w:val="002D6472"/>
    <w:rsid w:val="002D6604"/>
    <w:rsid w:val="002D6E60"/>
    <w:rsid w:val="002D730E"/>
    <w:rsid w:val="002D753F"/>
    <w:rsid w:val="002D76D1"/>
    <w:rsid w:val="002D7F9E"/>
    <w:rsid w:val="002E02C8"/>
    <w:rsid w:val="002E0ED5"/>
    <w:rsid w:val="002E14F7"/>
    <w:rsid w:val="002E15A8"/>
    <w:rsid w:val="002E1825"/>
    <w:rsid w:val="002E311F"/>
    <w:rsid w:val="002E316D"/>
    <w:rsid w:val="002E393B"/>
    <w:rsid w:val="002E3C97"/>
    <w:rsid w:val="002E402B"/>
    <w:rsid w:val="002E4B2A"/>
    <w:rsid w:val="002E515F"/>
    <w:rsid w:val="002E516A"/>
    <w:rsid w:val="002E527D"/>
    <w:rsid w:val="002E60F6"/>
    <w:rsid w:val="002E670B"/>
    <w:rsid w:val="002E748B"/>
    <w:rsid w:val="002E7650"/>
    <w:rsid w:val="002E7721"/>
    <w:rsid w:val="002E7829"/>
    <w:rsid w:val="002E7904"/>
    <w:rsid w:val="002E7C4A"/>
    <w:rsid w:val="002F09D5"/>
    <w:rsid w:val="002F0FA3"/>
    <w:rsid w:val="002F2278"/>
    <w:rsid w:val="002F23E8"/>
    <w:rsid w:val="002F362C"/>
    <w:rsid w:val="002F372E"/>
    <w:rsid w:val="002F374A"/>
    <w:rsid w:val="002F3A7C"/>
    <w:rsid w:val="002F40B4"/>
    <w:rsid w:val="002F49E4"/>
    <w:rsid w:val="002F4AB0"/>
    <w:rsid w:val="002F4D74"/>
    <w:rsid w:val="002F52BD"/>
    <w:rsid w:val="002F59B7"/>
    <w:rsid w:val="002F5D6E"/>
    <w:rsid w:val="002F603A"/>
    <w:rsid w:val="002F606A"/>
    <w:rsid w:val="002F618B"/>
    <w:rsid w:val="002F62B0"/>
    <w:rsid w:val="002F66A7"/>
    <w:rsid w:val="002F6AD6"/>
    <w:rsid w:val="002F6FB9"/>
    <w:rsid w:val="002F7FA7"/>
    <w:rsid w:val="003007A7"/>
    <w:rsid w:val="0030098A"/>
    <w:rsid w:val="00301AAC"/>
    <w:rsid w:val="00301C06"/>
    <w:rsid w:val="00301C30"/>
    <w:rsid w:val="00301C9D"/>
    <w:rsid w:val="00301EA5"/>
    <w:rsid w:val="0030237D"/>
    <w:rsid w:val="00302B3C"/>
    <w:rsid w:val="00302C78"/>
    <w:rsid w:val="003034A7"/>
    <w:rsid w:val="00304653"/>
    <w:rsid w:val="00304843"/>
    <w:rsid w:val="00304CE1"/>
    <w:rsid w:val="00304D0C"/>
    <w:rsid w:val="00305A7F"/>
    <w:rsid w:val="00305AF3"/>
    <w:rsid w:val="00305C09"/>
    <w:rsid w:val="00305C24"/>
    <w:rsid w:val="0030671C"/>
    <w:rsid w:val="003068A8"/>
    <w:rsid w:val="00306D1E"/>
    <w:rsid w:val="00306D92"/>
    <w:rsid w:val="00307BE7"/>
    <w:rsid w:val="00307BE9"/>
    <w:rsid w:val="00310BF6"/>
    <w:rsid w:val="00310F91"/>
    <w:rsid w:val="003111CE"/>
    <w:rsid w:val="0031122A"/>
    <w:rsid w:val="0031165A"/>
    <w:rsid w:val="00312D36"/>
    <w:rsid w:val="00312D7D"/>
    <w:rsid w:val="00313090"/>
    <w:rsid w:val="003131DC"/>
    <w:rsid w:val="00314E98"/>
    <w:rsid w:val="00315473"/>
    <w:rsid w:val="00315D46"/>
    <w:rsid w:val="00316130"/>
    <w:rsid w:val="003162AC"/>
    <w:rsid w:val="003167EF"/>
    <w:rsid w:val="00317566"/>
    <w:rsid w:val="003175E1"/>
    <w:rsid w:val="00317632"/>
    <w:rsid w:val="0031794B"/>
    <w:rsid w:val="00317E38"/>
    <w:rsid w:val="00320408"/>
    <w:rsid w:val="003207DC"/>
    <w:rsid w:val="00321099"/>
    <w:rsid w:val="00321E6A"/>
    <w:rsid w:val="00321EF8"/>
    <w:rsid w:val="00322063"/>
    <w:rsid w:val="003226B6"/>
    <w:rsid w:val="00322811"/>
    <w:rsid w:val="003231DB"/>
    <w:rsid w:val="00323203"/>
    <w:rsid w:val="003232D0"/>
    <w:rsid w:val="00323350"/>
    <w:rsid w:val="00323753"/>
    <w:rsid w:val="003238D2"/>
    <w:rsid w:val="00323EB3"/>
    <w:rsid w:val="003240BC"/>
    <w:rsid w:val="003240C3"/>
    <w:rsid w:val="003241DB"/>
    <w:rsid w:val="00324239"/>
    <w:rsid w:val="00324A30"/>
    <w:rsid w:val="00324DFE"/>
    <w:rsid w:val="00324EA1"/>
    <w:rsid w:val="00324ECC"/>
    <w:rsid w:val="0032505C"/>
    <w:rsid w:val="0032525C"/>
    <w:rsid w:val="0032583D"/>
    <w:rsid w:val="00325B57"/>
    <w:rsid w:val="003261EF"/>
    <w:rsid w:val="00326412"/>
    <w:rsid w:val="00326819"/>
    <w:rsid w:val="00327093"/>
    <w:rsid w:val="0032787B"/>
    <w:rsid w:val="00327FBE"/>
    <w:rsid w:val="00330C9A"/>
    <w:rsid w:val="00330CEA"/>
    <w:rsid w:val="00330DF6"/>
    <w:rsid w:val="00330F72"/>
    <w:rsid w:val="003311FC"/>
    <w:rsid w:val="003314EF"/>
    <w:rsid w:val="00331AF4"/>
    <w:rsid w:val="00331B85"/>
    <w:rsid w:val="00332413"/>
    <w:rsid w:val="00333168"/>
    <w:rsid w:val="00333178"/>
    <w:rsid w:val="003336F2"/>
    <w:rsid w:val="00333B7B"/>
    <w:rsid w:val="0033432D"/>
    <w:rsid w:val="003350C5"/>
    <w:rsid w:val="00335A5E"/>
    <w:rsid w:val="00335BA6"/>
    <w:rsid w:val="00335D2C"/>
    <w:rsid w:val="00335D6D"/>
    <w:rsid w:val="003366C1"/>
    <w:rsid w:val="00336B79"/>
    <w:rsid w:val="0033700F"/>
    <w:rsid w:val="00337486"/>
    <w:rsid w:val="00337706"/>
    <w:rsid w:val="003378B5"/>
    <w:rsid w:val="00340000"/>
    <w:rsid w:val="0034044B"/>
    <w:rsid w:val="003409F9"/>
    <w:rsid w:val="00340AF9"/>
    <w:rsid w:val="00340DBF"/>
    <w:rsid w:val="00340F78"/>
    <w:rsid w:val="00341379"/>
    <w:rsid w:val="003414B1"/>
    <w:rsid w:val="0034217F"/>
    <w:rsid w:val="00342DAE"/>
    <w:rsid w:val="00343591"/>
    <w:rsid w:val="00343B83"/>
    <w:rsid w:val="00343FEA"/>
    <w:rsid w:val="00344CAD"/>
    <w:rsid w:val="003457A7"/>
    <w:rsid w:val="003458A9"/>
    <w:rsid w:val="003461CD"/>
    <w:rsid w:val="003475D3"/>
    <w:rsid w:val="00347D37"/>
    <w:rsid w:val="00347DFF"/>
    <w:rsid w:val="00350025"/>
    <w:rsid w:val="00350C8A"/>
    <w:rsid w:val="00350D5B"/>
    <w:rsid w:val="003513A8"/>
    <w:rsid w:val="0035180A"/>
    <w:rsid w:val="00351F18"/>
    <w:rsid w:val="00351F3D"/>
    <w:rsid w:val="00352739"/>
    <w:rsid w:val="00352A61"/>
    <w:rsid w:val="00352FBB"/>
    <w:rsid w:val="00353CE4"/>
    <w:rsid w:val="00353F25"/>
    <w:rsid w:val="003549F0"/>
    <w:rsid w:val="00354ED5"/>
    <w:rsid w:val="00355061"/>
    <w:rsid w:val="003550A5"/>
    <w:rsid w:val="0035520B"/>
    <w:rsid w:val="00355335"/>
    <w:rsid w:val="00355648"/>
    <w:rsid w:val="003557E5"/>
    <w:rsid w:val="00355A00"/>
    <w:rsid w:val="00355B1C"/>
    <w:rsid w:val="003560B8"/>
    <w:rsid w:val="003565DF"/>
    <w:rsid w:val="0035694B"/>
    <w:rsid w:val="00356A7C"/>
    <w:rsid w:val="00356C7C"/>
    <w:rsid w:val="00356E16"/>
    <w:rsid w:val="00356F43"/>
    <w:rsid w:val="0035755E"/>
    <w:rsid w:val="00357AFC"/>
    <w:rsid w:val="00357DE7"/>
    <w:rsid w:val="00357E76"/>
    <w:rsid w:val="003609C6"/>
    <w:rsid w:val="00360ADF"/>
    <w:rsid w:val="00360FF6"/>
    <w:rsid w:val="00361039"/>
    <w:rsid w:val="003615D5"/>
    <w:rsid w:val="00361B96"/>
    <w:rsid w:val="00361CEE"/>
    <w:rsid w:val="00361EC0"/>
    <w:rsid w:val="00361F5D"/>
    <w:rsid w:val="0036210B"/>
    <w:rsid w:val="0036232E"/>
    <w:rsid w:val="00362D3F"/>
    <w:rsid w:val="00362E5B"/>
    <w:rsid w:val="003633A0"/>
    <w:rsid w:val="00363463"/>
    <w:rsid w:val="0036349E"/>
    <w:rsid w:val="003634A3"/>
    <w:rsid w:val="00363F3B"/>
    <w:rsid w:val="00364B48"/>
    <w:rsid w:val="003651B5"/>
    <w:rsid w:val="003657AE"/>
    <w:rsid w:val="003660B3"/>
    <w:rsid w:val="00366151"/>
    <w:rsid w:val="003662A6"/>
    <w:rsid w:val="00366459"/>
    <w:rsid w:val="0036650B"/>
    <w:rsid w:val="00366A6B"/>
    <w:rsid w:val="00366D95"/>
    <w:rsid w:val="00367C34"/>
    <w:rsid w:val="00367E24"/>
    <w:rsid w:val="003701EC"/>
    <w:rsid w:val="003705E0"/>
    <w:rsid w:val="00370BBD"/>
    <w:rsid w:val="00370D74"/>
    <w:rsid w:val="0037103D"/>
    <w:rsid w:val="00371537"/>
    <w:rsid w:val="00371583"/>
    <w:rsid w:val="00371D43"/>
    <w:rsid w:val="00371E03"/>
    <w:rsid w:val="00371FFF"/>
    <w:rsid w:val="0037260D"/>
    <w:rsid w:val="00372744"/>
    <w:rsid w:val="00372FA9"/>
    <w:rsid w:val="003735AC"/>
    <w:rsid w:val="0037377A"/>
    <w:rsid w:val="0037383E"/>
    <w:rsid w:val="003743D5"/>
    <w:rsid w:val="003748FF"/>
    <w:rsid w:val="00374B8C"/>
    <w:rsid w:val="003750B6"/>
    <w:rsid w:val="0037522D"/>
    <w:rsid w:val="003753DB"/>
    <w:rsid w:val="00375D2E"/>
    <w:rsid w:val="00375F0D"/>
    <w:rsid w:val="0037689E"/>
    <w:rsid w:val="00376BE3"/>
    <w:rsid w:val="00376E21"/>
    <w:rsid w:val="00376E2B"/>
    <w:rsid w:val="00376EF6"/>
    <w:rsid w:val="003770A7"/>
    <w:rsid w:val="00377513"/>
    <w:rsid w:val="00377814"/>
    <w:rsid w:val="00377CCE"/>
    <w:rsid w:val="00380076"/>
    <w:rsid w:val="00380B26"/>
    <w:rsid w:val="00380BB4"/>
    <w:rsid w:val="00381204"/>
    <w:rsid w:val="003812A9"/>
    <w:rsid w:val="00381403"/>
    <w:rsid w:val="003819B1"/>
    <w:rsid w:val="00381AB4"/>
    <w:rsid w:val="00381B58"/>
    <w:rsid w:val="00381D3E"/>
    <w:rsid w:val="00381F0D"/>
    <w:rsid w:val="00383764"/>
    <w:rsid w:val="00383C1C"/>
    <w:rsid w:val="00383F3E"/>
    <w:rsid w:val="0038407B"/>
    <w:rsid w:val="00384716"/>
    <w:rsid w:val="00384866"/>
    <w:rsid w:val="00384FA4"/>
    <w:rsid w:val="0038540D"/>
    <w:rsid w:val="003854FA"/>
    <w:rsid w:val="003858D6"/>
    <w:rsid w:val="00385C2F"/>
    <w:rsid w:val="00385FEA"/>
    <w:rsid w:val="00386636"/>
    <w:rsid w:val="0038666D"/>
    <w:rsid w:val="003879F3"/>
    <w:rsid w:val="00387A57"/>
    <w:rsid w:val="00387AD6"/>
    <w:rsid w:val="003904FC"/>
    <w:rsid w:val="003907AC"/>
    <w:rsid w:val="00390F29"/>
    <w:rsid w:val="00390FCE"/>
    <w:rsid w:val="00391497"/>
    <w:rsid w:val="003917A7"/>
    <w:rsid w:val="003918FC"/>
    <w:rsid w:val="0039211A"/>
    <w:rsid w:val="003922DB"/>
    <w:rsid w:val="003923E5"/>
    <w:rsid w:val="00392A2D"/>
    <w:rsid w:val="00392E1D"/>
    <w:rsid w:val="00393173"/>
    <w:rsid w:val="003931E9"/>
    <w:rsid w:val="00393DC4"/>
    <w:rsid w:val="00393EFA"/>
    <w:rsid w:val="0039404A"/>
    <w:rsid w:val="003940A9"/>
    <w:rsid w:val="0039415D"/>
    <w:rsid w:val="003944A8"/>
    <w:rsid w:val="0039493B"/>
    <w:rsid w:val="003949C5"/>
    <w:rsid w:val="00394AE4"/>
    <w:rsid w:val="00394C4B"/>
    <w:rsid w:val="00395005"/>
    <w:rsid w:val="00395A1E"/>
    <w:rsid w:val="00395B0C"/>
    <w:rsid w:val="00395F5A"/>
    <w:rsid w:val="00396DC9"/>
    <w:rsid w:val="00396E19"/>
    <w:rsid w:val="0039751F"/>
    <w:rsid w:val="00397840"/>
    <w:rsid w:val="003A0368"/>
    <w:rsid w:val="003A08B7"/>
    <w:rsid w:val="003A0C8C"/>
    <w:rsid w:val="003A0EA3"/>
    <w:rsid w:val="003A115A"/>
    <w:rsid w:val="003A1290"/>
    <w:rsid w:val="003A1601"/>
    <w:rsid w:val="003A1CA8"/>
    <w:rsid w:val="003A25DC"/>
    <w:rsid w:val="003A2AA9"/>
    <w:rsid w:val="003A2BF4"/>
    <w:rsid w:val="003A2DA1"/>
    <w:rsid w:val="003A2ED3"/>
    <w:rsid w:val="003A3789"/>
    <w:rsid w:val="003A3E0D"/>
    <w:rsid w:val="003A4806"/>
    <w:rsid w:val="003A4835"/>
    <w:rsid w:val="003A491C"/>
    <w:rsid w:val="003A49D4"/>
    <w:rsid w:val="003A4D89"/>
    <w:rsid w:val="003A5055"/>
    <w:rsid w:val="003A5622"/>
    <w:rsid w:val="003A5F12"/>
    <w:rsid w:val="003A5FEB"/>
    <w:rsid w:val="003A65AF"/>
    <w:rsid w:val="003A6645"/>
    <w:rsid w:val="003A6C74"/>
    <w:rsid w:val="003A7027"/>
    <w:rsid w:val="003A76AA"/>
    <w:rsid w:val="003A7BB1"/>
    <w:rsid w:val="003B0F3A"/>
    <w:rsid w:val="003B117A"/>
    <w:rsid w:val="003B11E7"/>
    <w:rsid w:val="003B1287"/>
    <w:rsid w:val="003B1904"/>
    <w:rsid w:val="003B2122"/>
    <w:rsid w:val="003B241F"/>
    <w:rsid w:val="003B246E"/>
    <w:rsid w:val="003B33B9"/>
    <w:rsid w:val="003B3728"/>
    <w:rsid w:val="003B3B32"/>
    <w:rsid w:val="003B3BB7"/>
    <w:rsid w:val="003B3DD5"/>
    <w:rsid w:val="003B42E6"/>
    <w:rsid w:val="003B44E1"/>
    <w:rsid w:val="003B4B08"/>
    <w:rsid w:val="003B56D9"/>
    <w:rsid w:val="003B56DB"/>
    <w:rsid w:val="003B57E0"/>
    <w:rsid w:val="003B584A"/>
    <w:rsid w:val="003B585E"/>
    <w:rsid w:val="003B59DA"/>
    <w:rsid w:val="003B5A29"/>
    <w:rsid w:val="003B5FE9"/>
    <w:rsid w:val="003B6009"/>
    <w:rsid w:val="003B648F"/>
    <w:rsid w:val="003B66A1"/>
    <w:rsid w:val="003B6F10"/>
    <w:rsid w:val="003B710D"/>
    <w:rsid w:val="003B74E1"/>
    <w:rsid w:val="003B7916"/>
    <w:rsid w:val="003C0039"/>
    <w:rsid w:val="003C00B6"/>
    <w:rsid w:val="003C0100"/>
    <w:rsid w:val="003C0327"/>
    <w:rsid w:val="003C0CC9"/>
    <w:rsid w:val="003C0F8A"/>
    <w:rsid w:val="003C10AA"/>
    <w:rsid w:val="003C1181"/>
    <w:rsid w:val="003C12E7"/>
    <w:rsid w:val="003C1516"/>
    <w:rsid w:val="003C1528"/>
    <w:rsid w:val="003C22A4"/>
    <w:rsid w:val="003C29EE"/>
    <w:rsid w:val="003C2E0E"/>
    <w:rsid w:val="003C3828"/>
    <w:rsid w:val="003C3960"/>
    <w:rsid w:val="003C3A95"/>
    <w:rsid w:val="003C3BCC"/>
    <w:rsid w:val="003C4211"/>
    <w:rsid w:val="003C47CF"/>
    <w:rsid w:val="003C48A0"/>
    <w:rsid w:val="003C4F8B"/>
    <w:rsid w:val="003C50FA"/>
    <w:rsid w:val="003C519E"/>
    <w:rsid w:val="003C5272"/>
    <w:rsid w:val="003C5575"/>
    <w:rsid w:val="003C5FF8"/>
    <w:rsid w:val="003C6FD4"/>
    <w:rsid w:val="003C755B"/>
    <w:rsid w:val="003D05F7"/>
    <w:rsid w:val="003D0966"/>
    <w:rsid w:val="003D098F"/>
    <w:rsid w:val="003D10CC"/>
    <w:rsid w:val="003D163D"/>
    <w:rsid w:val="003D1689"/>
    <w:rsid w:val="003D19A6"/>
    <w:rsid w:val="003D1D4B"/>
    <w:rsid w:val="003D27DF"/>
    <w:rsid w:val="003D28B6"/>
    <w:rsid w:val="003D2DB4"/>
    <w:rsid w:val="003D2ED7"/>
    <w:rsid w:val="003D2F16"/>
    <w:rsid w:val="003D2F57"/>
    <w:rsid w:val="003D30C0"/>
    <w:rsid w:val="003D3632"/>
    <w:rsid w:val="003D3DDA"/>
    <w:rsid w:val="003D4075"/>
    <w:rsid w:val="003D4099"/>
    <w:rsid w:val="003D4875"/>
    <w:rsid w:val="003D48F2"/>
    <w:rsid w:val="003D4CC8"/>
    <w:rsid w:val="003D4D76"/>
    <w:rsid w:val="003D5085"/>
    <w:rsid w:val="003D56CA"/>
    <w:rsid w:val="003D6152"/>
    <w:rsid w:val="003D6273"/>
    <w:rsid w:val="003D6730"/>
    <w:rsid w:val="003D6901"/>
    <w:rsid w:val="003D69DA"/>
    <w:rsid w:val="003D777C"/>
    <w:rsid w:val="003D7950"/>
    <w:rsid w:val="003E0038"/>
    <w:rsid w:val="003E07A5"/>
    <w:rsid w:val="003E0973"/>
    <w:rsid w:val="003E0B32"/>
    <w:rsid w:val="003E112A"/>
    <w:rsid w:val="003E16D4"/>
    <w:rsid w:val="003E1899"/>
    <w:rsid w:val="003E199A"/>
    <w:rsid w:val="003E2047"/>
    <w:rsid w:val="003E22E0"/>
    <w:rsid w:val="003E2FD7"/>
    <w:rsid w:val="003E3146"/>
    <w:rsid w:val="003E3963"/>
    <w:rsid w:val="003E3E37"/>
    <w:rsid w:val="003E3F61"/>
    <w:rsid w:val="003E4051"/>
    <w:rsid w:val="003E4151"/>
    <w:rsid w:val="003E4B24"/>
    <w:rsid w:val="003E4CF6"/>
    <w:rsid w:val="003E4DC2"/>
    <w:rsid w:val="003E4F5D"/>
    <w:rsid w:val="003E5E76"/>
    <w:rsid w:val="003E66AF"/>
    <w:rsid w:val="003E6751"/>
    <w:rsid w:val="003E684A"/>
    <w:rsid w:val="003E6B93"/>
    <w:rsid w:val="003E6FAE"/>
    <w:rsid w:val="003E7952"/>
    <w:rsid w:val="003E7A6A"/>
    <w:rsid w:val="003F0C42"/>
    <w:rsid w:val="003F0D8A"/>
    <w:rsid w:val="003F1210"/>
    <w:rsid w:val="003F17AD"/>
    <w:rsid w:val="003F1C2E"/>
    <w:rsid w:val="003F232E"/>
    <w:rsid w:val="003F26C2"/>
    <w:rsid w:val="003F2841"/>
    <w:rsid w:val="003F2B20"/>
    <w:rsid w:val="003F2CEC"/>
    <w:rsid w:val="003F2D17"/>
    <w:rsid w:val="003F2D5F"/>
    <w:rsid w:val="003F2EFA"/>
    <w:rsid w:val="003F32CE"/>
    <w:rsid w:val="003F3386"/>
    <w:rsid w:val="003F3435"/>
    <w:rsid w:val="003F389B"/>
    <w:rsid w:val="003F5BAD"/>
    <w:rsid w:val="003F5F16"/>
    <w:rsid w:val="003F5FD6"/>
    <w:rsid w:val="003F60DC"/>
    <w:rsid w:val="003F617D"/>
    <w:rsid w:val="003F6219"/>
    <w:rsid w:val="003F62B2"/>
    <w:rsid w:val="003F6397"/>
    <w:rsid w:val="003F6850"/>
    <w:rsid w:val="003F6984"/>
    <w:rsid w:val="003F6BE3"/>
    <w:rsid w:val="003F75F4"/>
    <w:rsid w:val="003F79AB"/>
    <w:rsid w:val="003F7A38"/>
    <w:rsid w:val="004011E9"/>
    <w:rsid w:val="00401337"/>
    <w:rsid w:val="0040142B"/>
    <w:rsid w:val="00401550"/>
    <w:rsid w:val="00401BBC"/>
    <w:rsid w:val="00401E91"/>
    <w:rsid w:val="0040203F"/>
    <w:rsid w:val="00402262"/>
    <w:rsid w:val="0040255F"/>
    <w:rsid w:val="004025CE"/>
    <w:rsid w:val="004027F9"/>
    <w:rsid w:val="00402C4A"/>
    <w:rsid w:val="00402F6D"/>
    <w:rsid w:val="004034F4"/>
    <w:rsid w:val="00404169"/>
    <w:rsid w:val="004041CB"/>
    <w:rsid w:val="004041D3"/>
    <w:rsid w:val="004041EB"/>
    <w:rsid w:val="00404852"/>
    <w:rsid w:val="004050F5"/>
    <w:rsid w:val="004055A5"/>
    <w:rsid w:val="00405CB5"/>
    <w:rsid w:val="00405F2D"/>
    <w:rsid w:val="00406252"/>
    <w:rsid w:val="004069B4"/>
    <w:rsid w:val="004073A0"/>
    <w:rsid w:val="004078D7"/>
    <w:rsid w:val="00410074"/>
    <w:rsid w:val="00411CFE"/>
    <w:rsid w:val="00411FBC"/>
    <w:rsid w:val="004127E2"/>
    <w:rsid w:val="00413061"/>
    <w:rsid w:val="00413108"/>
    <w:rsid w:val="00413287"/>
    <w:rsid w:val="00413307"/>
    <w:rsid w:val="004139CA"/>
    <w:rsid w:val="00413A61"/>
    <w:rsid w:val="00413BBA"/>
    <w:rsid w:val="00413BC6"/>
    <w:rsid w:val="00414164"/>
    <w:rsid w:val="004152CA"/>
    <w:rsid w:val="00415522"/>
    <w:rsid w:val="00415955"/>
    <w:rsid w:val="004159DF"/>
    <w:rsid w:val="00415B9F"/>
    <w:rsid w:val="00415C52"/>
    <w:rsid w:val="00415CCC"/>
    <w:rsid w:val="00415E1D"/>
    <w:rsid w:val="00415F6C"/>
    <w:rsid w:val="00415FF8"/>
    <w:rsid w:val="004166E4"/>
    <w:rsid w:val="0041696B"/>
    <w:rsid w:val="00416E08"/>
    <w:rsid w:val="00416E24"/>
    <w:rsid w:val="00416E3E"/>
    <w:rsid w:val="0041720A"/>
    <w:rsid w:val="0041762C"/>
    <w:rsid w:val="004178F5"/>
    <w:rsid w:val="00417997"/>
    <w:rsid w:val="00417A82"/>
    <w:rsid w:val="00420380"/>
    <w:rsid w:val="00420565"/>
    <w:rsid w:val="004205E6"/>
    <w:rsid w:val="00420891"/>
    <w:rsid w:val="00420900"/>
    <w:rsid w:val="00420BDC"/>
    <w:rsid w:val="00420D25"/>
    <w:rsid w:val="00421879"/>
    <w:rsid w:val="00421C3B"/>
    <w:rsid w:val="0042206E"/>
    <w:rsid w:val="00422478"/>
    <w:rsid w:val="00422933"/>
    <w:rsid w:val="0042307C"/>
    <w:rsid w:val="00424288"/>
    <w:rsid w:val="0042477C"/>
    <w:rsid w:val="00424871"/>
    <w:rsid w:val="004249C0"/>
    <w:rsid w:val="00424B92"/>
    <w:rsid w:val="00424D00"/>
    <w:rsid w:val="00425326"/>
    <w:rsid w:val="00426318"/>
    <w:rsid w:val="004263E5"/>
    <w:rsid w:val="00426944"/>
    <w:rsid w:val="00426DD6"/>
    <w:rsid w:val="00426E07"/>
    <w:rsid w:val="00427AFA"/>
    <w:rsid w:val="00427EC4"/>
    <w:rsid w:val="0043041C"/>
    <w:rsid w:val="004306DB"/>
    <w:rsid w:val="00430BB7"/>
    <w:rsid w:val="00431530"/>
    <w:rsid w:val="00431F96"/>
    <w:rsid w:val="0043238F"/>
    <w:rsid w:val="00432558"/>
    <w:rsid w:val="00432742"/>
    <w:rsid w:val="00432DE6"/>
    <w:rsid w:val="004338D7"/>
    <w:rsid w:val="00434253"/>
    <w:rsid w:val="004343E3"/>
    <w:rsid w:val="004347E3"/>
    <w:rsid w:val="00434903"/>
    <w:rsid w:val="00435122"/>
    <w:rsid w:val="004357EA"/>
    <w:rsid w:val="0043608B"/>
    <w:rsid w:val="004363EC"/>
    <w:rsid w:val="00437505"/>
    <w:rsid w:val="00437AC8"/>
    <w:rsid w:val="00437C98"/>
    <w:rsid w:val="0044003F"/>
    <w:rsid w:val="00440920"/>
    <w:rsid w:val="00440DFE"/>
    <w:rsid w:val="004410EA"/>
    <w:rsid w:val="004411AA"/>
    <w:rsid w:val="0044142F"/>
    <w:rsid w:val="004415CF"/>
    <w:rsid w:val="0044170E"/>
    <w:rsid w:val="00441EF9"/>
    <w:rsid w:val="004422FB"/>
    <w:rsid w:val="004425EF"/>
    <w:rsid w:val="00442695"/>
    <w:rsid w:val="00442858"/>
    <w:rsid w:val="00442A1F"/>
    <w:rsid w:val="00442C1D"/>
    <w:rsid w:val="00442EE1"/>
    <w:rsid w:val="00445016"/>
    <w:rsid w:val="00445BD8"/>
    <w:rsid w:val="00445DED"/>
    <w:rsid w:val="00446669"/>
    <w:rsid w:val="0044694E"/>
    <w:rsid w:val="004470DD"/>
    <w:rsid w:val="00447210"/>
    <w:rsid w:val="004476D9"/>
    <w:rsid w:val="0044778A"/>
    <w:rsid w:val="00447C06"/>
    <w:rsid w:val="00447C7E"/>
    <w:rsid w:val="00447DC9"/>
    <w:rsid w:val="0045003E"/>
    <w:rsid w:val="00450137"/>
    <w:rsid w:val="004505EB"/>
    <w:rsid w:val="00450691"/>
    <w:rsid w:val="00450FC4"/>
    <w:rsid w:val="00451747"/>
    <w:rsid w:val="004518DD"/>
    <w:rsid w:val="00451AC1"/>
    <w:rsid w:val="00452418"/>
    <w:rsid w:val="004531BA"/>
    <w:rsid w:val="00453431"/>
    <w:rsid w:val="00453715"/>
    <w:rsid w:val="004538F4"/>
    <w:rsid w:val="00453C94"/>
    <w:rsid w:val="00453CB9"/>
    <w:rsid w:val="00453EBE"/>
    <w:rsid w:val="00453F49"/>
    <w:rsid w:val="00454066"/>
    <w:rsid w:val="0045437A"/>
    <w:rsid w:val="00454756"/>
    <w:rsid w:val="00454C0F"/>
    <w:rsid w:val="00454F72"/>
    <w:rsid w:val="00455244"/>
    <w:rsid w:val="00455A39"/>
    <w:rsid w:val="00455DDE"/>
    <w:rsid w:val="00455DF2"/>
    <w:rsid w:val="00457082"/>
    <w:rsid w:val="0045721C"/>
    <w:rsid w:val="00457367"/>
    <w:rsid w:val="00457503"/>
    <w:rsid w:val="00457777"/>
    <w:rsid w:val="00457D13"/>
    <w:rsid w:val="0046007C"/>
    <w:rsid w:val="0046042C"/>
    <w:rsid w:val="004605FD"/>
    <w:rsid w:val="004610B8"/>
    <w:rsid w:val="00461B9D"/>
    <w:rsid w:val="004620E0"/>
    <w:rsid w:val="00463008"/>
    <w:rsid w:val="00463B02"/>
    <w:rsid w:val="00463C0F"/>
    <w:rsid w:val="004643C2"/>
    <w:rsid w:val="00464556"/>
    <w:rsid w:val="00464E49"/>
    <w:rsid w:val="004654B4"/>
    <w:rsid w:val="004656CA"/>
    <w:rsid w:val="004656CC"/>
    <w:rsid w:val="00465826"/>
    <w:rsid w:val="0046595A"/>
    <w:rsid w:val="00465CCE"/>
    <w:rsid w:val="004661F2"/>
    <w:rsid w:val="004661FD"/>
    <w:rsid w:val="0046698E"/>
    <w:rsid w:val="00466AA5"/>
    <w:rsid w:val="00466B79"/>
    <w:rsid w:val="00467008"/>
    <w:rsid w:val="004674CF"/>
    <w:rsid w:val="004675C1"/>
    <w:rsid w:val="00467C99"/>
    <w:rsid w:val="00467F1F"/>
    <w:rsid w:val="004707A2"/>
    <w:rsid w:val="00470DF7"/>
    <w:rsid w:val="00471205"/>
    <w:rsid w:val="00471A77"/>
    <w:rsid w:val="00472016"/>
    <w:rsid w:val="00472BEA"/>
    <w:rsid w:val="00472DEF"/>
    <w:rsid w:val="00473923"/>
    <w:rsid w:val="004740F2"/>
    <w:rsid w:val="004746CE"/>
    <w:rsid w:val="00474D77"/>
    <w:rsid w:val="00476163"/>
    <w:rsid w:val="0047641A"/>
    <w:rsid w:val="004764AC"/>
    <w:rsid w:val="00476C72"/>
    <w:rsid w:val="00477010"/>
    <w:rsid w:val="004777DE"/>
    <w:rsid w:val="004777EE"/>
    <w:rsid w:val="00477DC1"/>
    <w:rsid w:val="00477E73"/>
    <w:rsid w:val="0048006E"/>
    <w:rsid w:val="0048014A"/>
    <w:rsid w:val="004806F5"/>
    <w:rsid w:val="00480D23"/>
    <w:rsid w:val="00480DBE"/>
    <w:rsid w:val="00480E73"/>
    <w:rsid w:val="00480EB0"/>
    <w:rsid w:val="00481245"/>
    <w:rsid w:val="00482775"/>
    <w:rsid w:val="00482C03"/>
    <w:rsid w:val="00482C4B"/>
    <w:rsid w:val="004838DD"/>
    <w:rsid w:val="00483A19"/>
    <w:rsid w:val="00483A4F"/>
    <w:rsid w:val="004841A3"/>
    <w:rsid w:val="00484F67"/>
    <w:rsid w:val="004850BA"/>
    <w:rsid w:val="00485138"/>
    <w:rsid w:val="004852DE"/>
    <w:rsid w:val="00485583"/>
    <w:rsid w:val="00485617"/>
    <w:rsid w:val="00485A47"/>
    <w:rsid w:val="004863DA"/>
    <w:rsid w:val="004864B9"/>
    <w:rsid w:val="00486E9D"/>
    <w:rsid w:val="00487199"/>
    <w:rsid w:val="00487635"/>
    <w:rsid w:val="00487925"/>
    <w:rsid w:val="0048794E"/>
    <w:rsid w:val="00487A7B"/>
    <w:rsid w:val="00487C53"/>
    <w:rsid w:val="00487FC1"/>
    <w:rsid w:val="00490274"/>
    <w:rsid w:val="00490297"/>
    <w:rsid w:val="00490885"/>
    <w:rsid w:val="00490C91"/>
    <w:rsid w:val="00491C5B"/>
    <w:rsid w:val="004930EE"/>
    <w:rsid w:val="00493A67"/>
    <w:rsid w:val="004941AD"/>
    <w:rsid w:val="00494AD8"/>
    <w:rsid w:val="00494B80"/>
    <w:rsid w:val="00494F61"/>
    <w:rsid w:val="00495A74"/>
    <w:rsid w:val="00496160"/>
    <w:rsid w:val="00496956"/>
    <w:rsid w:val="00496A17"/>
    <w:rsid w:val="00496EBE"/>
    <w:rsid w:val="004973BF"/>
    <w:rsid w:val="004976F6"/>
    <w:rsid w:val="004A02C5"/>
    <w:rsid w:val="004A0D1B"/>
    <w:rsid w:val="004A0EB5"/>
    <w:rsid w:val="004A1314"/>
    <w:rsid w:val="004A1489"/>
    <w:rsid w:val="004A14A8"/>
    <w:rsid w:val="004A1B74"/>
    <w:rsid w:val="004A1BDC"/>
    <w:rsid w:val="004A2296"/>
    <w:rsid w:val="004A23F4"/>
    <w:rsid w:val="004A2791"/>
    <w:rsid w:val="004A3830"/>
    <w:rsid w:val="004A3FFA"/>
    <w:rsid w:val="004A462D"/>
    <w:rsid w:val="004A4996"/>
    <w:rsid w:val="004A5819"/>
    <w:rsid w:val="004A63FB"/>
    <w:rsid w:val="004A68D5"/>
    <w:rsid w:val="004A6D45"/>
    <w:rsid w:val="004A716F"/>
    <w:rsid w:val="004A7177"/>
    <w:rsid w:val="004A7297"/>
    <w:rsid w:val="004A73D4"/>
    <w:rsid w:val="004A7909"/>
    <w:rsid w:val="004A7A7D"/>
    <w:rsid w:val="004A7BB2"/>
    <w:rsid w:val="004A7FD1"/>
    <w:rsid w:val="004B0403"/>
    <w:rsid w:val="004B075F"/>
    <w:rsid w:val="004B10A5"/>
    <w:rsid w:val="004B11AE"/>
    <w:rsid w:val="004B11DC"/>
    <w:rsid w:val="004B12C9"/>
    <w:rsid w:val="004B1364"/>
    <w:rsid w:val="004B13D6"/>
    <w:rsid w:val="004B1762"/>
    <w:rsid w:val="004B1AE5"/>
    <w:rsid w:val="004B1F3F"/>
    <w:rsid w:val="004B2DDC"/>
    <w:rsid w:val="004B33BC"/>
    <w:rsid w:val="004B3458"/>
    <w:rsid w:val="004B36CE"/>
    <w:rsid w:val="004B543A"/>
    <w:rsid w:val="004B54DB"/>
    <w:rsid w:val="004B6CA9"/>
    <w:rsid w:val="004B6DFC"/>
    <w:rsid w:val="004B6F9A"/>
    <w:rsid w:val="004B7215"/>
    <w:rsid w:val="004B7E11"/>
    <w:rsid w:val="004B7E22"/>
    <w:rsid w:val="004B7E83"/>
    <w:rsid w:val="004C00BE"/>
    <w:rsid w:val="004C02B0"/>
    <w:rsid w:val="004C06C2"/>
    <w:rsid w:val="004C086D"/>
    <w:rsid w:val="004C1311"/>
    <w:rsid w:val="004C1704"/>
    <w:rsid w:val="004C2002"/>
    <w:rsid w:val="004C216E"/>
    <w:rsid w:val="004C2812"/>
    <w:rsid w:val="004C2C76"/>
    <w:rsid w:val="004C3366"/>
    <w:rsid w:val="004C3BC4"/>
    <w:rsid w:val="004C3D09"/>
    <w:rsid w:val="004C3F74"/>
    <w:rsid w:val="004C4566"/>
    <w:rsid w:val="004C526C"/>
    <w:rsid w:val="004C5ACA"/>
    <w:rsid w:val="004C5B07"/>
    <w:rsid w:val="004C5C2F"/>
    <w:rsid w:val="004C5CAB"/>
    <w:rsid w:val="004C601F"/>
    <w:rsid w:val="004C603F"/>
    <w:rsid w:val="004C7A1D"/>
    <w:rsid w:val="004C7B15"/>
    <w:rsid w:val="004D034E"/>
    <w:rsid w:val="004D07D8"/>
    <w:rsid w:val="004D083F"/>
    <w:rsid w:val="004D0935"/>
    <w:rsid w:val="004D0A3F"/>
    <w:rsid w:val="004D0BE1"/>
    <w:rsid w:val="004D11B8"/>
    <w:rsid w:val="004D1CA4"/>
    <w:rsid w:val="004D2322"/>
    <w:rsid w:val="004D2400"/>
    <w:rsid w:val="004D2535"/>
    <w:rsid w:val="004D2C30"/>
    <w:rsid w:val="004D352F"/>
    <w:rsid w:val="004D3C37"/>
    <w:rsid w:val="004D42E5"/>
    <w:rsid w:val="004D44D8"/>
    <w:rsid w:val="004D4636"/>
    <w:rsid w:val="004D47C4"/>
    <w:rsid w:val="004D4FB5"/>
    <w:rsid w:val="004D57EC"/>
    <w:rsid w:val="004D5DB4"/>
    <w:rsid w:val="004D6615"/>
    <w:rsid w:val="004D67AA"/>
    <w:rsid w:val="004D69FD"/>
    <w:rsid w:val="004D6BB2"/>
    <w:rsid w:val="004D6D87"/>
    <w:rsid w:val="004D70BF"/>
    <w:rsid w:val="004D7354"/>
    <w:rsid w:val="004D74CE"/>
    <w:rsid w:val="004D79C4"/>
    <w:rsid w:val="004E0730"/>
    <w:rsid w:val="004E0771"/>
    <w:rsid w:val="004E1453"/>
    <w:rsid w:val="004E1D6F"/>
    <w:rsid w:val="004E1DA0"/>
    <w:rsid w:val="004E25D9"/>
    <w:rsid w:val="004E2786"/>
    <w:rsid w:val="004E2846"/>
    <w:rsid w:val="004E29A2"/>
    <w:rsid w:val="004E2F29"/>
    <w:rsid w:val="004E331D"/>
    <w:rsid w:val="004E3332"/>
    <w:rsid w:val="004E36DA"/>
    <w:rsid w:val="004E3B12"/>
    <w:rsid w:val="004E3B48"/>
    <w:rsid w:val="004E3B8E"/>
    <w:rsid w:val="004E4B59"/>
    <w:rsid w:val="004E4D64"/>
    <w:rsid w:val="004E4ED5"/>
    <w:rsid w:val="004E5577"/>
    <w:rsid w:val="004E5933"/>
    <w:rsid w:val="004E5BDC"/>
    <w:rsid w:val="004E5C09"/>
    <w:rsid w:val="004E5F8B"/>
    <w:rsid w:val="004E6154"/>
    <w:rsid w:val="004E61A5"/>
    <w:rsid w:val="004E6690"/>
    <w:rsid w:val="004E6906"/>
    <w:rsid w:val="004E7148"/>
    <w:rsid w:val="004E7F49"/>
    <w:rsid w:val="004F02A7"/>
    <w:rsid w:val="004F04CD"/>
    <w:rsid w:val="004F07C2"/>
    <w:rsid w:val="004F0D9C"/>
    <w:rsid w:val="004F17BB"/>
    <w:rsid w:val="004F1AB5"/>
    <w:rsid w:val="004F1BC1"/>
    <w:rsid w:val="004F2A63"/>
    <w:rsid w:val="004F2C2D"/>
    <w:rsid w:val="004F2E8B"/>
    <w:rsid w:val="004F3883"/>
    <w:rsid w:val="004F392D"/>
    <w:rsid w:val="004F4AAD"/>
    <w:rsid w:val="004F57A7"/>
    <w:rsid w:val="004F6156"/>
    <w:rsid w:val="004F65D5"/>
    <w:rsid w:val="004F6AF7"/>
    <w:rsid w:val="004F72AF"/>
    <w:rsid w:val="004F73BF"/>
    <w:rsid w:val="004F73E3"/>
    <w:rsid w:val="004F74B1"/>
    <w:rsid w:val="004F7650"/>
    <w:rsid w:val="004F7E84"/>
    <w:rsid w:val="00500001"/>
    <w:rsid w:val="005000D6"/>
    <w:rsid w:val="005001FE"/>
    <w:rsid w:val="005003A5"/>
    <w:rsid w:val="00500C5B"/>
    <w:rsid w:val="00500FBB"/>
    <w:rsid w:val="005014E5"/>
    <w:rsid w:val="00501829"/>
    <w:rsid w:val="00501ED7"/>
    <w:rsid w:val="00502218"/>
    <w:rsid w:val="00502F4D"/>
    <w:rsid w:val="00503710"/>
    <w:rsid w:val="005037CB"/>
    <w:rsid w:val="00503A39"/>
    <w:rsid w:val="00503F82"/>
    <w:rsid w:val="00504ACF"/>
    <w:rsid w:val="00504D52"/>
    <w:rsid w:val="00504D57"/>
    <w:rsid w:val="00504E2A"/>
    <w:rsid w:val="00505549"/>
    <w:rsid w:val="00505837"/>
    <w:rsid w:val="0050589D"/>
    <w:rsid w:val="00505B88"/>
    <w:rsid w:val="00505C69"/>
    <w:rsid w:val="00505D63"/>
    <w:rsid w:val="00505E98"/>
    <w:rsid w:val="00505F46"/>
    <w:rsid w:val="00506748"/>
    <w:rsid w:val="00506DF7"/>
    <w:rsid w:val="00507131"/>
    <w:rsid w:val="00507C6F"/>
    <w:rsid w:val="0051013E"/>
    <w:rsid w:val="005107CC"/>
    <w:rsid w:val="005107E1"/>
    <w:rsid w:val="005109F3"/>
    <w:rsid w:val="00510E49"/>
    <w:rsid w:val="00510F2F"/>
    <w:rsid w:val="00511B89"/>
    <w:rsid w:val="005121FF"/>
    <w:rsid w:val="0051259C"/>
    <w:rsid w:val="00512C92"/>
    <w:rsid w:val="00512E77"/>
    <w:rsid w:val="00512F31"/>
    <w:rsid w:val="00513372"/>
    <w:rsid w:val="0051364E"/>
    <w:rsid w:val="00513907"/>
    <w:rsid w:val="00513ED0"/>
    <w:rsid w:val="00514090"/>
    <w:rsid w:val="005140E2"/>
    <w:rsid w:val="00514390"/>
    <w:rsid w:val="00514AAA"/>
    <w:rsid w:val="005152D2"/>
    <w:rsid w:val="00515370"/>
    <w:rsid w:val="00515578"/>
    <w:rsid w:val="00515A8D"/>
    <w:rsid w:val="00515DEB"/>
    <w:rsid w:val="005163A7"/>
    <w:rsid w:val="00516584"/>
    <w:rsid w:val="00516906"/>
    <w:rsid w:val="0051727B"/>
    <w:rsid w:val="005174C8"/>
    <w:rsid w:val="0051757C"/>
    <w:rsid w:val="00520177"/>
    <w:rsid w:val="005208B1"/>
    <w:rsid w:val="005210C6"/>
    <w:rsid w:val="00521CC4"/>
    <w:rsid w:val="0052207A"/>
    <w:rsid w:val="00523029"/>
    <w:rsid w:val="00523865"/>
    <w:rsid w:val="005238BF"/>
    <w:rsid w:val="0052400A"/>
    <w:rsid w:val="00524871"/>
    <w:rsid w:val="0052492A"/>
    <w:rsid w:val="0052573A"/>
    <w:rsid w:val="00525750"/>
    <w:rsid w:val="0052578F"/>
    <w:rsid w:val="005259BC"/>
    <w:rsid w:val="00525B88"/>
    <w:rsid w:val="005272B3"/>
    <w:rsid w:val="00527CB9"/>
    <w:rsid w:val="005300A7"/>
    <w:rsid w:val="0053027A"/>
    <w:rsid w:val="005302D9"/>
    <w:rsid w:val="00530536"/>
    <w:rsid w:val="00530C70"/>
    <w:rsid w:val="00530EA7"/>
    <w:rsid w:val="0053183B"/>
    <w:rsid w:val="00531B64"/>
    <w:rsid w:val="00532028"/>
    <w:rsid w:val="0053207C"/>
    <w:rsid w:val="00532F1D"/>
    <w:rsid w:val="00533000"/>
    <w:rsid w:val="00533356"/>
    <w:rsid w:val="00534205"/>
    <w:rsid w:val="00534B9A"/>
    <w:rsid w:val="00534C42"/>
    <w:rsid w:val="00534EE1"/>
    <w:rsid w:val="0053602F"/>
    <w:rsid w:val="005363F2"/>
    <w:rsid w:val="0053668F"/>
    <w:rsid w:val="005367D3"/>
    <w:rsid w:val="00536A31"/>
    <w:rsid w:val="00536C3A"/>
    <w:rsid w:val="005373C1"/>
    <w:rsid w:val="0053787F"/>
    <w:rsid w:val="00537A0C"/>
    <w:rsid w:val="005405F7"/>
    <w:rsid w:val="00540908"/>
    <w:rsid w:val="00540F69"/>
    <w:rsid w:val="005419C9"/>
    <w:rsid w:val="00541D9E"/>
    <w:rsid w:val="00541F18"/>
    <w:rsid w:val="00542106"/>
    <w:rsid w:val="005421CF"/>
    <w:rsid w:val="00542C2B"/>
    <w:rsid w:val="0054342D"/>
    <w:rsid w:val="0054385B"/>
    <w:rsid w:val="00543A9E"/>
    <w:rsid w:val="00543BED"/>
    <w:rsid w:val="00543E5E"/>
    <w:rsid w:val="00544305"/>
    <w:rsid w:val="0054445F"/>
    <w:rsid w:val="00544480"/>
    <w:rsid w:val="00544751"/>
    <w:rsid w:val="00544C7C"/>
    <w:rsid w:val="00544C9F"/>
    <w:rsid w:val="00544F91"/>
    <w:rsid w:val="005450D5"/>
    <w:rsid w:val="0054579A"/>
    <w:rsid w:val="00545A39"/>
    <w:rsid w:val="00545F1E"/>
    <w:rsid w:val="005462DB"/>
    <w:rsid w:val="00547051"/>
    <w:rsid w:val="0054737B"/>
    <w:rsid w:val="00547BF2"/>
    <w:rsid w:val="00550130"/>
    <w:rsid w:val="00550269"/>
    <w:rsid w:val="005502DE"/>
    <w:rsid w:val="00550342"/>
    <w:rsid w:val="00550709"/>
    <w:rsid w:val="00550CB8"/>
    <w:rsid w:val="005512C2"/>
    <w:rsid w:val="00551D25"/>
    <w:rsid w:val="0055249C"/>
    <w:rsid w:val="005530AB"/>
    <w:rsid w:val="005531AB"/>
    <w:rsid w:val="00553783"/>
    <w:rsid w:val="00553DFB"/>
    <w:rsid w:val="00554737"/>
    <w:rsid w:val="00554777"/>
    <w:rsid w:val="005547BB"/>
    <w:rsid w:val="005556BB"/>
    <w:rsid w:val="0055660B"/>
    <w:rsid w:val="00556A72"/>
    <w:rsid w:val="00557580"/>
    <w:rsid w:val="00557C61"/>
    <w:rsid w:val="00557D6F"/>
    <w:rsid w:val="00557DE1"/>
    <w:rsid w:val="005606FF"/>
    <w:rsid w:val="00560BDA"/>
    <w:rsid w:val="00561729"/>
    <w:rsid w:val="005617D0"/>
    <w:rsid w:val="00561937"/>
    <w:rsid w:val="00561E53"/>
    <w:rsid w:val="00562013"/>
    <w:rsid w:val="00562278"/>
    <w:rsid w:val="005622B2"/>
    <w:rsid w:val="00562452"/>
    <w:rsid w:val="005624C3"/>
    <w:rsid w:val="005626EB"/>
    <w:rsid w:val="00562DCD"/>
    <w:rsid w:val="00562DFB"/>
    <w:rsid w:val="00563501"/>
    <w:rsid w:val="005637A3"/>
    <w:rsid w:val="00563F9A"/>
    <w:rsid w:val="0056411D"/>
    <w:rsid w:val="00564445"/>
    <w:rsid w:val="00564FF5"/>
    <w:rsid w:val="00565423"/>
    <w:rsid w:val="00565DD9"/>
    <w:rsid w:val="005660F5"/>
    <w:rsid w:val="0056622B"/>
    <w:rsid w:val="005664E4"/>
    <w:rsid w:val="005667FC"/>
    <w:rsid w:val="00566AD0"/>
    <w:rsid w:val="00567610"/>
    <w:rsid w:val="00567696"/>
    <w:rsid w:val="00567EC2"/>
    <w:rsid w:val="0057023A"/>
    <w:rsid w:val="00570556"/>
    <w:rsid w:val="00570B7B"/>
    <w:rsid w:val="00570C25"/>
    <w:rsid w:val="00570C3C"/>
    <w:rsid w:val="00570D8C"/>
    <w:rsid w:val="00571015"/>
    <w:rsid w:val="005713F3"/>
    <w:rsid w:val="00571A3C"/>
    <w:rsid w:val="00571BC1"/>
    <w:rsid w:val="00571BC9"/>
    <w:rsid w:val="00573400"/>
    <w:rsid w:val="00573AF1"/>
    <w:rsid w:val="00573E46"/>
    <w:rsid w:val="00573F3A"/>
    <w:rsid w:val="00574514"/>
    <w:rsid w:val="005751FB"/>
    <w:rsid w:val="00575398"/>
    <w:rsid w:val="005757F0"/>
    <w:rsid w:val="005763CA"/>
    <w:rsid w:val="00576E3E"/>
    <w:rsid w:val="0057754F"/>
    <w:rsid w:val="0057757C"/>
    <w:rsid w:val="00577835"/>
    <w:rsid w:val="005779E4"/>
    <w:rsid w:val="00577B3F"/>
    <w:rsid w:val="00577EEB"/>
    <w:rsid w:val="00577F29"/>
    <w:rsid w:val="00580332"/>
    <w:rsid w:val="00580682"/>
    <w:rsid w:val="00581BE9"/>
    <w:rsid w:val="00582075"/>
    <w:rsid w:val="005820C8"/>
    <w:rsid w:val="00582373"/>
    <w:rsid w:val="005823D7"/>
    <w:rsid w:val="005832E6"/>
    <w:rsid w:val="005838DF"/>
    <w:rsid w:val="00583AB5"/>
    <w:rsid w:val="00583DF3"/>
    <w:rsid w:val="00584348"/>
    <w:rsid w:val="00584AB3"/>
    <w:rsid w:val="00584BD1"/>
    <w:rsid w:val="00584ED7"/>
    <w:rsid w:val="00585507"/>
    <w:rsid w:val="0058563D"/>
    <w:rsid w:val="00585717"/>
    <w:rsid w:val="00585F65"/>
    <w:rsid w:val="00587952"/>
    <w:rsid w:val="005903F6"/>
    <w:rsid w:val="00590763"/>
    <w:rsid w:val="00590A31"/>
    <w:rsid w:val="00592C37"/>
    <w:rsid w:val="00592C90"/>
    <w:rsid w:val="0059333D"/>
    <w:rsid w:val="00593BEF"/>
    <w:rsid w:val="005952FA"/>
    <w:rsid w:val="005954DB"/>
    <w:rsid w:val="0059561B"/>
    <w:rsid w:val="00595C91"/>
    <w:rsid w:val="00596D2E"/>
    <w:rsid w:val="00596FC1"/>
    <w:rsid w:val="0059708C"/>
    <w:rsid w:val="00597261"/>
    <w:rsid w:val="00597486"/>
    <w:rsid w:val="00597A1E"/>
    <w:rsid w:val="00597A9A"/>
    <w:rsid w:val="00597E33"/>
    <w:rsid w:val="00597F59"/>
    <w:rsid w:val="005A030D"/>
    <w:rsid w:val="005A06C6"/>
    <w:rsid w:val="005A0A73"/>
    <w:rsid w:val="005A15EC"/>
    <w:rsid w:val="005A1750"/>
    <w:rsid w:val="005A18B5"/>
    <w:rsid w:val="005A1917"/>
    <w:rsid w:val="005A1A8B"/>
    <w:rsid w:val="005A1F46"/>
    <w:rsid w:val="005A280C"/>
    <w:rsid w:val="005A2AA5"/>
    <w:rsid w:val="005A2D86"/>
    <w:rsid w:val="005A3956"/>
    <w:rsid w:val="005A3961"/>
    <w:rsid w:val="005A42D1"/>
    <w:rsid w:val="005A49DF"/>
    <w:rsid w:val="005A5104"/>
    <w:rsid w:val="005A56ED"/>
    <w:rsid w:val="005A5C48"/>
    <w:rsid w:val="005A5E3A"/>
    <w:rsid w:val="005A6196"/>
    <w:rsid w:val="005A701D"/>
    <w:rsid w:val="005A76D5"/>
    <w:rsid w:val="005A76FF"/>
    <w:rsid w:val="005A7A24"/>
    <w:rsid w:val="005A7AF4"/>
    <w:rsid w:val="005A7E71"/>
    <w:rsid w:val="005A7FE4"/>
    <w:rsid w:val="005B03AA"/>
    <w:rsid w:val="005B079F"/>
    <w:rsid w:val="005B08E2"/>
    <w:rsid w:val="005B0D5C"/>
    <w:rsid w:val="005B12D8"/>
    <w:rsid w:val="005B1CC5"/>
    <w:rsid w:val="005B1DC7"/>
    <w:rsid w:val="005B1F8B"/>
    <w:rsid w:val="005B2366"/>
    <w:rsid w:val="005B2F6B"/>
    <w:rsid w:val="005B38D3"/>
    <w:rsid w:val="005B3B7F"/>
    <w:rsid w:val="005B3DCD"/>
    <w:rsid w:val="005B3EF6"/>
    <w:rsid w:val="005B3FBC"/>
    <w:rsid w:val="005B414D"/>
    <w:rsid w:val="005B430D"/>
    <w:rsid w:val="005B4748"/>
    <w:rsid w:val="005B48FB"/>
    <w:rsid w:val="005B4C67"/>
    <w:rsid w:val="005B58FE"/>
    <w:rsid w:val="005B596C"/>
    <w:rsid w:val="005B5A13"/>
    <w:rsid w:val="005B5ECF"/>
    <w:rsid w:val="005B5F83"/>
    <w:rsid w:val="005B652A"/>
    <w:rsid w:val="005B652C"/>
    <w:rsid w:val="005B7BB6"/>
    <w:rsid w:val="005B7BEC"/>
    <w:rsid w:val="005B7C8D"/>
    <w:rsid w:val="005C00E1"/>
    <w:rsid w:val="005C0D04"/>
    <w:rsid w:val="005C0E34"/>
    <w:rsid w:val="005C1DD5"/>
    <w:rsid w:val="005C20ED"/>
    <w:rsid w:val="005C223D"/>
    <w:rsid w:val="005C256F"/>
    <w:rsid w:val="005C25C4"/>
    <w:rsid w:val="005C30CE"/>
    <w:rsid w:val="005C30EF"/>
    <w:rsid w:val="005C3214"/>
    <w:rsid w:val="005C3CB8"/>
    <w:rsid w:val="005C3F89"/>
    <w:rsid w:val="005C5334"/>
    <w:rsid w:val="005C5555"/>
    <w:rsid w:val="005C6A5D"/>
    <w:rsid w:val="005C6B57"/>
    <w:rsid w:val="005C6C60"/>
    <w:rsid w:val="005C6E8F"/>
    <w:rsid w:val="005C6F6C"/>
    <w:rsid w:val="005C7141"/>
    <w:rsid w:val="005C7525"/>
    <w:rsid w:val="005C78CF"/>
    <w:rsid w:val="005D0352"/>
    <w:rsid w:val="005D03B2"/>
    <w:rsid w:val="005D07AD"/>
    <w:rsid w:val="005D0A0C"/>
    <w:rsid w:val="005D0C24"/>
    <w:rsid w:val="005D1427"/>
    <w:rsid w:val="005D18AD"/>
    <w:rsid w:val="005D2229"/>
    <w:rsid w:val="005D223C"/>
    <w:rsid w:val="005D240B"/>
    <w:rsid w:val="005D267F"/>
    <w:rsid w:val="005D2CD6"/>
    <w:rsid w:val="005D301B"/>
    <w:rsid w:val="005D31F2"/>
    <w:rsid w:val="005D371C"/>
    <w:rsid w:val="005D3ECA"/>
    <w:rsid w:val="005D3F3A"/>
    <w:rsid w:val="005D4136"/>
    <w:rsid w:val="005D47C6"/>
    <w:rsid w:val="005D491C"/>
    <w:rsid w:val="005D4937"/>
    <w:rsid w:val="005D4FB2"/>
    <w:rsid w:val="005D5FE5"/>
    <w:rsid w:val="005D6069"/>
    <w:rsid w:val="005D6BCD"/>
    <w:rsid w:val="005D6DAA"/>
    <w:rsid w:val="005D708E"/>
    <w:rsid w:val="005D7171"/>
    <w:rsid w:val="005D72AA"/>
    <w:rsid w:val="005D7768"/>
    <w:rsid w:val="005D77C3"/>
    <w:rsid w:val="005D7A30"/>
    <w:rsid w:val="005E102F"/>
    <w:rsid w:val="005E1881"/>
    <w:rsid w:val="005E25FA"/>
    <w:rsid w:val="005E2A75"/>
    <w:rsid w:val="005E47D4"/>
    <w:rsid w:val="005E4890"/>
    <w:rsid w:val="005E4AFA"/>
    <w:rsid w:val="005E50D0"/>
    <w:rsid w:val="005E5128"/>
    <w:rsid w:val="005E60F9"/>
    <w:rsid w:val="005E6365"/>
    <w:rsid w:val="005E662B"/>
    <w:rsid w:val="005E66FD"/>
    <w:rsid w:val="005E69F6"/>
    <w:rsid w:val="005E6B5F"/>
    <w:rsid w:val="005E6E35"/>
    <w:rsid w:val="005E6FB1"/>
    <w:rsid w:val="005E7995"/>
    <w:rsid w:val="005E7F3A"/>
    <w:rsid w:val="005F00A7"/>
    <w:rsid w:val="005F01C2"/>
    <w:rsid w:val="005F01C6"/>
    <w:rsid w:val="005F048B"/>
    <w:rsid w:val="005F0F7E"/>
    <w:rsid w:val="005F117C"/>
    <w:rsid w:val="005F11D9"/>
    <w:rsid w:val="005F14AD"/>
    <w:rsid w:val="005F19B7"/>
    <w:rsid w:val="005F1D27"/>
    <w:rsid w:val="005F20CB"/>
    <w:rsid w:val="005F2355"/>
    <w:rsid w:val="005F2EC8"/>
    <w:rsid w:val="005F2FE3"/>
    <w:rsid w:val="005F343C"/>
    <w:rsid w:val="005F39C3"/>
    <w:rsid w:val="005F3E59"/>
    <w:rsid w:val="005F4010"/>
    <w:rsid w:val="005F4245"/>
    <w:rsid w:val="005F44A4"/>
    <w:rsid w:val="005F4AAD"/>
    <w:rsid w:val="005F5AEA"/>
    <w:rsid w:val="005F6256"/>
    <w:rsid w:val="005F6277"/>
    <w:rsid w:val="005F675D"/>
    <w:rsid w:val="005F70E4"/>
    <w:rsid w:val="005F739A"/>
    <w:rsid w:val="005F7BBE"/>
    <w:rsid w:val="005F7E2C"/>
    <w:rsid w:val="006000B4"/>
    <w:rsid w:val="006004D9"/>
    <w:rsid w:val="00600601"/>
    <w:rsid w:val="00600715"/>
    <w:rsid w:val="00600832"/>
    <w:rsid w:val="006020D0"/>
    <w:rsid w:val="006021EE"/>
    <w:rsid w:val="0060242C"/>
    <w:rsid w:val="00602BE2"/>
    <w:rsid w:val="00602BFF"/>
    <w:rsid w:val="00602E9B"/>
    <w:rsid w:val="00603414"/>
    <w:rsid w:val="006040ED"/>
    <w:rsid w:val="006041BD"/>
    <w:rsid w:val="006043AC"/>
    <w:rsid w:val="00604667"/>
    <w:rsid w:val="0060576D"/>
    <w:rsid w:val="00605965"/>
    <w:rsid w:val="00605DAD"/>
    <w:rsid w:val="0060629B"/>
    <w:rsid w:val="00606957"/>
    <w:rsid w:val="00606E73"/>
    <w:rsid w:val="006101F8"/>
    <w:rsid w:val="00610525"/>
    <w:rsid w:val="006106E0"/>
    <w:rsid w:val="0061117E"/>
    <w:rsid w:val="00611F0F"/>
    <w:rsid w:val="00611F2E"/>
    <w:rsid w:val="006124DB"/>
    <w:rsid w:val="006126BF"/>
    <w:rsid w:val="006129DE"/>
    <w:rsid w:val="00612D22"/>
    <w:rsid w:val="00612DB4"/>
    <w:rsid w:val="00612EF1"/>
    <w:rsid w:val="00613506"/>
    <w:rsid w:val="006135C2"/>
    <w:rsid w:val="00613789"/>
    <w:rsid w:val="0061396E"/>
    <w:rsid w:val="00613FCF"/>
    <w:rsid w:val="0061532E"/>
    <w:rsid w:val="00615D88"/>
    <w:rsid w:val="00615DEF"/>
    <w:rsid w:val="0061698C"/>
    <w:rsid w:val="00616A0B"/>
    <w:rsid w:val="00616F99"/>
    <w:rsid w:val="00617062"/>
    <w:rsid w:val="006171FA"/>
    <w:rsid w:val="0061731B"/>
    <w:rsid w:val="006178A3"/>
    <w:rsid w:val="006179C1"/>
    <w:rsid w:val="00617B0E"/>
    <w:rsid w:val="00617D5B"/>
    <w:rsid w:val="0062086F"/>
    <w:rsid w:val="00620B0F"/>
    <w:rsid w:val="00620F47"/>
    <w:rsid w:val="00620FD8"/>
    <w:rsid w:val="006211A4"/>
    <w:rsid w:val="006219C6"/>
    <w:rsid w:val="00621B4B"/>
    <w:rsid w:val="00622E8D"/>
    <w:rsid w:val="006230FE"/>
    <w:rsid w:val="0062354C"/>
    <w:rsid w:val="00623638"/>
    <w:rsid w:val="00623804"/>
    <w:rsid w:val="00623CC7"/>
    <w:rsid w:val="00623CDC"/>
    <w:rsid w:val="00624140"/>
    <w:rsid w:val="006242BB"/>
    <w:rsid w:val="00624AF7"/>
    <w:rsid w:val="00624CB2"/>
    <w:rsid w:val="0062556A"/>
    <w:rsid w:val="00625D83"/>
    <w:rsid w:val="006261FC"/>
    <w:rsid w:val="006262A0"/>
    <w:rsid w:val="00626AE6"/>
    <w:rsid w:val="00627A8D"/>
    <w:rsid w:val="00630117"/>
    <w:rsid w:val="00630251"/>
    <w:rsid w:val="00630257"/>
    <w:rsid w:val="006305A1"/>
    <w:rsid w:val="0063109B"/>
    <w:rsid w:val="00631826"/>
    <w:rsid w:val="00631B22"/>
    <w:rsid w:val="00631D05"/>
    <w:rsid w:val="00632356"/>
    <w:rsid w:val="00632380"/>
    <w:rsid w:val="006324B5"/>
    <w:rsid w:val="00632DAB"/>
    <w:rsid w:val="00633207"/>
    <w:rsid w:val="006335B3"/>
    <w:rsid w:val="00633786"/>
    <w:rsid w:val="00633F7E"/>
    <w:rsid w:val="006343DB"/>
    <w:rsid w:val="006354F9"/>
    <w:rsid w:val="00635A6D"/>
    <w:rsid w:val="00636895"/>
    <w:rsid w:val="00636B14"/>
    <w:rsid w:val="00636F8D"/>
    <w:rsid w:val="00637794"/>
    <w:rsid w:val="00637A3F"/>
    <w:rsid w:val="00637DFF"/>
    <w:rsid w:val="00641234"/>
    <w:rsid w:val="00641A90"/>
    <w:rsid w:val="00641E38"/>
    <w:rsid w:val="00641E67"/>
    <w:rsid w:val="00641F9A"/>
    <w:rsid w:val="00642615"/>
    <w:rsid w:val="00642C0F"/>
    <w:rsid w:val="00642E96"/>
    <w:rsid w:val="0064399C"/>
    <w:rsid w:val="00643B07"/>
    <w:rsid w:val="00643BD8"/>
    <w:rsid w:val="006443B3"/>
    <w:rsid w:val="00644DBB"/>
    <w:rsid w:val="00645128"/>
    <w:rsid w:val="006451E5"/>
    <w:rsid w:val="006458A5"/>
    <w:rsid w:val="00645908"/>
    <w:rsid w:val="00645E59"/>
    <w:rsid w:val="00646593"/>
    <w:rsid w:val="00646710"/>
    <w:rsid w:val="006470AD"/>
    <w:rsid w:val="006470D8"/>
    <w:rsid w:val="006470F7"/>
    <w:rsid w:val="00647572"/>
    <w:rsid w:val="006477DD"/>
    <w:rsid w:val="006479AB"/>
    <w:rsid w:val="00647A50"/>
    <w:rsid w:val="00647CAF"/>
    <w:rsid w:val="00647FFA"/>
    <w:rsid w:val="0065040D"/>
    <w:rsid w:val="0065054F"/>
    <w:rsid w:val="00650741"/>
    <w:rsid w:val="00650925"/>
    <w:rsid w:val="00651549"/>
    <w:rsid w:val="00651782"/>
    <w:rsid w:val="006517D9"/>
    <w:rsid w:val="00651C75"/>
    <w:rsid w:val="00651D06"/>
    <w:rsid w:val="0065248C"/>
    <w:rsid w:val="0065286D"/>
    <w:rsid w:val="00652B01"/>
    <w:rsid w:val="00652C9F"/>
    <w:rsid w:val="006530AF"/>
    <w:rsid w:val="00653884"/>
    <w:rsid w:val="00653C59"/>
    <w:rsid w:val="00653D91"/>
    <w:rsid w:val="0065417A"/>
    <w:rsid w:val="006545DF"/>
    <w:rsid w:val="006547AA"/>
    <w:rsid w:val="00654DBD"/>
    <w:rsid w:val="006564B8"/>
    <w:rsid w:val="006564FE"/>
    <w:rsid w:val="0065687A"/>
    <w:rsid w:val="006575C1"/>
    <w:rsid w:val="0065771B"/>
    <w:rsid w:val="006577E5"/>
    <w:rsid w:val="0065783B"/>
    <w:rsid w:val="00657DA3"/>
    <w:rsid w:val="00660186"/>
    <w:rsid w:val="00660402"/>
    <w:rsid w:val="00660463"/>
    <w:rsid w:val="00660734"/>
    <w:rsid w:val="00660A42"/>
    <w:rsid w:val="00660C2C"/>
    <w:rsid w:val="00661218"/>
    <w:rsid w:val="00661F40"/>
    <w:rsid w:val="0066242C"/>
    <w:rsid w:val="006626F0"/>
    <w:rsid w:val="00662711"/>
    <w:rsid w:val="00662867"/>
    <w:rsid w:val="0066316F"/>
    <w:rsid w:val="0066381F"/>
    <w:rsid w:val="00663956"/>
    <w:rsid w:val="00663C2A"/>
    <w:rsid w:val="0066466E"/>
    <w:rsid w:val="0066496C"/>
    <w:rsid w:val="00664E89"/>
    <w:rsid w:val="00665267"/>
    <w:rsid w:val="0066532A"/>
    <w:rsid w:val="0066575F"/>
    <w:rsid w:val="00666188"/>
    <w:rsid w:val="0066637D"/>
    <w:rsid w:val="00666D45"/>
    <w:rsid w:val="00666DB6"/>
    <w:rsid w:val="00667A13"/>
    <w:rsid w:val="00667E9F"/>
    <w:rsid w:val="00670491"/>
    <w:rsid w:val="0067051B"/>
    <w:rsid w:val="00670642"/>
    <w:rsid w:val="00670915"/>
    <w:rsid w:val="00670F1C"/>
    <w:rsid w:val="00671822"/>
    <w:rsid w:val="00671D30"/>
    <w:rsid w:val="006723AC"/>
    <w:rsid w:val="0067250A"/>
    <w:rsid w:val="0067270A"/>
    <w:rsid w:val="00672727"/>
    <w:rsid w:val="00672AFB"/>
    <w:rsid w:val="00673332"/>
    <w:rsid w:val="0067334C"/>
    <w:rsid w:val="00673918"/>
    <w:rsid w:val="00673B10"/>
    <w:rsid w:val="00674152"/>
    <w:rsid w:val="0067436A"/>
    <w:rsid w:val="00674511"/>
    <w:rsid w:val="006746E2"/>
    <w:rsid w:val="0067473B"/>
    <w:rsid w:val="00674AEC"/>
    <w:rsid w:val="00674E78"/>
    <w:rsid w:val="0067513B"/>
    <w:rsid w:val="00676361"/>
    <w:rsid w:val="00676461"/>
    <w:rsid w:val="00676588"/>
    <w:rsid w:val="00676862"/>
    <w:rsid w:val="00676EA7"/>
    <w:rsid w:val="0067721C"/>
    <w:rsid w:val="00677445"/>
    <w:rsid w:val="006774F6"/>
    <w:rsid w:val="00677600"/>
    <w:rsid w:val="0067766B"/>
    <w:rsid w:val="00677765"/>
    <w:rsid w:val="00677D14"/>
    <w:rsid w:val="00677DA2"/>
    <w:rsid w:val="00680478"/>
    <w:rsid w:val="006806F4"/>
    <w:rsid w:val="00680932"/>
    <w:rsid w:val="00680C78"/>
    <w:rsid w:val="00680EE4"/>
    <w:rsid w:val="0068136C"/>
    <w:rsid w:val="00682458"/>
    <w:rsid w:val="006824E7"/>
    <w:rsid w:val="006825AC"/>
    <w:rsid w:val="00682804"/>
    <w:rsid w:val="00682C78"/>
    <w:rsid w:val="0068337B"/>
    <w:rsid w:val="006839A3"/>
    <w:rsid w:val="00684546"/>
    <w:rsid w:val="00684D87"/>
    <w:rsid w:val="00684F51"/>
    <w:rsid w:val="0068516A"/>
    <w:rsid w:val="006855F6"/>
    <w:rsid w:val="006868D9"/>
    <w:rsid w:val="00687328"/>
    <w:rsid w:val="00687511"/>
    <w:rsid w:val="006905DC"/>
    <w:rsid w:val="00690D3A"/>
    <w:rsid w:val="00690E07"/>
    <w:rsid w:val="00690E53"/>
    <w:rsid w:val="00690F6D"/>
    <w:rsid w:val="006913B7"/>
    <w:rsid w:val="006916C6"/>
    <w:rsid w:val="006919BD"/>
    <w:rsid w:val="00691DB9"/>
    <w:rsid w:val="00692311"/>
    <w:rsid w:val="00692C1E"/>
    <w:rsid w:val="00692F5D"/>
    <w:rsid w:val="00693E35"/>
    <w:rsid w:val="0069436B"/>
    <w:rsid w:val="006944F7"/>
    <w:rsid w:val="0069457B"/>
    <w:rsid w:val="00694C00"/>
    <w:rsid w:val="00694F23"/>
    <w:rsid w:val="00695006"/>
    <w:rsid w:val="00695575"/>
    <w:rsid w:val="00695685"/>
    <w:rsid w:val="006956F0"/>
    <w:rsid w:val="00695ABC"/>
    <w:rsid w:val="00695EFD"/>
    <w:rsid w:val="006962B3"/>
    <w:rsid w:val="0069669A"/>
    <w:rsid w:val="006967EA"/>
    <w:rsid w:val="00696878"/>
    <w:rsid w:val="006968B9"/>
    <w:rsid w:val="00696B0B"/>
    <w:rsid w:val="00696EB1"/>
    <w:rsid w:val="006970F9"/>
    <w:rsid w:val="006977E9"/>
    <w:rsid w:val="00697CE8"/>
    <w:rsid w:val="00697DDC"/>
    <w:rsid w:val="006A0550"/>
    <w:rsid w:val="006A05CE"/>
    <w:rsid w:val="006A07B3"/>
    <w:rsid w:val="006A0847"/>
    <w:rsid w:val="006A08B5"/>
    <w:rsid w:val="006A09B6"/>
    <w:rsid w:val="006A0E14"/>
    <w:rsid w:val="006A0E70"/>
    <w:rsid w:val="006A13BE"/>
    <w:rsid w:val="006A1846"/>
    <w:rsid w:val="006A2294"/>
    <w:rsid w:val="006A23D5"/>
    <w:rsid w:val="006A24ED"/>
    <w:rsid w:val="006A25BF"/>
    <w:rsid w:val="006A27C2"/>
    <w:rsid w:val="006A2A64"/>
    <w:rsid w:val="006A3BA1"/>
    <w:rsid w:val="006A4743"/>
    <w:rsid w:val="006A4CF5"/>
    <w:rsid w:val="006A528A"/>
    <w:rsid w:val="006A535C"/>
    <w:rsid w:val="006A5BBF"/>
    <w:rsid w:val="006A6FFF"/>
    <w:rsid w:val="006A704F"/>
    <w:rsid w:val="006A70E5"/>
    <w:rsid w:val="006A75B2"/>
    <w:rsid w:val="006A798D"/>
    <w:rsid w:val="006B095B"/>
    <w:rsid w:val="006B0C19"/>
    <w:rsid w:val="006B0C3C"/>
    <w:rsid w:val="006B0F5C"/>
    <w:rsid w:val="006B1020"/>
    <w:rsid w:val="006B14EB"/>
    <w:rsid w:val="006B1810"/>
    <w:rsid w:val="006B1FAF"/>
    <w:rsid w:val="006B2524"/>
    <w:rsid w:val="006B2A01"/>
    <w:rsid w:val="006B2A1C"/>
    <w:rsid w:val="006B2D09"/>
    <w:rsid w:val="006B3033"/>
    <w:rsid w:val="006B305E"/>
    <w:rsid w:val="006B326A"/>
    <w:rsid w:val="006B3276"/>
    <w:rsid w:val="006B34C3"/>
    <w:rsid w:val="006B3CB6"/>
    <w:rsid w:val="006B4485"/>
    <w:rsid w:val="006B45C0"/>
    <w:rsid w:val="006B4E4C"/>
    <w:rsid w:val="006B52B6"/>
    <w:rsid w:val="006B568F"/>
    <w:rsid w:val="006B570B"/>
    <w:rsid w:val="006B5C18"/>
    <w:rsid w:val="006B64B5"/>
    <w:rsid w:val="006B6F04"/>
    <w:rsid w:val="006B6F0F"/>
    <w:rsid w:val="006B730E"/>
    <w:rsid w:val="006B7A5A"/>
    <w:rsid w:val="006B7F07"/>
    <w:rsid w:val="006C02A6"/>
    <w:rsid w:val="006C0522"/>
    <w:rsid w:val="006C0877"/>
    <w:rsid w:val="006C0CD8"/>
    <w:rsid w:val="006C0D56"/>
    <w:rsid w:val="006C113B"/>
    <w:rsid w:val="006C13E0"/>
    <w:rsid w:val="006C13F8"/>
    <w:rsid w:val="006C168F"/>
    <w:rsid w:val="006C1AA7"/>
    <w:rsid w:val="006C2510"/>
    <w:rsid w:val="006C2C49"/>
    <w:rsid w:val="006C3056"/>
    <w:rsid w:val="006C3229"/>
    <w:rsid w:val="006C3A50"/>
    <w:rsid w:val="006C402C"/>
    <w:rsid w:val="006C4208"/>
    <w:rsid w:val="006C47A9"/>
    <w:rsid w:val="006C4A0C"/>
    <w:rsid w:val="006C4E27"/>
    <w:rsid w:val="006C54E8"/>
    <w:rsid w:val="006C58F3"/>
    <w:rsid w:val="006C5CE3"/>
    <w:rsid w:val="006C61D4"/>
    <w:rsid w:val="006C6201"/>
    <w:rsid w:val="006C6570"/>
    <w:rsid w:val="006C657A"/>
    <w:rsid w:val="006C6860"/>
    <w:rsid w:val="006C6C95"/>
    <w:rsid w:val="006C6CCA"/>
    <w:rsid w:val="006C724B"/>
    <w:rsid w:val="006C758B"/>
    <w:rsid w:val="006C76A2"/>
    <w:rsid w:val="006C76C4"/>
    <w:rsid w:val="006D0518"/>
    <w:rsid w:val="006D067E"/>
    <w:rsid w:val="006D087D"/>
    <w:rsid w:val="006D19CB"/>
    <w:rsid w:val="006D1B3F"/>
    <w:rsid w:val="006D1FE1"/>
    <w:rsid w:val="006D23F8"/>
    <w:rsid w:val="006D2C2A"/>
    <w:rsid w:val="006D30BD"/>
    <w:rsid w:val="006D30F8"/>
    <w:rsid w:val="006D39C9"/>
    <w:rsid w:val="006D3F07"/>
    <w:rsid w:val="006D4A9B"/>
    <w:rsid w:val="006D4F5C"/>
    <w:rsid w:val="006D54B8"/>
    <w:rsid w:val="006D5859"/>
    <w:rsid w:val="006D5ABC"/>
    <w:rsid w:val="006D5D7E"/>
    <w:rsid w:val="006D5E41"/>
    <w:rsid w:val="006D5F41"/>
    <w:rsid w:val="006D625B"/>
    <w:rsid w:val="006D627E"/>
    <w:rsid w:val="006D6AD7"/>
    <w:rsid w:val="006D76CD"/>
    <w:rsid w:val="006D78E5"/>
    <w:rsid w:val="006D7EE7"/>
    <w:rsid w:val="006E0615"/>
    <w:rsid w:val="006E06A2"/>
    <w:rsid w:val="006E15D2"/>
    <w:rsid w:val="006E17F3"/>
    <w:rsid w:val="006E1994"/>
    <w:rsid w:val="006E1B70"/>
    <w:rsid w:val="006E1BF0"/>
    <w:rsid w:val="006E1ED8"/>
    <w:rsid w:val="006E203E"/>
    <w:rsid w:val="006E221B"/>
    <w:rsid w:val="006E2287"/>
    <w:rsid w:val="006E2924"/>
    <w:rsid w:val="006E2971"/>
    <w:rsid w:val="006E2B42"/>
    <w:rsid w:val="006E2DA6"/>
    <w:rsid w:val="006E2E76"/>
    <w:rsid w:val="006E30AE"/>
    <w:rsid w:val="006E3527"/>
    <w:rsid w:val="006E3619"/>
    <w:rsid w:val="006E36A3"/>
    <w:rsid w:val="006E37B8"/>
    <w:rsid w:val="006E4284"/>
    <w:rsid w:val="006E4408"/>
    <w:rsid w:val="006E456B"/>
    <w:rsid w:val="006E4917"/>
    <w:rsid w:val="006E4F96"/>
    <w:rsid w:val="006E5572"/>
    <w:rsid w:val="006E5643"/>
    <w:rsid w:val="006E5A0A"/>
    <w:rsid w:val="006E5A7E"/>
    <w:rsid w:val="006E6890"/>
    <w:rsid w:val="006E6B88"/>
    <w:rsid w:val="006E6F31"/>
    <w:rsid w:val="006E7107"/>
    <w:rsid w:val="006F087E"/>
    <w:rsid w:val="006F0C6C"/>
    <w:rsid w:val="006F0EA7"/>
    <w:rsid w:val="006F12A1"/>
    <w:rsid w:val="006F183A"/>
    <w:rsid w:val="006F300B"/>
    <w:rsid w:val="006F31AF"/>
    <w:rsid w:val="006F367D"/>
    <w:rsid w:val="006F3BF0"/>
    <w:rsid w:val="006F3DB5"/>
    <w:rsid w:val="006F3F45"/>
    <w:rsid w:val="006F4120"/>
    <w:rsid w:val="006F45CA"/>
    <w:rsid w:val="006F47BE"/>
    <w:rsid w:val="006F48BD"/>
    <w:rsid w:val="006F4963"/>
    <w:rsid w:val="006F4AAE"/>
    <w:rsid w:val="006F4C64"/>
    <w:rsid w:val="006F4EF5"/>
    <w:rsid w:val="006F4FB2"/>
    <w:rsid w:val="006F50AB"/>
    <w:rsid w:val="006F5298"/>
    <w:rsid w:val="006F649D"/>
    <w:rsid w:val="006F696D"/>
    <w:rsid w:val="006F69F8"/>
    <w:rsid w:val="006F6D7A"/>
    <w:rsid w:val="006F78E6"/>
    <w:rsid w:val="0070009C"/>
    <w:rsid w:val="00700389"/>
    <w:rsid w:val="007004BD"/>
    <w:rsid w:val="0070054B"/>
    <w:rsid w:val="0070091E"/>
    <w:rsid w:val="00700C2A"/>
    <w:rsid w:val="00700DAE"/>
    <w:rsid w:val="00700DEC"/>
    <w:rsid w:val="00700E4A"/>
    <w:rsid w:val="00700F9B"/>
    <w:rsid w:val="007010CF"/>
    <w:rsid w:val="00701312"/>
    <w:rsid w:val="00701758"/>
    <w:rsid w:val="00702316"/>
    <w:rsid w:val="00702621"/>
    <w:rsid w:val="00702D5F"/>
    <w:rsid w:val="00702D99"/>
    <w:rsid w:val="007037B3"/>
    <w:rsid w:val="00704294"/>
    <w:rsid w:val="007049AC"/>
    <w:rsid w:val="00704CE0"/>
    <w:rsid w:val="007050E3"/>
    <w:rsid w:val="00705390"/>
    <w:rsid w:val="007058FD"/>
    <w:rsid w:val="00705FD2"/>
    <w:rsid w:val="00706877"/>
    <w:rsid w:val="00706C04"/>
    <w:rsid w:val="00706F6A"/>
    <w:rsid w:val="00707864"/>
    <w:rsid w:val="0070790F"/>
    <w:rsid w:val="007079DB"/>
    <w:rsid w:val="00707DE2"/>
    <w:rsid w:val="00707F28"/>
    <w:rsid w:val="007102BB"/>
    <w:rsid w:val="0071035F"/>
    <w:rsid w:val="00710484"/>
    <w:rsid w:val="00710BEC"/>
    <w:rsid w:val="007111C8"/>
    <w:rsid w:val="00711783"/>
    <w:rsid w:val="00711952"/>
    <w:rsid w:val="00711ADB"/>
    <w:rsid w:val="00711C38"/>
    <w:rsid w:val="00712D23"/>
    <w:rsid w:val="00712D99"/>
    <w:rsid w:val="00713A99"/>
    <w:rsid w:val="00713C9B"/>
    <w:rsid w:val="0071457F"/>
    <w:rsid w:val="0071473A"/>
    <w:rsid w:val="00714AF4"/>
    <w:rsid w:val="00715082"/>
    <w:rsid w:val="00715375"/>
    <w:rsid w:val="0071541D"/>
    <w:rsid w:val="00715BCC"/>
    <w:rsid w:val="00716270"/>
    <w:rsid w:val="007170A4"/>
    <w:rsid w:val="007170E2"/>
    <w:rsid w:val="00717740"/>
    <w:rsid w:val="00717D13"/>
    <w:rsid w:val="00717E6A"/>
    <w:rsid w:val="00720BEA"/>
    <w:rsid w:val="0072148A"/>
    <w:rsid w:val="007214C3"/>
    <w:rsid w:val="00721701"/>
    <w:rsid w:val="00722287"/>
    <w:rsid w:val="00722499"/>
    <w:rsid w:val="00722838"/>
    <w:rsid w:val="00722972"/>
    <w:rsid w:val="007229C1"/>
    <w:rsid w:val="00723167"/>
    <w:rsid w:val="0072353A"/>
    <w:rsid w:val="00723564"/>
    <w:rsid w:val="007237DE"/>
    <w:rsid w:val="00723A65"/>
    <w:rsid w:val="007240CA"/>
    <w:rsid w:val="007245AE"/>
    <w:rsid w:val="0072460D"/>
    <w:rsid w:val="00724D98"/>
    <w:rsid w:val="00725283"/>
    <w:rsid w:val="007254AA"/>
    <w:rsid w:val="00725549"/>
    <w:rsid w:val="007260A4"/>
    <w:rsid w:val="00726449"/>
    <w:rsid w:val="00726763"/>
    <w:rsid w:val="00726D8F"/>
    <w:rsid w:val="0072741D"/>
    <w:rsid w:val="00727A2D"/>
    <w:rsid w:val="00727FE4"/>
    <w:rsid w:val="00730A53"/>
    <w:rsid w:val="007312E9"/>
    <w:rsid w:val="00731469"/>
    <w:rsid w:val="00731A68"/>
    <w:rsid w:val="00732255"/>
    <w:rsid w:val="007322CC"/>
    <w:rsid w:val="007328A6"/>
    <w:rsid w:val="007329CA"/>
    <w:rsid w:val="007329EB"/>
    <w:rsid w:val="007330C7"/>
    <w:rsid w:val="0073324B"/>
    <w:rsid w:val="007338E8"/>
    <w:rsid w:val="007339EB"/>
    <w:rsid w:val="00734B27"/>
    <w:rsid w:val="007355E6"/>
    <w:rsid w:val="007356A1"/>
    <w:rsid w:val="00735998"/>
    <w:rsid w:val="00735E7A"/>
    <w:rsid w:val="00736334"/>
    <w:rsid w:val="007363A9"/>
    <w:rsid w:val="007367C0"/>
    <w:rsid w:val="0073689B"/>
    <w:rsid w:val="00736BD7"/>
    <w:rsid w:val="0073741D"/>
    <w:rsid w:val="007401A1"/>
    <w:rsid w:val="0074034A"/>
    <w:rsid w:val="0074052B"/>
    <w:rsid w:val="00740C1E"/>
    <w:rsid w:val="00740ED7"/>
    <w:rsid w:val="0074116F"/>
    <w:rsid w:val="0074134A"/>
    <w:rsid w:val="007413D6"/>
    <w:rsid w:val="00741562"/>
    <w:rsid w:val="0074167E"/>
    <w:rsid w:val="00741AE6"/>
    <w:rsid w:val="00742341"/>
    <w:rsid w:val="00742B7C"/>
    <w:rsid w:val="007435C9"/>
    <w:rsid w:val="00743BF6"/>
    <w:rsid w:val="00744DFC"/>
    <w:rsid w:val="0074539B"/>
    <w:rsid w:val="007453EB"/>
    <w:rsid w:val="00745700"/>
    <w:rsid w:val="00745AC1"/>
    <w:rsid w:val="00745CD5"/>
    <w:rsid w:val="00745F42"/>
    <w:rsid w:val="00745F6B"/>
    <w:rsid w:val="00746132"/>
    <w:rsid w:val="0074654B"/>
    <w:rsid w:val="00746EDF"/>
    <w:rsid w:val="00747514"/>
    <w:rsid w:val="007478F2"/>
    <w:rsid w:val="007479B4"/>
    <w:rsid w:val="0075003D"/>
    <w:rsid w:val="007502BF"/>
    <w:rsid w:val="00750400"/>
    <w:rsid w:val="0075082B"/>
    <w:rsid w:val="00750A0C"/>
    <w:rsid w:val="007510DD"/>
    <w:rsid w:val="007518DE"/>
    <w:rsid w:val="00751BC5"/>
    <w:rsid w:val="007526B4"/>
    <w:rsid w:val="007537D9"/>
    <w:rsid w:val="00753E67"/>
    <w:rsid w:val="0075493E"/>
    <w:rsid w:val="007549E8"/>
    <w:rsid w:val="00754C80"/>
    <w:rsid w:val="007552F7"/>
    <w:rsid w:val="007555C8"/>
    <w:rsid w:val="00755CC9"/>
    <w:rsid w:val="0075658B"/>
    <w:rsid w:val="00756683"/>
    <w:rsid w:val="00756D1B"/>
    <w:rsid w:val="00756EED"/>
    <w:rsid w:val="00757075"/>
    <w:rsid w:val="007579D0"/>
    <w:rsid w:val="00757A93"/>
    <w:rsid w:val="00760620"/>
    <w:rsid w:val="00760645"/>
    <w:rsid w:val="00760B49"/>
    <w:rsid w:val="00760C99"/>
    <w:rsid w:val="0076108C"/>
    <w:rsid w:val="00761510"/>
    <w:rsid w:val="00761566"/>
    <w:rsid w:val="0076274C"/>
    <w:rsid w:val="00762C0E"/>
    <w:rsid w:val="00762EF5"/>
    <w:rsid w:val="007633CA"/>
    <w:rsid w:val="0076373C"/>
    <w:rsid w:val="0076384F"/>
    <w:rsid w:val="0076403F"/>
    <w:rsid w:val="00764184"/>
    <w:rsid w:val="0076423E"/>
    <w:rsid w:val="007643FC"/>
    <w:rsid w:val="007646C2"/>
    <w:rsid w:val="007646D1"/>
    <w:rsid w:val="0076483A"/>
    <w:rsid w:val="00764AE0"/>
    <w:rsid w:val="00765742"/>
    <w:rsid w:val="0076588B"/>
    <w:rsid w:val="0076591D"/>
    <w:rsid w:val="00765AB1"/>
    <w:rsid w:val="00765E0E"/>
    <w:rsid w:val="0076725F"/>
    <w:rsid w:val="0076766F"/>
    <w:rsid w:val="00767CEA"/>
    <w:rsid w:val="00767F17"/>
    <w:rsid w:val="007705E3"/>
    <w:rsid w:val="0077060D"/>
    <w:rsid w:val="00770CB2"/>
    <w:rsid w:val="0077103B"/>
    <w:rsid w:val="007716DC"/>
    <w:rsid w:val="00771E1E"/>
    <w:rsid w:val="007720EC"/>
    <w:rsid w:val="00772577"/>
    <w:rsid w:val="00772AFA"/>
    <w:rsid w:val="00774671"/>
    <w:rsid w:val="00775729"/>
    <w:rsid w:val="00776220"/>
    <w:rsid w:val="00776713"/>
    <w:rsid w:val="007767D8"/>
    <w:rsid w:val="007769DB"/>
    <w:rsid w:val="00776D72"/>
    <w:rsid w:val="007775A7"/>
    <w:rsid w:val="00777AC0"/>
    <w:rsid w:val="00777C31"/>
    <w:rsid w:val="00777C6E"/>
    <w:rsid w:val="00777C9D"/>
    <w:rsid w:val="00777DC2"/>
    <w:rsid w:val="00780A3B"/>
    <w:rsid w:val="00780E36"/>
    <w:rsid w:val="00781152"/>
    <w:rsid w:val="0078116E"/>
    <w:rsid w:val="007815FB"/>
    <w:rsid w:val="007816B3"/>
    <w:rsid w:val="007819C2"/>
    <w:rsid w:val="00781AAA"/>
    <w:rsid w:val="0078245E"/>
    <w:rsid w:val="00782478"/>
    <w:rsid w:val="007826F6"/>
    <w:rsid w:val="00783573"/>
    <w:rsid w:val="00783EA1"/>
    <w:rsid w:val="007845F6"/>
    <w:rsid w:val="00785080"/>
    <w:rsid w:val="007851D0"/>
    <w:rsid w:val="0078529E"/>
    <w:rsid w:val="007852BD"/>
    <w:rsid w:val="007855D1"/>
    <w:rsid w:val="00785A16"/>
    <w:rsid w:val="00785AC3"/>
    <w:rsid w:val="00785B51"/>
    <w:rsid w:val="00785FD8"/>
    <w:rsid w:val="007863F3"/>
    <w:rsid w:val="007868EC"/>
    <w:rsid w:val="00786A1D"/>
    <w:rsid w:val="00786D45"/>
    <w:rsid w:val="00786E33"/>
    <w:rsid w:val="00787360"/>
    <w:rsid w:val="00787857"/>
    <w:rsid w:val="007879E1"/>
    <w:rsid w:val="0079016B"/>
    <w:rsid w:val="007903AA"/>
    <w:rsid w:val="00790C9C"/>
    <w:rsid w:val="00790EE1"/>
    <w:rsid w:val="00791517"/>
    <w:rsid w:val="007916F0"/>
    <w:rsid w:val="007919BE"/>
    <w:rsid w:val="00791F8A"/>
    <w:rsid w:val="0079278C"/>
    <w:rsid w:val="00792E2D"/>
    <w:rsid w:val="00794181"/>
    <w:rsid w:val="007942B7"/>
    <w:rsid w:val="00794370"/>
    <w:rsid w:val="007943F8"/>
    <w:rsid w:val="00794724"/>
    <w:rsid w:val="00794A6F"/>
    <w:rsid w:val="00794BF2"/>
    <w:rsid w:val="00794EB2"/>
    <w:rsid w:val="0079546B"/>
    <w:rsid w:val="00795D18"/>
    <w:rsid w:val="00796114"/>
    <w:rsid w:val="007970A7"/>
    <w:rsid w:val="0079775E"/>
    <w:rsid w:val="007A00A2"/>
    <w:rsid w:val="007A045E"/>
    <w:rsid w:val="007A0657"/>
    <w:rsid w:val="007A075D"/>
    <w:rsid w:val="007A119D"/>
    <w:rsid w:val="007A1FF6"/>
    <w:rsid w:val="007A2198"/>
    <w:rsid w:val="007A25A2"/>
    <w:rsid w:val="007A2620"/>
    <w:rsid w:val="007A2A85"/>
    <w:rsid w:val="007A2B54"/>
    <w:rsid w:val="007A2BAC"/>
    <w:rsid w:val="007A320C"/>
    <w:rsid w:val="007A3C6B"/>
    <w:rsid w:val="007A3FB5"/>
    <w:rsid w:val="007A4679"/>
    <w:rsid w:val="007A564D"/>
    <w:rsid w:val="007A64B3"/>
    <w:rsid w:val="007A69EC"/>
    <w:rsid w:val="007A6C32"/>
    <w:rsid w:val="007A6C6E"/>
    <w:rsid w:val="007A6F08"/>
    <w:rsid w:val="007A75BD"/>
    <w:rsid w:val="007A7B82"/>
    <w:rsid w:val="007A7D3D"/>
    <w:rsid w:val="007B02F3"/>
    <w:rsid w:val="007B09D9"/>
    <w:rsid w:val="007B0A83"/>
    <w:rsid w:val="007B0C18"/>
    <w:rsid w:val="007B1656"/>
    <w:rsid w:val="007B1D6F"/>
    <w:rsid w:val="007B1F12"/>
    <w:rsid w:val="007B2218"/>
    <w:rsid w:val="007B2EA6"/>
    <w:rsid w:val="007B37CC"/>
    <w:rsid w:val="007B389A"/>
    <w:rsid w:val="007B407A"/>
    <w:rsid w:val="007B4505"/>
    <w:rsid w:val="007B4533"/>
    <w:rsid w:val="007B459D"/>
    <w:rsid w:val="007B4E6F"/>
    <w:rsid w:val="007B52A1"/>
    <w:rsid w:val="007B551A"/>
    <w:rsid w:val="007B6166"/>
    <w:rsid w:val="007B728B"/>
    <w:rsid w:val="007B76D7"/>
    <w:rsid w:val="007B77A6"/>
    <w:rsid w:val="007B7F5D"/>
    <w:rsid w:val="007C01C1"/>
    <w:rsid w:val="007C0226"/>
    <w:rsid w:val="007C0F73"/>
    <w:rsid w:val="007C102B"/>
    <w:rsid w:val="007C168D"/>
    <w:rsid w:val="007C1E7B"/>
    <w:rsid w:val="007C27B8"/>
    <w:rsid w:val="007C308C"/>
    <w:rsid w:val="007C3C4D"/>
    <w:rsid w:val="007C3CC1"/>
    <w:rsid w:val="007C3D66"/>
    <w:rsid w:val="007C3F70"/>
    <w:rsid w:val="007C4A21"/>
    <w:rsid w:val="007C4B00"/>
    <w:rsid w:val="007C4D1C"/>
    <w:rsid w:val="007C4EA1"/>
    <w:rsid w:val="007C4EBE"/>
    <w:rsid w:val="007C4F2F"/>
    <w:rsid w:val="007C4FF3"/>
    <w:rsid w:val="007C5A16"/>
    <w:rsid w:val="007C5D47"/>
    <w:rsid w:val="007C604E"/>
    <w:rsid w:val="007C69BA"/>
    <w:rsid w:val="007C6D1B"/>
    <w:rsid w:val="007C722A"/>
    <w:rsid w:val="007C72AB"/>
    <w:rsid w:val="007C794E"/>
    <w:rsid w:val="007C7A14"/>
    <w:rsid w:val="007C7A3C"/>
    <w:rsid w:val="007C7D32"/>
    <w:rsid w:val="007C7EE2"/>
    <w:rsid w:val="007C7F72"/>
    <w:rsid w:val="007D0295"/>
    <w:rsid w:val="007D02D1"/>
    <w:rsid w:val="007D04B4"/>
    <w:rsid w:val="007D0E1B"/>
    <w:rsid w:val="007D1040"/>
    <w:rsid w:val="007D115E"/>
    <w:rsid w:val="007D136E"/>
    <w:rsid w:val="007D14E5"/>
    <w:rsid w:val="007D1DB7"/>
    <w:rsid w:val="007D2AEA"/>
    <w:rsid w:val="007D2C67"/>
    <w:rsid w:val="007D30B1"/>
    <w:rsid w:val="007D3131"/>
    <w:rsid w:val="007D3399"/>
    <w:rsid w:val="007D3417"/>
    <w:rsid w:val="007D3535"/>
    <w:rsid w:val="007D370B"/>
    <w:rsid w:val="007D3E76"/>
    <w:rsid w:val="007D4601"/>
    <w:rsid w:val="007D5030"/>
    <w:rsid w:val="007D55C2"/>
    <w:rsid w:val="007D5B54"/>
    <w:rsid w:val="007D5C24"/>
    <w:rsid w:val="007D6080"/>
    <w:rsid w:val="007D63C6"/>
    <w:rsid w:val="007D6C03"/>
    <w:rsid w:val="007D6C8C"/>
    <w:rsid w:val="007D71A8"/>
    <w:rsid w:val="007D7274"/>
    <w:rsid w:val="007D750A"/>
    <w:rsid w:val="007D7948"/>
    <w:rsid w:val="007E0390"/>
    <w:rsid w:val="007E039F"/>
    <w:rsid w:val="007E0E6F"/>
    <w:rsid w:val="007E1288"/>
    <w:rsid w:val="007E1E8D"/>
    <w:rsid w:val="007E221B"/>
    <w:rsid w:val="007E258B"/>
    <w:rsid w:val="007E2EBA"/>
    <w:rsid w:val="007E2F06"/>
    <w:rsid w:val="007E324F"/>
    <w:rsid w:val="007E33A9"/>
    <w:rsid w:val="007E396D"/>
    <w:rsid w:val="007E3DE3"/>
    <w:rsid w:val="007E4221"/>
    <w:rsid w:val="007E47E2"/>
    <w:rsid w:val="007E49CE"/>
    <w:rsid w:val="007E4F3A"/>
    <w:rsid w:val="007E504C"/>
    <w:rsid w:val="007E54FE"/>
    <w:rsid w:val="007E59D1"/>
    <w:rsid w:val="007E5A1E"/>
    <w:rsid w:val="007E5E88"/>
    <w:rsid w:val="007E617F"/>
    <w:rsid w:val="007E6964"/>
    <w:rsid w:val="007E77A3"/>
    <w:rsid w:val="007E7B8A"/>
    <w:rsid w:val="007E7E3D"/>
    <w:rsid w:val="007F0285"/>
    <w:rsid w:val="007F1E96"/>
    <w:rsid w:val="007F222A"/>
    <w:rsid w:val="007F2257"/>
    <w:rsid w:val="007F2AD0"/>
    <w:rsid w:val="007F2C24"/>
    <w:rsid w:val="007F36BB"/>
    <w:rsid w:val="007F4679"/>
    <w:rsid w:val="007F46AE"/>
    <w:rsid w:val="007F494D"/>
    <w:rsid w:val="007F49ED"/>
    <w:rsid w:val="007F519B"/>
    <w:rsid w:val="007F5881"/>
    <w:rsid w:val="007F789F"/>
    <w:rsid w:val="007F7AD1"/>
    <w:rsid w:val="008003FA"/>
    <w:rsid w:val="00800A68"/>
    <w:rsid w:val="00800B3E"/>
    <w:rsid w:val="00801003"/>
    <w:rsid w:val="00801068"/>
    <w:rsid w:val="008011D4"/>
    <w:rsid w:val="0080131E"/>
    <w:rsid w:val="00801745"/>
    <w:rsid w:val="008023AB"/>
    <w:rsid w:val="00802D6C"/>
    <w:rsid w:val="00802F0D"/>
    <w:rsid w:val="008034D7"/>
    <w:rsid w:val="00803A54"/>
    <w:rsid w:val="00804428"/>
    <w:rsid w:val="0080457E"/>
    <w:rsid w:val="00804D25"/>
    <w:rsid w:val="00805033"/>
    <w:rsid w:val="00805649"/>
    <w:rsid w:val="00805DE5"/>
    <w:rsid w:val="008061E4"/>
    <w:rsid w:val="0080627C"/>
    <w:rsid w:val="00806452"/>
    <w:rsid w:val="008069C9"/>
    <w:rsid w:val="00806BB3"/>
    <w:rsid w:val="00806CAB"/>
    <w:rsid w:val="008102BF"/>
    <w:rsid w:val="008105C6"/>
    <w:rsid w:val="0081080E"/>
    <w:rsid w:val="0081096A"/>
    <w:rsid w:val="00810C87"/>
    <w:rsid w:val="00810D66"/>
    <w:rsid w:val="008113AE"/>
    <w:rsid w:val="00812042"/>
    <w:rsid w:val="008120DB"/>
    <w:rsid w:val="0081284E"/>
    <w:rsid w:val="00812A08"/>
    <w:rsid w:val="00812B03"/>
    <w:rsid w:val="00812B2B"/>
    <w:rsid w:val="00812E4C"/>
    <w:rsid w:val="00812EB0"/>
    <w:rsid w:val="0081377B"/>
    <w:rsid w:val="00813902"/>
    <w:rsid w:val="008139C1"/>
    <w:rsid w:val="00814452"/>
    <w:rsid w:val="00814C79"/>
    <w:rsid w:val="00814D2D"/>
    <w:rsid w:val="008150C0"/>
    <w:rsid w:val="00815277"/>
    <w:rsid w:val="008153A6"/>
    <w:rsid w:val="00815A40"/>
    <w:rsid w:val="00815B28"/>
    <w:rsid w:val="00815E93"/>
    <w:rsid w:val="00815E96"/>
    <w:rsid w:val="008165CB"/>
    <w:rsid w:val="008166EC"/>
    <w:rsid w:val="0081680F"/>
    <w:rsid w:val="00816868"/>
    <w:rsid w:val="00816994"/>
    <w:rsid w:val="00816E91"/>
    <w:rsid w:val="00817340"/>
    <w:rsid w:val="00817352"/>
    <w:rsid w:val="00817AFC"/>
    <w:rsid w:val="00817B1E"/>
    <w:rsid w:val="00817BC0"/>
    <w:rsid w:val="00817F92"/>
    <w:rsid w:val="00820178"/>
    <w:rsid w:val="008201F4"/>
    <w:rsid w:val="0082034C"/>
    <w:rsid w:val="0082062D"/>
    <w:rsid w:val="00821121"/>
    <w:rsid w:val="00821AF7"/>
    <w:rsid w:val="00821D89"/>
    <w:rsid w:val="00821E6C"/>
    <w:rsid w:val="0082222A"/>
    <w:rsid w:val="00823375"/>
    <w:rsid w:val="00823AB4"/>
    <w:rsid w:val="00823D12"/>
    <w:rsid w:val="00824064"/>
    <w:rsid w:val="00824385"/>
    <w:rsid w:val="0082455D"/>
    <w:rsid w:val="008246A6"/>
    <w:rsid w:val="00824A1C"/>
    <w:rsid w:val="00824FE0"/>
    <w:rsid w:val="00825704"/>
    <w:rsid w:val="00825946"/>
    <w:rsid w:val="00825E34"/>
    <w:rsid w:val="008262B4"/>
    <w:rsid w:val="00826638"/>
    <w:rsid w:val="00826715"/>
    <w:rsid w:val="00826794"/>
    <w:rsid w:val="00826ADF"/>
    <w:rsid w:val="0082786F"/>
    <w:rsid w:val="0082787A"/>
    <w:rsid w:val="00827918"/>
    <w:rsid w:val="008301BA"/>
    <w:rsid w:val="00830A36"/>
    <w:rsid w:val="00830C1B"/>
    <w:rsid w:val="00830DF0"/>
    <w:rsid w:val="008311D0"/>
    <w:rsid w:val="00831410"/>
    <w:rsid w:val="008317AD"/>
    <w:rsid w:val="00831DCA"/>
    <w:rsid w:val="00832063"/>
    <w:rsid w:val="00834550"/>
    <w:rsid w:val="008353D0"/>
    <w:rsid w:val="00835B26"/>
    <w:rsid w:val="0083623E"/>
    <w:rsid w:val="0083657A"/>
    <w:rsid w:val="00836735"/>
    <w:rsid w:val="00836801"/>
    <w:rsid w:val="00836AE1"/>
    <w:rsid w:val="00837316"/>
    <w:rsid w:val="0083777D"/>
    <w:rsid w:val="00837819"/>
    <w:rsid w:val="00837AC7"/>
    <w:rsid w:val="00837B1F"/>
    <w:rsid w:val="00840590"/>
    <w:rsid w:val="00840A03"/>
    <w:rsid w:val="00840E03"/>
    <w:rsid w:val="008410E5"/>
    <w:rsid w:val="00841105"/>
    <w:rsid w:val="008418DA"/>
    <w:rsid w:val="00841DAB"/>
    <w:rsid w:val="00841DC3"/>
    <w:rsid w:val="008423C3"/>
    <w:rsid w:val="008436F5"/>
    <w:rsid w:val="00843C1B"/>
    <w:rsid w:val="00844020"/>
    <w:rsid w:val="008442F4"/>
    <w:rsid w:val="0084471F"/>
    <w:rsid w:val="00844CAE"/>
    <w:rsid w:val="00844E83"/>
    <w:rsid w:val="008453DD"/>
    <w:rsid w:val="008453E4"/>
    <w:rsid w:val="0084578E"/>
    <w:rsid w:val="00845A76"/>
    <w:rsid w:val="00845CB2"/>
    <w:rsid w:val="00846341"/>
    <w:rsid w:val="0084638D"/>
    <w:rsid w:val="008463F9"/>
    <w:rsid w:val="00846849"/>
    <w:rsid w:val="00846E5A"/>
    <w:rsid w:val="0084734E"/>
    <w:rsid w:val="00847385"/>
    <w:rsid w:val="0084758E"/>
    <w:rsid w:val="008475F7"/>
    <w:rsid w:val="00847A14"/>
    <w:rsid w:val="00847B53"/>
    <w:rsid w:val="0085003E"/>
    <w:rsid w:val="008502C8"/>
    <w:rsid w:val="0085055E"/>
    <w:rsid w:val="00850764"/>
    <w:rsid w:val="008507B4"/>
    <w:rsid w:val="00850D65"/>
    <w:rsid w:val="008511FE"/>
    <w:rsid w:val="00851493"/>
    <w:rsid w:val="008517D9"/>
    <w:rsid w:val="00851E4D"/>
    <w:rsid w:val="0085210B"/>
    <w:rsid w:val="0085211B"/>
    <w:rsid w:val="00852B91"/>
    <w:rsid w:val="008535BA"/>
    <w:rsid w:val="00853721"/>
    <w:rsid w:val="00853A60"/>
    <w:rsid w:val="00853ABC"/>
    <w:rsid w:val="00853C8E"/>
    <w:rsid w:val="00854246"/>
    <w:rsid w:val="00854BCC"/>
    <w:rsid w:val="0085528E"/>
    <w:rsid w:val="00855B48"/>
    <w:rsid w:val="00855EE9"/>
    <w:rsid w:val="008563BC"/>
    <w:rsid w:val="0085654C"/>
    <w:rsid w:val="00856582"/>
    <w:rsid w:val="0085688A"/>
    <w:rsid w:val="00856A65"/>
    <w:rsid w:val="0085786B"/>
    <w:rsid w:val="00857A44"/>
    <w:rsid w:val="00857C71"/>
    <w:rsid w:val="00857E0C"/>
    <w:rsid w:val="00860088"/>
    <w:rsid w:val="008604D8"/>
    <w:rsid w:val="00860644"/>
    <w:rsid w:val="008608E4"/>
    <w:rsid w:val="00860B42"/>
    <w:rsid w:val="008616E2"/>
    <w:rsid w:val="008618E3"/>
    <w:rsid w:val="0086239B"/>
    <w:rsid w:val="008624F8"/>
    <w:rsid w:val="0086253E"/>
    <w:rsid w:val="0086284B"/>
    <w:rsid w:val="00862DD8"/>
    <w:rsid w:val="00863513"/>
    <w:rsid w:val="008635B1"/>
    <w:rsid w:val="00863774"/>
    <w:rsid w:val="008637DB"/>
    <w:rsid w:val="008637F0"/>
    <w:rsid w:val="00863D16"/>
    <w:rsid w:val="00863D6A"/>
    <w:rsid w:val="00863D9C"/>
    <w:rsid w:val="00863EFA"/>
    <w:rsid w:val="008641D9"/>
    <w:rsid w:val="008654A5"/>
    <w:rsid w:val="008654FF"/>
    <w:rsid w:val="00865513"/>
    <w:rsid w:val="008666A6"/>
    <w:rsid w:val="0086679C"/>
    <w:rsid w:val="0086699D"/>
    <w:rsid w:val="00866EC6"/>
    <w:rsid w:val="00867634"/>
    <w:rsid w:val="00867A94"/>
    <w:rsid w:val="00867D59"/>
    <w:rsid w:val="0087005D"/>
    <w:rsid w:val="00871645"/>
    <w:rsid w:val="008716CB"/>
    <w:rsid w:val="008718CE"/>
    <w:rsid w:val="00871982"/>
    <w:rsid w:val="00871ABF"/>
    <w:rsid w:val="008720E2"/>
    <w:rsid w:val="00872426"/>
    <w:rsid w:val="00872C10"/>
    <w:rsid w:val="00872C34"/>
    <w:rsid w:val="00873431"/>
    <w:rsid w:val="008735C6"/>
    <w:rsid w:val="008737A8"/>
    <w:rsid w:val="00873EFE"/>
    <w:rsid w:val="0087532B"/>
    <w:rsid w:val="00875453"/>
    <w:rsid w:val="0087586F"/>
    <w:rsid w:val="00875DA8"/>
    <w:rsid w:val="00875EA1"/>
    <w:rsid w:val="00875F7B"/>
    <w:rsid w:val="008763DB"/>
    <w:rsid w:val="008765D9"/>
    <w:rsid w:val="0087661B"/>
    <w:rsid w:val="00876893"/>
    <w:rsid w:val="00876923"/>
    <w:rsid w:val="00876B5D"/>
    <w:rsid w:val="00877698"/>
    <w:rsid w:val="00880457"/>
    <w:rsid w:val="0088061D"/>
    <w:rsid w:val="008806F8"/>
    <w:rsid w:val="00880B15"/>
    <w:rsid w:val="008810A9"/>
    <w:rsid w:val="008816F4"/>
    <w:rsid w:val="008816FB"/>
    <w:rsid w:val="008817F2"/>
    <w:rsid w:val="00882083"/>
    <w:rsid w:val="0088265B"/>
    <w:rsid w:val="008829E3"/>
    <w:rsid w:val="00882DB8"/>
    <w:rsid w:val="00882EE8"/>
    <w:rsid w:val="008834D9"/>
    <w:rsid w:val="0088376A"/>
    <w:rsid w:val="00883928"/>
    <w:rsid w:val="0088445B"/>
    <w:rsid w:val="008846A1"/>
    <w:rsid w:val="00884D45"/>
    <w:rsid w:val="00885139"/>
    <w:rsid w:val="00885801"/>
    <w:rsid w:val="00885A9C"/>
    <w:rsid w:val="00885D3C"/>
    <w:rsid w:val="00885F2C"/>
    <w:rsid w:val="0088644B"/>
    <w:rsid w:val="00886982"/>
    <w:rsid w:val="008869BF"/>
    <w:rsid w:val="008872E6"/>
    <w:rsid w:val="00887B7F"/>
    <w:rsid w:val="00887BAE"/>
    <w:rsid w:val="00887E60"/>
    <w:rsid w:val="00890102"/>
    <w:rsid w:val="00890D45"/>
    <w:rsid w:val="008910F7"/>
    <w:rsid w:val="00891279"/>
    <w:rsid w:val="00891713"/>
    <w:rsid w:val="00891FE6"/>
    <w:rsid w:val="008927B9"/>
    <w:rsid w:val="00892B3D"/>
    <w:rsid w:val="008938E7"/>
    <w:rsid w:val="00893993"/>
    <w:rsid w:val="008944A2"/>
    <w:rsid w:val="00894551"/>
    <w:rsid w:val="00894742"/>
    <w:rsid w:val="008947E0"/>
    <w:rsid w:val="00895F12"/>
    <w:rsid w:val="00895F3F"/>
    <w:rsid w:val="00896073"/>
    <w:rsid w:val="008966A1"/>
    <w:rsid w:val="00896830"/>
    <w:rsid w:val="00896B21"/>
    <w:rsid w:val="0089741C"/>
    <w:rsid w:val="008979AE"/>
    <w:rsid w:val="00897C51"/>
    <w:rsid w:val="008A04DA"/>
    <w:rsid w:val="008A0A5E"/>
    <w:rsid w:val="008A0DFD"/>
    <w:rsid w:val="008A0F34"/>
    <w:rsid w:val="008A0F78"/>
    <w:rsid w:val="008A1858"/>
    <w:rsid w:val="008A1A96"/>
    <w:rsid w:val="008A2165"/>
    <w:rsid w:val="008A2AD9"/>
    <w:rsid w:val="008A2B91"/>
    <w:rsid w:val="008A2ECF"/>
    <w:rsid w:val="008A2EE9"/>
    <w:rsid w:val="008A324F"/>
    <w:rsid w:val="008A3265"/>
    <w:rsid w:val="008A3C12"/>
    <w:rsid w:val="008A4753"/>
    <w:rsid w:val="008A4C12"/>
    <w:rsid w:val="008A4E6E"/>
    <w:rsid w:val="008A5B04"/>
    <w:rsid w:val="008A5B18"/>
    <w:rsid w:val="008A5C2E"/>
    <w:rsid w:val="008A5D20"/>
    <w:rsid w:val="008A5E7F"/>
    <w:rsid w:val="008A6669"/>
    <w:rsid w:val="008A7230"/>
    <w:rsid w:val="008A72B2"/>
    <w:rsid w:val="008A76C0"/>
    <w:rsid w:val="008B04F8"/>
    <w:rsid w:val="008B0927"/>
    <w:rsid w:val="008B0AAB"/>
    <w:rsid w:val="008B1377"/>
    <w:rsid w:val="008B161F"/>
    <w:rsid w:val="008B1628"/>
    <w:rsid w:val="008B187C"/>
    <w:rsid w:val="008B1ADF"/>
    <w:rsid w:val="008B1B0C"/>
    <w:rsid w:val="008B1EE7"/>
    <w:rsid w:val="008B21A1"/>
    <w:rsid w:val="008B229A"/>
    <w:rsid w:val="008B22F1"/>
    <w:rsid w:val="008B2614"/>
    <w:rsid w:val="008B30DE"/>
    <w:rsid w:val="008B32D7"/>
    <w:rsid w:val="008B3546"/>
    <w:rsid w:val="008B36A6"/>
    <w:rsid w:val="008B3BB8"/>
    <w:rsid w:val="008B3C84"/>
    <w:rsid w:val="008B3D84"/>
    <w:rsid w:val="008B3DAD"/>
    <w:rsid w:val="008B4159"/>
    <w:rsid w:val="008B4522"/>
    <w:rsid w:val="008B5851"/>
    <w:rsid w:val="008B5A90"/>
    <w:rsid w:val="008B5FE8"/>
    <w:rsid w:val="008B76A5"/>
    <w:rsid w:val="008B78F1"/>
    <w:rsid w:val="008B7C3F"/>
    <w:rsid w:val="008B7F75"/>
    <w:rsid w:val="008C0025"/>
    <w:rsid w:val="008C09E8"/>
    <w:rsid w:val="008C100F"/>
    <w:rsid w:val="008C1026"/>
    <w:rsid w:val="008C14D2"/>
    <w:rsid w:val="008C177D"/>
    <w:rsid w:val="008C1FF7"/>
    <w:rsid w:val="008C2650"/>
    <w:rsid w:val="008C2A35"/>
    <w:rsid w:val="008C2E6F"/>
    <w:rsid w:val="008C37A3"/>
    <w:rsid w:val="008C6372"/>
    <w:rsid w:val="008C6418"/>
    <w:rsid w:val="008C6952"/>
    <w:rsid w:val="008C6CB1"/>
    <w:rsid w:val="008C6F71"/>
    <w:rsid w:val="008C7242"/>
    <w:rsid w:val="008D004D"/>
    <w:rsid w:val="008D00E6"/>
    <w:rsid w:val="008D055A"/>
    <w:rsid w:val="008D0722"/>
    <w:rsid w:val="008D096E"/>
    <w:rsid w:val="008D0F7C"/>
    <w:rsid w:val="008D1325"/>
    <w:rsid w:val="008D16B7"/>
    <w:rsid w:val="008D19F2"/>
    <w:rsid w:val="008D1FDA"/>
    <w:rsid w:val="008D2AB4"/>
    <w:rsid w:val="008D2D53"/>
    <w:rsid w:val="008D2D89"/>
    <w:rsid w:val="008D2DDE"/>
    <w:rsid w:val="008D2ED9"/>
    <w:rsid w:val="008D2F12"/>
    <w:rsid w:val="008D318F"/>
    <w:rsid w:val="008D3241"/>
    <w:rsid w:val="008D3338"/>
    <w:rsid w:val="008D383D"/>
    <w:rsid w:val="008D3922"/>
    <w:rsid w:val="008D3DA4"/>
    <w:rsid w:val="008D4143"/>
    <w:rsid w:val="008D4CCC"/>
    <w:rsid w:val="008D5615"/>
    <w:rsid w:val="008D5B6D"/>
    <w:rsid w:val="008D5F81"/>
    <w:rsid w:val="008D60B7"/>
    <w:rsid w:val="008D645E"/>
    <w:rsid w:val="008D6520"/>
    <w:rsid w:val="008D66A4"/>
    <w:rsid w:val="008D7C4C"/>
    <w:rsid w:val="008E0B74"/>
    <w:rsid w:val="008E0ECC"/>
    <w:rsid w:val="008E10AA"/>
    <w:rsid w:val="008E1207"/>
    <w:rsid w:val="008E1E95"/>
    <w:rsid w:val="008E2027"/>
    <w:rsid w:val="008E25B0"/>
    <w:rsid w:val="008E3344"/>
    <w:rsid w:val="008E3643"/>
    <w:rsid w:val="008E37B0"/>
    <w:rsid w:val="008E37EF"/>
    <w:rsid w:val="008E3B20"/>
    <w:rsid w:val="008E3B9C"/>
    <w:rsid w:val="008E4E49"/>
    <w:rsid w:val="008E51E6"/>
    <w:rsid w:val="008E551B"/>
    <w:rsid w:val="008E5807"/>
    <w:rsid w:val="008E59BB"/>
    <w:rsid w:val="008E5C1F"/>
    <w:rsid w:val="008E5CA6"/>
    <w:rsid w:val="008E5F07"/>
    <w:rsid w:val="008E617C"/>
    <w:rsid w:val="008E62C7"/>
    <w:rsid w:val="008E671E"/>
    <w:rsid w:val="008E6B30"/>
    <w:rsid w:val="008E6BA1"/>
    <w:rsid w:val="008E6D1F"/>
    <w:rsid w:val="008E7A94"/>
    <w:rsid w:val="008E7BD4"/>
    <w:rsid w:val="008E7BE2"/>
    <w:rsid w:val="008E7CAE"/>
    <w:rsid w:val="008F08D9"/>
    <w:rsid w:val="008F08E2"/>
    <w:rsid w:val="008F0ECB"/>
    <w:rsid w:val="008F1475"/>
    <w:rsid w:val="008F1DF2"/>
    <w:rsid w:val="008F216A"/>
    <w:rsid w:val="008F2355"/>
    <w:rsid w:val="008F2AD7"/>
    <w:rsid w:val="008F386A"/>
    <w:rsid w:val="008F39B9"/>
    <w:rsid w:val="008F469C"/>
    <w:rsid w:val="008F46C2"/>
    <w:rsid w:val="008F48DE"/>
    <w:rsid w:val="008F4B7C"/>
    <w:rsid w:val="008F51E7"/>
    <w:rsid w:val="008F7103"/>
    <w:rsid w:val="008F73C3"/>
    <w:rsid w:val="008F7408"/>
    <w:rsid w:val="008F7631"/>
    <w:rsid w:val="008F7791"/>
    <w:rsid w:val="008F791A"/>
    <w:rsid w:val="008F7B5C"/>
    <w:rsid w:val="008F7E18"/>
    <w:rsid w:val="00900418"/>
    <w:rsid w:val="009005DB"/>
    <w:rsid w:val="009006CB"/>
    <w:rsid w:val="009016BA"/>
    <w:rsid w:val="009022A3"/>
    <w:rsid w:val="009023F7"/>
    <w:rsid w:val="009024A7"/>
    <w:rsid w:val="00903607"/>
    <w:rsid w:val="0090399B"/>
    <w:rsid w:val="0090470F"/>
    <w:rsid w:val="00905F5D"/>
    <w:rsid w:val="00906B92"/>
    <w:rsid w:val="009070E4"/>
    <w:rsid w:val="009071AC"/>
    <w:rsid w:val="00907562"/>
    <w:rsid w:val="00907853"/>
    <w:rsid w:val="00907E13"/>
    <w:rsid w:val="00907ED4"/>
    <w:rsid w:val="00910209"/>
    <w:rsid w:val="009102A8"/>
    <w:rsid w:val="009104CA"/>
    <w:rsid w:val="00910C27"/>
    <w:rsid w:val="00910D93"/>
    <w:rsid w:val="00911434"/>
    <w:rsid w:val="00911B61"/>
    <w:rsid w:val="00911ECF"/>
    <w:rsid w:val="00912560"/>
    <w:rsid w:val="00912721"/>
    <w:rsid w:val="00912CA8"/>
    <w:rsid w:val="009132B6"/>
    <w:rsid w:val="00913B03"/>
    <w:rsid w:val="00914492"/>
    <w:rsid w:val="009145BA"/>
    <w:rsid w:val="009146F6"/>
    <w:rsid w:val="00914747"/>
    <w:rsid w:val="00915B0C"/>
    <w:rsid w:val="00915FB4"/>
    <w:rsid w:val="00916EA5"/>
    <w:rsid w:val="009171B2"/>
    <w:rsid w:val="00917B67"/>
    <w:rsid w:val="00917D7C"/>
    <w:rsid w:val="00917E32"/>
    <w:rsid w:val="0092043E"/>
    <w:rsid w:val="00920504"/>
    <w:rsid w:val="0092065C"/>
    <w:rsid w:val="0092249E"/>
    <w:rsid w:val="0092289B"/>
    <w:rsid w:val="00923720"/>
    <w:rsid w:val="00923A62"/>
    <w:rsid w:val="009241F3"/>
    <w:rsid w:val="0092456F"/>
    <w:rsid w:val="00925071"/>
    <w:rsid w:val="00926D8F"/>
    <w:rsid w:val="0092793E"/>
    <w:rsid w:val="00927AF9"/>
    <w:rsid w:val="00927FC0"/>
    <w:rsid w:val="00930001"/>
    <w:rsid w:val="00930D6A"/>
    <w:rsid w:val="00932227"/>
    <w:rsid w:val="00932427"/>
    <w:rsid w:val="00932AB2"/>
    <w:rsid w:val="00933138"/>
    <w:rsid w:val="00933276"/>
    <w:rsid w:val="0093442F"/>
    <w:rsid w:val="0093496C"/>
    <w:rsid w:val="00935120"/>
    <w:rsid w:val="00935202"/>
    <w:rsid w:val="009358D9"/>
    <w:rsid w:val="009362F9"/>
    <w:rsid w:val="009366A2"/>
    <w:rsid w:val="00936CB0"/>
    <w:rsid w:val="009372E7"/>
    <w:rsid w:val="009372ED"/>
    <w:rsid w:val="009379F3"/>
    <w:rsid w:val="00937EAB"/>
    <w:rsid w:val="009405FC"/>
    <w:rsid w:val="00940A44"/>
    <w:rsid w:val="009412C6"/>
    <w:rsid w:val="00941B5E"/>
    <w:rsid w:val="00941FD3"/>
    <w:rsid w:val="0094245A"/>
    <w:rsid w:val="009425F4"/>
    <w:rsid w:val="00942C9D"/>
    <w:rsid w:val="00943329"/>
    <w:rsid w:val="00943ED7"/>
    <w:rsid w:val="009447B4"/>
    <w:rsid w:val="0094482B"/>
    <w:rsid w:val="009448EE"/>
    <w:rsid w:val="0094497F"/>
    <w:rsid w:val="00944C3E"/>
    <w:rsid w:val="00945298"/>
    <w:rsid w:val="0094573E"/>
    <w:rsid w:val="00945F0B"/>
    <w:rsid w:val="00946006"/>
    <w:rsid w:val="009461E7"/>
    <w:rsid w:val="0094655D"/>
    <w:rsid w:val="009465D2"/>
    <w:rsid w:val="009466F0"/>
    <w:rsid w:val="009469D1"/>
    <w:rsid w:val="00946A3C"/>
    <w:rsid w:val="00946ACF"/>
    <w:rsid w:val="00946AF4"/>
    <w:rsid w:val="0094738F"/>
    <w:rsid w:val="009475C7"/>
    <w:rsid w:val="00947850"/>
    <w:rsid w:val="00947BB8"/>
    <w:rsid w:val="00947D70"/>
    <w:rsid w:val="00950170"/>
    <w:rsid w:val="00950B74"/>
    <w:rsid w:val="00951317"/>
    <w:rsid w:val="00951337"/>
    <w:rsid w:val="00951502"/>
    <w:rsid w:val="00951572"/>
    <w:rsid w:val="00951582"/>
    <w:rsid w:val="0095159B"/>
    <w:rsid w:val="009516C8"/>
    <w:rsid w:val="009518E0"/>
    <w:rsid w:val="00951F73"/>
    <w:rsid w:val="00952063"/>
    <w:rsid w:val="00952230"/>
    <w:rsid w:val="00952BA5"/>
    <w:rsid w:val="00952F22"/>
    <w:rsid w:val="00953187"/>
    <w:rsid w:val="00953277"/>
    <w:rsid w:val="0095374D"/>
    <w:rsid w:val="009543F5"/>
    <w:rsid w:val="009558E3"/>
    <w:rsid w:val="00955CC1"/>
    <w:rsid w:val="00955EB6"/>
    <w:rsid w:val="00956013"/>
    <w:rsid w:val="009568D2"/>
    <w:rsid w:val="009577CE"/>
    <w:rsid w:val="009577E7"/>
    <w:rsid w:val="00957CC2"/>
    <w:rsid w:val="009604FF"/>
    <w:rsid w:val="00960803"/>
    <w:rsid w:val="0096131B"/>
    <w:rsid w:val="00961354"/>
    <w:rsid w:val="00961429"/>
    <w:rsid w:val="0096215A"/>
    <w:rsid w:val="009626E5"/>
    <w:rsid w:val="009628B8"/>
    <w:rsid w:val="00962B0B"/>
    <w:rsid w:val="00962F9A"/>
    <w:rsid w:val="00963549"/>
    <w:rsid w:val="00963B0C"/>
    <w:rsid w:val="00964988"/>
    <w:rsid w:val="0096500E"/>
    <w:rsid w:val="00965413"/>
    <w:rsid w:val="00966065"/>
    <w:rsid w:val="0096629F"/>
    <w:rsid w:val="00966631"/>
    <w:rsid w:val="009666EC"/>
    <w:rsid w:val="00966790"/>
    <w:rsid w:val="00966A17"/>
    <w:rsid w:val="00966E07"/>
    <w:rsid w:val="009677A6"/>
    <w:rsid w:val="0096797C"/>
    <w:rsid w:val="00967D62"/>
    <w:rsid w:val="00967F9E"/>
    <w:rsid w:val="00970555"/>
    <w:rsid w:val="00970584"/>
    <w:rsid w:val="00970B49"/>
    <w:rsid w:val="00971231"/>
    <w:rsid w:val="00971277"/>
    <w:rsid w:val="00971718"/>
    <w:rsid w:val="0097179B"/>
    <w:rsid w:val="009717E4"/>
    <w:rsid w:val="00971AA8"/>
    <w:rsid w:val="00972B7C"/>
    <w:rsid w:val="00972F0D"/>
    <w:rsid w:val="00972FBA"/>
    <w:rsid w:val="0097390D"/>
    <w:rsid w:val="0097406D"/>
    <w:rsid w:val="009741E5"/>
    <w:rsid w:val="009742F6"/>
    <w:rsid w:val="009748CE"/>
    <w:rsid w:val="009749E8"/>
    <w:rsid w:val="00974B4D"/>
    <w:rsid w:val="00974BF1"/>
    <w:rsid w:val="00975313"/>
    <w:rsid w:val="00975677"/>
    <w:rsid w:val="00976A91"/>
    <w:rsid w:val="00976B77"/>
    <w:rsid w:val="00976D92"/>
    <w:rsid w:val="009771D9"/>
    <w:rsid w:val="0097774C"/>
    <w:rsid w:val="00977D6F"/>
    <w:rsid w:val="00980069"/>
    <w:rsid w:val="00980088"/>
    <w:rsid w:val="0098016E"/>
    <w:rsid w:val="009803EA"/>
    <w:rsid w:val="009806CD"/>
    <w:rsid w:val="00980B47"/>
    <w:rsid w:val="00980BD5"/>
    <w:rsid w:val="009812CB"/>
    <w:rsid w:val="00981465"/>
    <w:rsid w:val="009815A0"/>
    <w:rsid w:val="009816BD"/>
    <w:rsid w:val="009820CE"/>
    <w:rsid w:val="00982474"/>
    <w:rsid w:val="00982643"/>
    <w:rsid w:val="00982DA3"/>
    <w:rsid w:val="009835B5"/>
    <w:rsid w:val="00983D36"/>
    <w:rsid w:val="00984CC2"/>
    <w:rsid w:val="0098526D"/>
    <w:rsid w:val="00985471"/>
    <w:rsid w:val="00985A24"/>
    <w:rsid w:val="00985F17"/>
    <w:rsid w:val="009871A2"/>
    <w:rsid w:val="00990357"/>
    <w:rsid w:val="0099041F"/>
    <w:rsid w:val="009904F7"/>
    <w:rsid w:val="009908BD"/>
    <w:rsid w:val="00990C5E"/>
    <w:rsid w:val="00990D16"/>
    <w:rsid w:val="00991009"/>
    <w:rsid w:val="0099107F"/>
    <w:rsid w:val="00991121"/>
    <w:rsid w:val="009918CB"/>
    <w:rsid w:val="00992658"/>
    <w:rsid w:val="00992870"/>
    <w:rsid w:val="009928EF"/>
    <w:rsid w:val="00992B4F"/>
    <w:rsid w:val="00993164"/>
    <w:rsid w:val="00993527"/>
    <w:rsid w:val="009936A2"/>
    <w:rsid w:val="0099373C"/>
    <w:rsid w:val="0099394D"/>
    <w:rsid w:val="0099438C"/>
    <w:rsid w:val="009947BD"/>
    <w:rsid w:val="009949D4"/>
    <w:rsid w:val="00994C94"/>
    <w:rsid w:val="00995079"/>
    <w:rsid w:val="009961E5"/>
    <w:rsid w:val="00996833"/>
    <w:rsid w:val="00996BCB"/>
    <w:rsid w:val="0099727E"/>
    <w:rsid w:val="00997B25"/>
    <w:rsid w:val="00997D0E"/>
    <w:rsid w:val="00997F93"/>
    <w:rsid w:val="009A0810"/>
    <w:rsid w:val="009A0A3B"/>
    <w:rsid w:val="009A0A43"/>
    <w:rsid w:val="009A0CFA"/>
    <w:rsid w:val="009A19E2"/>
    <w:rsid w:val="009A1AB8"/>
    <w:rsid w:val="009A1BC8"/>
    <w:rsid w:val="009A20D3"/>
    <w:rsid w:val="009A252B"/>
    <w:rsid w:val="009A2F83"/>
    <w:rsid w:val="009A3153"/>
    <w:rsid w:val="009A3570"/>
    <w:rsid w:val="009A36A4"/>
    <w:rsid w:val="009A3C65"/>
    <w:rsid w:val="009A4257"/>
    <w:rsid w:val="009A499A"/>
    <w:rsid w:val="009A50E5"/>
    <w:rsid w:val="009A51CD"/>
    <w:rsid w:val="009A56F8"/>
    <w:rsid w:val="009A5C7B"/>
    <w:rsid w:val="009A5C99"/>
    <w:rsid w:val="009A5E4B"/>
    <w:rsid w:val="009A63EF"/>
    <w:rsid w:val="009A66D9"/>
    <w:rsid w:val="009A68B2"/>
    <w:rsid w:val="009A6D6E"/>
    <w:rsid w:val="009A7244"/>
    <w:rsid w:val="009A734F"/>
    <w:rsid w:val="009A77CD"/>
    <w:rsid w:val="009A7BEC"/>
    <w:rsid w:val="009A7E91"/>
    <w:rsid w:val="009B0E3C"/>
    <w:rsid w:val="009B1038"/>
    <w:rsid w:val="009B10E9"/>
    <w:rsid w:val="009B11A8"/>
    <w:rsid w:val="009B11CE"/>
    <w:rsid w:val="009B1705"/>
    <w:rsid w:val="009B17CC"/>
    <w:rsid w:val="009B1B04"/>
    <w:rsid w:val="009B1FCA"/>
    <w:rsid w:val="009B2950"/>
    <w:rsid w:val="009B33C9"/>
    <w:rsid w:val="009B3AFD"/>
    <w:rsid w:val="009B3C92"/>
    <w:rsid w:val="009B3DFC"/>
    <w:rsid w:val="009B467B"/>
    <w:rsid w:val="009B4BAC"/>
    <w:rsid w:val="009B58C9"/>
    <w:rsid w:val="009B5D4F"/>
    <w:rsid w:val="009B5D65"/>
    <w:rsid w:val="009B5F49"/>
    <w:rsid w:val="009B604A"/>
    <w:rsid w:val="009B6D14"/>
    <w:rsid w:val="009B6FA7"/>
    <w:rsid w:val="009B7302"/>
    <w:rsid w:val="009B7306"/>
    <w:rsid w:val="009B7DBA"/>
    <w:rsid w:val="009C0696"/>
    <w:rsid w:val="009C115F"/>
    <w:rsid w:val="009C117F"/>
    <w:rsid w:val="009C1B33"/>
    <w:rsid w:val="009C1D75"/>
    <w:rsid w:val="009C2233"/>
    <w:rsid w:val="009C254E"/>
    <w:rsid w:val="009C2674"/>
    <w:rsid w:val="009C29E7"/>
    <w:rsid w:val="009C29FA"/>
    <w:rsid w:val="009C2B89"/>
    <w:rsid w:val="009C2C0D"/>
    <w:rsid w:val="009C30FE"/>
    <w:rsid w:val="009C311D"/>
    <w:rsid w:val="009C3710"/>
    <w:rsid w:val="009C3847"/>
    <w:rsid w:val="009C3E61"/>
    <w:rsid w:val="009C406E"/>
    <w:rsid w:val="009C45AA"/>
    <w:rsid w:val="009C4637"/>
    <w:rsid w:val="009C46A4"/>
    <w:rsid w:val="009C48A2"/>
    <w:rsid w:val="009C4B92"/>
    <w:rsid w:val="009C5ACC"/>
    <w:rsid w:val="009C5DAF"/>
    <w:rsid w:val="009C61DB"/>
    <w:rsid w:val="009C684F"/>
    <w:rsid w:val="009C7253"/>
    <w:rsid w:val="009C72BE"/>
    <w:rsid w:val="009C78E0"/>
    <w:rsid w:val="009D0273"/>
    <w:rsid w:val="009D0A45"/>
    <w:rsid w:val="009D0C2B"/>
    <w:rsid w:val="009D0E7E"/>
    <w:rsid w:val="009D15BB"/>
    <w:rsid w:val="009D1960"/>
    <w:rsid w:val="009D2383"/>
    <w:rsid w:val="009D2537"/>
    <w:rsid w:val="009D2E30"/>
    <w:rsid w:val="009D2F68"/>
    <w:rsid w:val="009D3745"/>
    <w:rsid w:val="009D3C73"/>
    <w:rsid w:val="009D3E8E"/>
    <w:rsid w:val="009D4D30"/>
    <w:rsid w:val="009D4E7A"/>
    <w:rsid w:val="009D53F4"/>
    <w:rsid w:val="009D6760"/>
    <w:rsid w:val="009D6CAC"/>
    <w:rsid w:val="009D778F"/>
    <w:rsid w:val="009D78F0"/>
    <w:rsid w:val="009D7B2A"/>
    <w:rsid w:val="009E0038"/>
    <w:rsid w:val="009E065F"/>
    <w:rsid w:val="009E06C1"/>
    <w:rsid w:val="009E092C"/>
    <w:rsid w:val="009E0B91"/>
    <w:rsid w:val="009E14F9"/>
    <w:rsid w:val="009E155C"/>
    <w:rsid w:val="009E1567"/>
    <w:rsid w:val="009E162A"/>
    <w:rsid w:val="009E21AA"/>
    <w:rsid w:val="009E2E4C"/>
    <w:rsid w:val="009E3297"/>
    <w:rsid w:val="009E3347"/>
    <w:rsid w:val="009E4093"/>
    <w:rsid w:val="009E479B"/>
    <w:rsid w:val="009E4B7D"/>
    <w:rsid w:val="009E5278"/>
    <w:rsid w:val="009E5D64"/>
    <w:rsid w:val="009E5E2D"/>
    <w:rsid w:val="009E6B0F"/>
    <w:rsid w:val="009E77C9"/>
    <w:rsid w:val="009E79F1"/>
    <w:rsid w:val="009E7A88"/>
    <w:rsid w:val="009F0891"/>
    <w:rsid w:val="009F12A1"/>
    <w:rsid w:val="009F12D7"/>
    <w:rsid w:val="009F1A16"/>
    <w:rsid w:val="009F1A52"/>
    <w:rsid w:val="009F1B5F"/>
    <w:rsid w:val="009F2D00"/>
    <w:rsid w:val="009F3060"/>
    <w:rsid w:val="009F30E1"/>
    <w:rsid w:val="009F3170"/>
    <w:rsid w:val="009F388E"/>
    <w:rsid w:val="009F3B0B"/>
    <w:rsid w:val="009F3EFE"/>
    <w:rsid w:val="009F441B"/>
    <w:rsid w:val="009F47AC"/>
    <w:rsid w:val="009F48B8"/>
    <w:rsid w:val="009F4D07"/>
    <w:rsid w:val="009F5F70"/>
    <w:rsid w:val="009F6321"/>
    <w:rsid w:val="009F6359"/>
    <w:rsid w:val="009F7032"/>
    <w:rsid w:val="009F7862"/>
    <w:rsid w:val="009F7D57"/>
    <w:rsid w:val="00A00068"/>
    <w:rsid w:val="00A00716"/>
    <w:rsid w:val="00A0078A"/>
    <w:rsid w:val="00A00C03"/>
    <w:rsid w:val="00A00C68"/>
    <w:rsid w:val="00A01278"/>
    <w:rsid w:val="00A01CD2"/>
    <w:rsid w:val="00A01DAB"/>
    <w:rsid w:val="00A02040"/>
    <w:rsid w:val="00A02532"/>
    <w:rsid w:val="00A02874"/>
    <w:rsid w:val="00A02F1A"/>
    <w:rsid w:val="00A0305F"/>
    <w:rsid w:val="00A03497"/>
    <w:rsid w:val="00A03DB7"/>
    <w:rsid w:val="00A03ED0"/>
    <w:rsid w:val="00A04DE0"/>
    <w:rsid w:val="00A04F0C"/>
    <w:rsid w:val="00A0526C"/>
    <w:rsid w:val="00A05538"/>
    <w:rsid w:val="00A059D7"/>
    <w:rsid w:val="00A05AED"/>
    <w:rsid w:val="00A05CFC"/>
    <w:rsid w:val="00A06079"/>
    <w:rsid w:val="00A06694"/>
    <w:rsid w:val="00A069E3"/>
    <w:rsid w:val="00A06C0C"/>
    <w:rsid w:val="00A06DF3"/>
    <w:rsid w:val="00A06F4A"/>
    <w:rsid w:val="00A074A5"/>
    <w:rsid w:val="00A074D1"/>
    <w:rsid w:val="00A0778B"/>
    <w:rsid w:val="00A07F68"/>
    <w:rsid w:val="00A10148"/>
    <w:rsid w:val="00A1045F"/>
    <w:rsid w:val="00A10540"/>
    <w:rsid w:val="00A110F4"/>
    <w:rsid w:val="00A11588"/>
    <w:rsid w:val="00A11684"/>
    <w:rsid w:val="00A116D2"/>
    <w:rsid w:val="00A1172C"/>
    <w:rsid w:val="00A11B60"/>
    <w:rsid w:val="00A12621"/>
    <w:rsid w:val="00A12780"/>
    <w:rsid w:val="00A12933"/>
    <w:rsid w:val="00A12A0B"/>
    <w:rsid w:val="00A12A7B"/>
    <w:rsid w:val="00A12CF3"/>
    <w:rsid w:val="00A12ED2"/>
    <w:rsid w:val="00A130DC"/>
    <w:rsid w:val="00A131FA"/>
    <w:rsid w:val="00A136CC"/>
    <w:rsid w:val="00A13AE0"/>
    <w:rsid w:val="00A13FF3"/>
    <w:rsid w:val="00A14410"/>
    <w:rsid w:val="00A14471"/>
    <w:rsid w:val="00A14946"/>
    <w:rsid w:val="00A14F1A"/>
    <w:rsid w:val="00A1535D"/>
    <w:rsid w:val="00A15C97"/>
    <w:rsid w:val="00A15D80"/>
    <w:rsid w:val="00A15F05"/>
    <w:rsid w:val="00A1660C"/>
    <w:rsid w:val="00A178A2"/>
    <w:rsid w:val="00A17A22"/>
    <w:rsid w:val="00A17DC5"/>
    <w:rsid w:val="00A17E0F"/>
    <w:rsid w:val="00A20243"/>
    <w:rsid w:val="00A202AB"/>
    <w:rsid w:val="00A2088E"/>
    <w:rsid w:val="00A20C5B"/>
    <w:rsid w:val="00A20DA6"/>
    <w:rsid w:val="00A21492"/>
    <w:rsid w:val="00A21643"/>
    <w:rsid w:val="00A21660"/>
    <w:rsid w:val="00A216D0"/>
    <w:rsid w:val="00A218EB"/>
    <w:rsid w:val="00A21D4A"/>
    <w:rsid w:val="00A2231B"/>
    <w:rsid w:val="00A23A60"/>
    <w:rsid w:val="00A23A77"/>
    <w:rsid w:val="00A23E32"/>
    <w:rsid w:val="00A24014"/>
    <w:rsid w:val="00A24105"/>
    <w:rsid w:val="00A25604"/>
    <w:rsid w:val="00A25F51"/>
    <w:rsid w:val="00A26298"/>
    <w:rsid w:val="00A262AF"/>
    <w:rsid w:val="00A265FC"/>
    <w:rsid w:val="00A27499"/>
    <w:rsid w:val="00A27A56"/>
    <w:rsid w:val="00A27BEC"/>
    <w:rsid w:val="00A27EB0"/>
    <w:rsid w:val="00A3026D"/>
    <w:rsid w:val="00A3084F"/>
    <w:rsid w:val="00A30CC6"/>
    <w:rsid w:val="00A311F3"/>
    <w:rsid w:val="00A313AC"/>
    <w:rsid w:val="00A314E2"/>
    <w:rsid w:val="00A314EA"/>
    <w:rsid w:val="00A31AED"/>
    <w:rsid w:val="00A31EFC"/>
    <w:rsid w:val="00A326D4"/>
    <w:rsid w:val="00A3279B"/>
    <w:rsid w:val="00A32CBB"/>
    <w:rsid w:val="00A32DE8"/>
    <w:rsid w:val="00A32EEE"/>
    <w:rsid w:val="00A32FE9"/>
    <w:rsid w:val="00A33854"/>
    <w:rsid w:val="00A33B39"/>
    <w:rsid w:val="00A347EE"/>
    <w:rsid w:val="00A34B64"/>
    <w:rsid w:val="00A351C5"/>
    <w:rsid w:val="00A3538D"/>
    <w:rsid w:val="00A35390"/>
    <w:rsid w:val="00A35668"/>
    <w:rsid w:val="00A359F4"/>
    <w:rsid w:val="00A35ABB"/>
    <w:rsid w:val="00A365BC"/>
    <w:rsid w:val="00A36A8D"/>
    <w:rsid w:val="00A36CA8"/>
    <w:rsid w:val="00A37A70"/>
    <w:rsid w:val="00A40700"/>
    <w:rsid w:val="00A40C21"/>
    <w:rsid w:val="00A40D6A"/>
    <w:rsid w:val="00A41182"/>
    <w:rsid w:val="00A4127E"/>
    <w:rsid w:val="00A41286"/>
    <w:rsid w:val="00A41B1F"/>
    <w:rsid w:val="00A42095"/>
    <w:rsid w:val="00A42BEF"/>
    <w:rsid w:val="00A4324E"/>
    <w:rsid w:val="00A437BB"/>
    <w:rsid w:val="00A438A1"/>
    <w:rsid w:val="00A4394D"/>
    <w:rsid w:val="00A43D44"/>
    <w:rsid w:val="00A43FA7"/>
    <w:rsid w:val="00A44110"/>
    <w:rsid w:val="00A443C0"/>
    <w:rsid w:val="00A4486E"/>
    <w:rsid w:val="00A4486F"/>
    <w:rsid w:val="00A44EBC"/>
    <w:rsid w:val="00A453AB"/>
    <w:rsid w:val="00A454B0"/>
    <w:rsid w:val="00A454F6"/>
    <w:rsid w:val="00A459B7"/>
    <w:rsid w:val="00A466EE"/>
    <w:rsid w:val="00A4674B"/>
    <w:rsid w:val="00A4693D"/>
    <w:rsid w:val="00A46C19"/>
    <w:rsid w:val="00A4764D"/>
    <w:rsid w:val="00A4792A"/>
    <w:rsid w:val="00A47B3D"/>
    <w:rsid w:val="00A500D8"/>
    <w:rsid w:val="00A50AAA"/>
    <w:rsid w:val="00A50FF6"/>
    <w:rsid w:val="00A510AF"/>
    <w:rsid w:val="00A528AF"/>
    <w:rsid w:val="00A52934"/>
    <w:rsid w:val="00A52BB3"/>
    <w:rsid w:val="00A537EF"/>
    <w:rsid w:val="00A54425"/>
    <w:rsid w:val="00A5443B"/>
    <w:rsid w:val="00A549B9"/>
    <w:rsid w:val="00A5527E"/>
    <w:rsid w:val="00A55807"/>
    <w:rsid w:val="00A559D7"/>
    <w:rsid w:val="00A55BB6"/>
    <w:rsid w:val="00A56D20"/>
    <w:rsid w:val="00A602B0"/>
    <w:rsid w:val="00A60C96"/>
    <w:rsid w:val="00A60D86"/>
    <w:rsid w:val="00A610D5"/>
    <w:rsid w:val="00A62334"/>
    <w:rsid w:val="00A6255A"/>
    <w:rsid w:val="00A63440"/>
    <w:rsid w:val="00A63585"/>
    <w:rsid w:val="00A63E2B"/>
    <w:rsid w:val="00A6401E"/>
    <w:rsid w:val="00A644BF"/>
    <w:rsid w:val="00A64620"/>
    <w:rsid w:val="00A64795"/>
    <w:rsid w:val="00A647A3"/>
    <w:rsid w:val="00A647D9"/>
    <w:rsid w:val="00A64AFE"/>
    <w:rsid w:val="00A651B3"/>
    <w:rsid w:val="00A653EE"/>
    <w:rsid w:val="00A655FA"/>
    <w:rsid w:val="00A656A1"/>
    <w:rsid w:val="00A65EA7"/>
    <w:rsid w:val="00A660E2"/>
    <w:rsid w:val="00A664F1"/>
    <w:rsid w:val="00A66B09"/>
    <w:rsid w:val="00A66CC0"/>
    <w:rsid w:val="00A67783"/>
    <w:rsid w:val="00A677EE"/>
    <w:rsid w:val="00A6786D"/>
    <w:rsid w:val="00A7002A"/>
    <w:rsid w:val="00A7043D"/>
    <w:rsid w:val="00A70BAD"/>
    <w:rsid w:val="00A70CFA"/>
    <w:rsid w:val="00A71848"/>
    <w:rsid w:val="00A71D10"/>
    <w:rsid w:val="00A71FBA"/>
    <w:rsid w:val="00A7235B"/>
    <w:rsid w:val="00A72863"/>
    <w:rsid w:val="00A729B1"/>
    <w:rsid w:val="00A72C3F"/>
    <w:rsid w:val="00A73E48"/>
    <w:rsid w:val="00A73F1D"/>
    <w:rsid w:val="00A743F6"/>
    <w:rsid w:val="00A74BF3"/>
    <w:rsid w:val="00A74E29"/>
    <w:rsid w:val="00A75A37"/>
    <w:rsid w:val="00A76648"/>
    <w:rsid w:val="00A76B46"/>
    <w:rsid w:val="00A76E6F"/>
    <w:rsid w:val="00A77461"/>
    <w:rsid w:val="00A77602"/>
    <w:rsid w:val="00A779A6"/>
    <w:rsid w:val="00A77AF5"/>
    <w:rsid w:val="00A77B49"/>
    <w:rsid w:val="00A77E54"/>
    <w:rsid w:val="00A8028E"/>
    <w:rsid w:val="00A806EA"/>
    <w:rsid w:val="00A80B06"/>
    <w:rsid w:val="00A81539"/>
    <w:rsid w:val="00A8191B"/>
    <w:rsid w:val="00A81BBF"/>
    <w:rsid w:val="00A820D5"/>
    <w:rsid w:val="00A82354"/>
    <w:rsid w:val="00A8263A"/>
    <w:rsid w:val="00A82C9C"/>
    <w:rsid w:val="00A83B2A"/>
    <w:rsid w:val="00A83B6E"/>
    <w:rsid w:val="00A84191"/>
    <w:rsid w:val="00A842EF"/>
    <w:rsid w:val="00A8499E"/>
    <w:rsid w:val="00A84BD2"/>
    <w:rsid w:val="00A851DD"/>
    <w:rsid w:val="00A85316"/>
    <w:rsid w:val="00A85913"/>
    <w:rsid w:val="00A85E79"/>
    <w:rsid w:val="00A86453"/>
    <w:rsid w:val="00A869B6"/>
    <w:rsid w:val="00A86E53"/>
    <w:rsid w:val="00A87CD9"/>
    <w:rsid w:val="00A9067E"/>
    <w:rsid w:val="00A90808"/>
    <w:rsid w:val="00A909F2"/>
    <w:rsid w:val="00A90FA7"/>
    <w:rsid w:val="00A917F6"/>
    <w:rsid w:val="00A91A0F"/>
    <w:rsid w:val="00A9205A"/>
    <w:rsid w:val="00A927A9"/>
    <w:rsid w:val="00A9463A"/>
    <w:rsid w:val="00A94D8D"/>
    <w:rsid w:val="00A9571A"/>
    <w:rsid w:val="00A95BF5"/>
    <w:rsid w:val="00A95F20"/>
    <w:rsid w:val="00A96073"/>
    <w:rsid w:val="00A96780"/>
    <w:rsid w:val="00A967D9"/>
    <w:rsid w:val="00A96AA7"/>
    <w:rsid w:val="00A96DE0"/>
    <w:rsid w:val="00A96F8D"/>
    <w:rsid w:val="00A97202"/>
    <w:rsid w:val="00A9729D"/>
    <w:rsid w:val="00A976B2"/>
    <w:rsid w:val="00A979F2"/>
    <w:rsid w:val="00A97EF8"/>
    <w:rsid w:val="00AA010D"/>
    <w:rsid w:val="00AA081A"/>
    <w:rsid w:val="00AA08FC"/>
    <w:rsid w:val="00AA148C"/>
    <w:rsid w:val="00AA1EB0"/>
    <w:rsid w:val="00AA2591"/>
    <w:rsid w:val="00AA33C3"/>
    <w:rsid w:val="00AA35AC"/>
    <w:rsid w:val="00AA39C1"/>
    <w:rsid w:val="00AA3D4D"/>
    <w:rsid w:val="00AA483A"/>
    <w:rsid w:val="00AA4AC5"/>
    <w:rsid w:val="00AA50D8"/>
    <w:rsid w:val="00AA519E"/>
    <w:rsid w:val="00AA5420"/>
    <w:rsid w:val="00AA574E"/>
    <w:rsid w:val="00AA5B25"/>
    <w:rsid w:val="00AA5C78"/>
    <w:rsid w:val="00AA7110"/>
    <w:rsid w:val="00AA7154"/>
    <w:rsid w:val="00AA739E"/>
    <w:rsid w:val="00AA7DFF"/>
    <w:rsid w:val="00AB014D"/>
    <w:rsid w:val="00AB0C3F"/>
    <w:rsid w:val="00AB12CD"/>
    <w:rsid w:val="00AB1580"/>
    <w:rsid w:val="00AB1B5B"/>
    <w:rsid w:val="00AB225E"/>
    <w:rsid w:val="00AB255A"/>
    <w:rsid w:val="00AB2756"/>
    <w:rsid w:val="00AB30E9"/>
    <w:rsid w:val="00AB334D"/>
    <w:rsid w:val="00AB34AF"/>
    <w:rsid w:val="00AB34DC"/>
    <w:rsid w:val="00AB3574"/>
    <w:rsid w:val="00AB3CBA"/>
    <w:rsid w:val="00AB418E"/>
    <w:rsid w:val="00AB5183"/>
    <w:rsid w:val="00AB5DE6"/>
    <w:rsid w:val="00AB5FE8"/>
    <w:rsid w:val="00AB6065"/>
    <w:rsid w:val="00AB63A5"/>
    <w:rsid w:val="00AB7040"/>
    <w:rsid w:val="00AB7397"/>
    <w:rsid w:val="00AB790B"/>
    <w:rsid w:val="00AC06C0"/>
    <w:rsid w:val="00AC0C36"/>
    <w:rsid w:val="00AC0C3B"/>
    <w:rsid w:val="00AC1742"/>
    <w:rsid w:val="00AC17DC"/>
    <w:rsid w:val="00AC2499"/>
    <w:rsid w:val="00AC2895"/>
    <w:rsid w:val="00AC2F31"/>
    <w:rsid w:val="00AC3408"/>
    <w:rsid w:val="00AC3884"/>
    <w:rsid w:val="00AC3D14"/>
    <w:rsid w:val="00AC467A"/>
    <w:rsid w:val="00AC4DC0"/>
    <w:rsid w:val="00AC5057"/>
    <w:rsid w:val="00AC5109"/>
    <w:rsid w:val="00AC5365"/>
    <w:rsid w:val="00AC5F45"/>
    <w:rsid w:val="00AC61E9"/>
    <w:rsid w:val="00AC6308"/>
    <w:rsid w:val="00AC6492"/>
    <w:rsid w:val="00AC64AA"/>
    <w:rsid w:val="00AC64C8"/>
    <w:rsid w:val="00AC650F"/>
    <w:rsid w:val="00AC6BEA"/>
    <w:rsid w:val="00AC6C43"/>
    <w:rsid w:val="00AC6D73"/>
    <w:rsid w:val="00AC72B2"/>
    <w:rsid w:val="00AC7790"/>
    <w:rsid w:val="00AD009E"/>
    <w:rsid w:val="00AD065B"/>
    <w:rsid w:val="00AD0910"/>
    <w:rsid w:val="00AD1344"/>
    <w:rsid w:val="00AD1899"/>
    <w:rsid w:val="00AD1C9C"/>
    <w:rsid w:val="00AD24F0"/>
    <w:rsid w:val="00AD285C"/>
    <w:rsid w:val="00AD2ED5"/>
    <w:rsid w:val="00AD317C"/>
    <w:rsid w:val="00AD32AD"/>
    <w:rsid w:val="00AD3512"/>
    <w:rsid w:val="00AD3867"/>
    <w:rsid w:val="00AD4956"/>
    <w:rsid w:val="00AD505E"/>
    <w:rsid w:val="00AD51AC"/>
    <w:rsid w:val="00AD5B40"/>
    <w:rsid w:val="00AD5CC8"/>
    <w:rsid w:val="00AD6888"/>
    <w:rsid w:val="00AD68F5"/>
    <w:rsid w:val="00AD694C"/>
    <w:rsid w:val="00AD6E20"/>
    <w:rsid w:val="00AD6E4E"/>
    <w:rsid w:val="00AD7B5C"/>
    <w:rsid w:val="00AD7F5E"/>
    <w:rsid w:val="00AD7FA7"/>
    <w:rsid w:val="00AE0026"/>
    <w:rsid w:val="00AE00DC"/>
    <w:rsid w:val="00AE06A6"/>
    <w:rsid w:val="00AE06E6"/>
    <w:rsid w:val="00AE09FC"/>
    <w:rsid w:val="00AE0CD6"/>
    <w:rsid w:val="00AE0DE5"/>
    <w:rsid w:val="00AE0DEB"/>
    <w:rsid w:val="00AE1609"/>
    <w:rsid w:val="00AE1614"/>
    <w:rsid w:val="00AE1AB1"/>
    <w:rsid w:val="00AE1B1B"/>
    <w:rsid w:val="00AE1B99"/>
    <w:rsid w:val="00AE1D62"/>
    <w:rsid w:val="00AE1D79"/>
    <w:rsid w:val="00AE1FA5"/>
    <w:rsid w:val="00AE20B4"/>
    <w:rsid w:val="00AE225F"/>
    <w:rsid w:val="00AE25A0"/>
    <w:rsid w:val="00AE2912"/>
    <w:rsid w:val="00AE2BDA"/>
    <w:rsid w:val="00AE2FC9"/>
    <w:rsid w:val="00AE3179"/>
    <w:rsid w:val="00AE3211"/>
    <w:rsid w:val="00AE36FE"/>
    <w:rsid w:val="00AE3812"/>
    <w:rsid w:val="00AE399A"/>
    <w:rsid w:val="00AE3D7B"/>
    <w:rsid w:val="00AE4BF7"/>
    <w:rsid w:val="00AE50A5"/>
    <w:rsid w:val="00AE537F"/>
    <w:rsid w:val="00AE566B"/>
    <w:rsid w:val="00AE5F17"/>
    <w:rsid w:val="00AE6965"/>
    <w:rsid w:val="00AE7132"/>
    <w:rsid w:val="00AE71A5"/>
    <w:rsid w:val="00AE79AA"/>
    <w:rsid w:val="00AE7A43"/>
    <w:rsid w:val="00AE7AA2"/>
    <w:rsid w:val="00AE7B81"/>
    <w:rsid w:val="00AE7FDB"/>
    <w:rsid w:val="00AF02E3"/>
    <w:rsid w:val="00AF11D5"/>
    <w:rsid w:val="00AF1897"/>
    <w:rsid w:val="00AF1A77"/>
    <w:rsid w:val="00AF2140"/>
    <w:rsid w:val="00AF247B"/>
    <w:rsid w:val="00AF26CC"/>
    <w:rsid w:val="00AF2BF2"/>
    <w:rsid w:val="00AF357F"/>
    <w:rsid w:val="00AF403B"/>
    <w:rsid w:val="00AF5013"/>
    <w:rsid w:val="00AF57B1"/>
    <w:rsid w:val="00AF5C09"/>
    <w:rsid w:val="00AF5D83"/>
    <w:rsid w:val="00AF627C"/>
    <w:rsid w:val="00AF63A3"/>
    <w:rsid w:val="00AF6487"/>
    <w:rsid w:val="00AF6659"/>
    <w:rsid w:val="00AF66DC"/>
    <w:rsid w:val="00AF6A9E"/>
    <w:rsid w:val="00AF7007"/>
    <w:rsid w:val="00AF7836"/>
    <w:rsid w:val="00AF7952"/>
    <w:rsid w:val="00AF7B50"/>
    <w:rsid w:val="00B001D7"/>
    <w:rsid w:val="00B00488"/>
    <w:rsid w:val="00B01B62"/>
    <w:rsid w:val="00B02574"/>
    <w:rsid w:val="00B05240"/>
    <w:rsid w:val="00B05649"/>
    <w:rsid w:val="00B057CA"/>
    <w:rsid w:val="00B057E7"/>
    <w:rsid w:val="00B05D2E"/>
    <w:rsid w:val="00B060AD"/>
    <w:rsid w:val="00B06558"/>
    <w:rsid w:val="00B066B0"/>
    <w:rsid w:val="00B06930"/>
    <w:rsid w:val="00B06A8D"/>
    <w:rsid w:val="00B0707B"/>
    <w:rsid w:val="00B07575"/>
    <w:rsid w:val="00B078FA"/>
    <w:rsid w:val="00B07A5B"/>
    <w:rsid w:val="00B07B79"/>
    <w:rsid w:val="00B07D79"/>
    <w:rsid w:val="00B1035C"/>
    <w:rsid w:val="00B10544"/>
    <w:rsid w:val="00B1077F"/>
    <w:rsid w:val="00B11209"/>
    <w:rsid w:val="00B11334"/>
    <w:rsid w:val="00B119E0"/>
    <w:rsid w:val="00B12E60"/>
    <w:rsid w:val="00B138E4"/>
    <w:rsid w:val="00B13988"/>
    <w:rsid w:val="00B13D1A"/>
    <w:rsid w:val="00B1405A"/>
    <w:rsid w:val="00B1423F"/>
    <w:rsid w:val="00B15CDA"/>
    <w:rsid w:val="00B15CFC"/>
    <w:rsid w:val="00B15FE1"/>
    <w:rsid w:val="00B166EE"/>
    <w:rsid w:val="00B16D78"/>
    <w:rsid w:val="00B173D7"/>
    <w:rsid w:val="00B17713"/>
    <w:rsid w:val="00B17DD3"/>
    <w:rsid w:val="00B20177"/>
    <w:rsid w:val="00B20425"/>
    <w:rsid w:val="00B2065D"/>
    <w:rsid w:val="00B20738"/>
    <w:rsid w:val="00B2146B"/>
    <w:rsid w:val="00B2177E"/>
    <w:rsid w:val="00B21D9B"/>
    <w:rsid w:val="00B21E36"/>
    <w:rsid w:val="00B21FE2"/>
    <w:rsid w:val="00B220BD"/>
    <w:rsid w:val="00B220CB"/>
    <w:rsid w:val="00B22265"/>
    <w:rsid w:val="00B225FF"/>
    <w:rsid w:val="00B22637"/>
    <w:rsid w:val="00B22D25"/>
    <w:rsid w:val="00B22F04"/>
    <w:rsid w:val="00B230F1"/>
    <w:rsid w:val="00B232E3"/>
    <w:rsid w:val="00B234A3"/>
    <w:rsid w:val="00B24330"/>
    <w:rsid w:val="00B2466B"/>
    <w:rsid w:val="00B24B20"/>
    <w:rsid w:val="00B25044"/>
    <w:rsid w:val="00B25127"/>
    <w:rsid w:val="00B25392"/>
    <w:rsid w:val="00B256D3"/>
    <w:rsid w:val="00B25A1B"/>
    <w:rsid w:val="00B25B06"/>
    <w:rsid w:val="00B26B7A"/>
    <w:rsid w:val="00B26BA7"/>
    <w:rsid w:val="00B26F19"/>
    <w:rsid w:val="00B27019"/>
    <w:rsid w:val="00B27380"/>
    <w:rsid w:val="00B275BD"/>
    <w:rsid w:val="00B27692"/>
    <w:rsid w:val="00B279BD"/>
    <w:rsid w:val="00B27D04"/>
    <w:rsid w:val="00B27E16"/>
    <w:rsid w:val="00B305CA"/>
    <w:rsid w:val="00B30C61"/>
    <w:rsid w:val="00B30DC2"/>
    <w:rsid w:val="00B3127C"/>
    <w:rsid w:val="00B31CCE"/>
    <w:rsid w:val="00B3203A"/>
    <w:rsid w:val="00B32CA0"/>
    <w:rsid w:val="00B335E7"/>
    <w:rsid w:val="00B33723"/>
    <w:rsid w:val="00B337B3"/>
    <w:rsid w:val="00B337DB"/>
    <w:rsid w:val="00B33C16"/>
    <w:rsid w:val="00B3440C"/>
    <w:rsid w:val="00B34606"/>
    <w:rsid w:val="00B346D9"/>
    <w:rsid w:val="00B346FE"/>
    <w:rsid w:val="00B34A55"/>
    <w:rsid w:val="00B34C0B"/>
    <w:rsid w:val="00B34CDE"/>
    <w:rsid w:val="00B34F45"/>
    <w:rsid w:val="00B35AA4"/>
    <w:rsid w:val="00B35FA6"/>
    <w:rsid w:val="00B3676A"/>
    <w:rsid w:val="00B36AC2"/>
    <w:rsid w:val="00B3718A"/>
    <w:rsid w:val="00B373AB"/>
    <w:rsid w:val="00B37650"/>
    <w:rsid w:val="00B3780F"/>
    <w:rsid w:val="00B37B2C"/>
    <w:rsid w:val="00B37C4D"/>
    <w:rsid w:val="00B37E1F"/>
    <w:rsid w:val="00B402EC"/>
    <w:rsid w:val="00B4044B"/>
    <w:rsid w:val="00B40661"/>
    <w:rsid w:val="00B4079A"/>
    <w:rsid w:val="00B40E17"/>
    <w:rsid w:val="00B41144"/>
    <w:rsid w:val="00B42313"/>
    <w:rsid w:val="00B4269E"/>
    <w:rsid w:val="00B42DDE"/>
    <w:rsid w:val="00B432FC"/>
    <w:rsid w:val="00B43428"/>
    <w:rsid w:val="00B434E5"/>
    <w:rsid w:val="00B43584"/>
    <w:rsid w:val="00B43617"/>
    <w:rsid w:val="00B439C7"/>
    <w:rsid w:val="00B43B8C"/>
    <w:rsid w:val="00B43BA9"/>
    <w:rsid w:val="00B43BBE"/>
    <w:rsid w:val="00B43E19"/>
    <w:rsid w:val="00B440C4"/>
    <w:rsid w:val="00B4416E"/>
    <w:rsid w:val="00B442F1"/>
    <w:rsid w:val="00B44360"/>
    <w:rsid w:val="00B4453A"/>
    <w:rsid w:val="00B4470A"/>
    <w:rsid w:val="00B44D95"/>
    <w:rsid w:val="00B44F21"/>
    <w:rsid w:val="00B465E7"/>
    <w:rsid w:val="00B468B5"/>
    <w:rsid w:val="00B46985"/>
    <w:rsid w:val="00B46A7B"/>
    <w:rsid w:val="00B503F5"/>
    <w:rsid w:val="00B5054F"/>
    <w:rsid w:val="00B50CB7"/>
    <w:rsid w:val="00B51342"/>
    <w:rsid w:val="00B51423"/>
    <w:rsid w:val="00B51597"/>
    <w:rsid w:val="00B5173E"/>
    <w:rsid w:val="00B51AE2"/>
    <w:rsid w:val="00B526D2"/>
    <w:rsid w:val="00B52CDD"/>
    <w:rsid w:val="00B52F93"/>
    <w:rsid w:val="00B54931"/>
    <w:rsid w:val="00B54C10"/>
    <w:rsid w:val="00B558AF"/>
    <w:rsid w:val="00B55BC8"/>
    <w:rsid w:val="00B55C7D"/>
    <w:rsid w:val="00B56544"/>
    <w:rsid w:val="00B568AC"/>
    <w:rsid w:val="00B56C46"/>
    <w:rsid w:val="00B56FB5"/>
    <w:rsid w:val="00B5716B"/>
    <w:rsid w:val="00B572BF"/>
    <w:rsid w:val="00B57BA4"/>
    <w:rsid w:val="00B60E87"/>
    <w:rsid w:val="00B61094"/>
    <w:rsid w:val="00B610CF"/>
    <w:rsid w:val="00B612B1"/>
    <w:rsid w:val="00B6178F"/>
    <w:rsid w:val="00B617BA"/>
    <w:rsid w:val="00B618DD"/>
    <w:rsid w:val="00B61E82"/>
    <w:rsid w:val="00B61FEE"/>
    <w:rsid w:val="00B62308"/>
    <w:rsid w:val="00B62838"/>
    <w:rsid w:val="00B630E2"/>
    <w:rsid w:val="00B635E5"/>
    <w:rsid w:val="00B64289"/>
    <w:rsid w:val="00B642CA"/>
    <w:rsid w:val="00B6462A"/>
    <w:rsid w:val="00B64755"/>
    <w:rsid w:val="00B648C9"/>
    <w:rsid w:val="00B64C5E"/>
    <w:rsid w:val="00B64F85"/>
    <w:rsid w:val="00B64FF5"/>
    <w:rsid w:val="00B65543"/>
    <w:rsid w:val="00B65644"/>
    <w:rsid w:val="00B65D01"/>
    <w:rsid w:val="00B67951"/>
    <w:rsid w:val="00B67D8F"/>
    <w:rsid w:val="00B702FB"/>
    <w:rsid w:val="00B704EB"/>
    <w:rsid w:val="00B70DA2"/>
    <w:rsid w:val="00B70F07"/>
    <w:rsid w:val="00B7133F"/>
    <w:rsid w:val="00B71AE0"/>
    <w:rsid w:val="00B71CD4"/>
    <w:rsid w:val="00B71DAF"/>
    <w:rsid w:val="00B71F9E"/>
    <w:rsid w:val="00B72573"/>
    <w:rsid w:val="00B72A1E"/>
    <w:rsid w:val="00B72BE5"/>
    <w:rsid w:val="00B72FF9"/>
    <w:rsid w:val="00B73238"/>
    <w:rsid w:val="00B73450"/>
    <w:rsid w:val="00B7388A"/>
    <w:rsid w:val="00B73B7E"/>
    <w:rsid w:val="00B73BBB"/>
    <w:rsid w:val="00B73F21"/>
    <w:rsid w:val="00B74B50"/>
    <w:rsid w:val="00B75196"/>
    <w:rsid w:val="00B759E4"/>
    <w:rsid w:val="00B76FC5"/>
    <w:rsid w:val="00B77D90"/>
    <w:rsid w:val="00B804D1"/>
    <w:rsid w:val="00B80830"/>
    <w:rsid w:val="00B810D7"/>
    <w:rsid w:val="00B81218"/>
    <w:rsid w:val="00B81587"/>
    <w:rsid w:val="00B81C0C"/>
    <w:rsid w:val="00B821E0"/>
    <w:rsid w:val="00B82532"/>
    <w:rsid w:val="00B8254C"/>
    <w:rsid w:val="00B82980"/>
    <w:rsid w:val="00B82E5C"/>
    <w:rsid w:val="00B83848"/>
    <w:rsid w:val="00B83D77"/>
    <w:rsid w:val="00B844FD"/>
    <w:rsid w:val="00B84B1F"/>
    <w:rsid w:val="00B84DEC"/>
    <w:rsid w:val="00B84F72"/>
    <w:rsid w:val="00B85536"/>
    <w:rsid w:val="00B85A01"/>
    <w:rsid w:val="00B85C07"/>
    <w:rsid w:val="00B85DEB"/>
    <w:rsid w:val="00B860AC"/>
    <w:rsid w:val="00B862AE"/>
    <w:rsid w:val="00B86811"/>
    <w:rsid w:val="00B86907"/>
    <w:rsid w:val="00B86AB6"/>
    <w:rsid w:val="00B86CE1"/>
    <w:rsid w:val="00B870A1"/>
    <w:rsid w:val="00B87316"/>
    <w:rsid w:val="00B8757A"/>
    <w:rsid w:val="00B8765D"/>
    <w:rsid w:val="00B87694"/>
    <w:rsid w:val="00B90855"/>
    <w:rsid w:val="00B9088D"/>
    <w:rsid w:val="00B9091E"/>
    <w:rsid w:val="00B90A3F"/>
    <w:rsid w:val="00B9101C"/>
    <w:rsid w:val="00B9116A"/>
    <w:rsid w:val="00B913A2"/>
    <w:rsid w:val="00B915A7"/>
    <w:rsid w:val="00B91817"/>
    <w:rsid w:val="00B91913"/>
    <w:rsid w:val="00B91C0E"/>
    <w:rsid w:val="00B91F4D"/>
    <w:rsid w:val="00B925A9"/>
    <w:rsid w:val="00B92A17"/>
    <w:rsid w:val="00B93749"/>
    <w:rsid w:val="00B9395D"/>
    <w:rsid w:val="00B94144"/>
    <w:rsid w:val="00B9423F"/>
    <w:rsid w:val="00B942B3"/>
    <w:rsid w:val="00B9436D"/>
    <w:rsid w:val="00B9469E"/>
    <w:rsid w:val="00B94952"/>
    <w:rsid w:val="00B94A5C"/>
    <w:rsid w:val="00B94AA6"/>
    <w:rsid w:val="00B94BD6"/>
    <w:rsid w:val="00B94C5E"/>
    <w:rsid w:val="00B95044"/>
    <w:rsid w:val="00B9514C"/>
    <w:rsid w:val="00B9538C"/>
    <w:rsid w:val="00B95456"/>
    <w:rsid w:val="00B95704"/>
    <w:rsid w:val="00B95A3C"/>
    <w:rsid w:val="00B95B4B"/>
    <w:rsid w:val="00B95B4D"/>
    <w:rsid w:val="00B95BB1"/>
    <w:rsid w:val="00B96052"/>
    <w:rsid w:val="00B967BE"/>
    <w:rsid w:val="00B96C35"/>
    <w:rsid w:val="00B96CE9"/>
    <w:rsid w:val="00B96F89"/>
    <w:rsid w:val="00B97070"/>
    <w:rsid w:val="00B97381"/>
    <w:rsid w:val="00B97473"/>
    <w:rsid w:val="00B9750D"/>
    <w:rsid w:val="00B977F4"/>
    <w:rsid w:val="00BA055A"/>
    <w:rsid w:val="00BA0A2A"/>
    <w:rsid w:val="00BA0CEB"/>
    <w:rsid w:val="00BA0D50"/>
    <w:rsid w:val="00BA0D9D"/>
    <w:rsid w:val="00BA0FB7"/>
    <w:rsid w:val="00BA1740"/>
    <w:rsid w:val="00BA1822"/>
    <w:rsid w:val="00BA1B06"/>
    <w:rsid w:val="00BA2D32"/>
    <w:rsid w:val="00BA2D68"/>
    <w:rsid w:val="00BA2DBF"/>
    <w:rsid w:val="00BA2FC7"/>
    <w:rsid w:val="00BA3897"/>
    <w:rsid w:val="00BA440A"/>
    <w:rsid w:val="00BA4561"/>
    <w:rsid w:val="00BA4A84"/>
    <w:rsid w:val="00BA5546"/>
    <w:rsid w:val="00BA56C3"/>
    <w:rsid w:val="00BA5852"/>
    <w:rsid w:val="00BA5FD3"/>
    <w:rsid w:val="00BA63C8"/>
    <w:rsid w:val="00BA70B5"/>
    <w:rsid w:val="00BA7857"/>
    <w:rsid w:val="00BB00DA"/>
    <w:rsid w:val="00BB01A1"/>
    <w:rsid w:val="00BB036A"/>
    <w:rsid w:val="00BB04CB"/>
    <w:rsid w:val="00BB0500"/>
    <w:rsid w:val="00BB0FB3"/>
    <w:rsid w:val="00BB13EA"/>
    <w:rsid w:val="00BB1F5B"/>
    <w:rsid w:val="00BB1F6E"/>
    <w:rsid w:val="00BB3787"/>
    <w:rsid w:val="00BB43A4"/>
    <w:rsid w:val="00BB4704"/>
    <w:rsid w:val="00BB6188"/>
    <w:rsid w:val="00BB6197"/>
    <w:rsid w:val="00BB62B0"/>
    <w:rsid w:val="00BB64CF"/>
    <w:rsid w:val="00BB659E"/>
    <w:rsid w:val="00BB65D0"/>
    <w:rsid w:val="00BB65F2"/>
    <w:rsid w:val="00BB66BB"/>
    <w:rsid w:val="00BB6C1F"/>
    <w:rsid w:val="00BB7191"/>
    <w:rsid w:val="00BB7C15"/>
    <w:rsid w:val="00BB7D31"/>
    <w:rsid w:val="00BB7F50"/>
    <w:rsid w:val="00BC05C4"/>
    <w:rsid w:val="00BC0723"/>
    <w:rsid w:val="00BC0934"/>
    <w:rsid w:val="00BC11CA"/>
    <w:rsid w:val="00BC1287"/>
    <w:rsid w:val="00BC1780"/>
    <w:rsid w:val="00BC1793"/>
    <w:rsid w:val="00BC1D82"/>
    <w:rsid w:val="00BC2333"/>
    <w:rsid w:val="00BC35C1"/>
    <w:rsid w:val="00BC3877"/>
    <w:rsid w:val="00BC3BB9"/>
    <w:rsid w:val="00BC3BF6"/>
    <w:rsid w:val="00BC3FCC"/>
    <w:rsid w:val="00BC4103"/>
    <w:rsid w:val="00BC445D"/>
    <w:rsid w:val="00BC4CAA"/>
    <w:rsid w:val="00BC4CC9"/>
    <w:rsid w:val="00BC4E6E"/>
    <w:rsid w:val="00BC5314"/>
    <w:rsid w:val="00BC5604"/>
    <w:rsid w:val="00BC58B9"/>
    <w:rsid w:val="00BC5F12"/>
    <w:rsid w:val="00BC63F5"/>
    <w:rsid w:val="00BC653A"/>
    <w:rsid w:val="00BC663E"/>
    <w:rsid w:val="00BC6C58"/>
    <w:rsid w:val="00BC709C"/>
    <w:rsid w:val="00BC74C3"/>
    <w:rsid w:val="00BC769B"/>
    <w:rsid w:val="00BC775F"/>
    <w:rsid w:val="00BD03B3"/>
    <w:rsid w:val="00BD08C3"/>
    <w:rsid w:val="00BD0A2C"/>
    <w:rsid w:val="00BD14FE"/>
    <w:rsid w:val="00BD1942"/>
    <w:rsid w:val="00BD1A38"/>
    <w:rsid w:val="00BD281B"/>
    <w:rsid w:val="00BD2B6E"/>
    <w:rsid w:val="00BD2C40"/>
    <w:rsid w:val="00BD32BD"/>
    <w:rsid w:val="00BD3735"/>
    <w:rsid w:val="00BD3A01"/>
    <w:rsid w:val="00BD4214"/>
    <w:rsid w:val="00BD4F1A"/>
    <w:rsid w:val="00BD54DB"/>
    <w:rsid w:val="00BD58A1"/>
    <w:rsid w:val="00BD58C1"/>
    <w:rsid w:val="00BD5A79"/>
    <w:rsid w:val="00BD6226"/>
    <w:rsid w:val="00BD6230"/>
    <w:rsid w:val="00BD625E"/>
    <w:rsid w:val="00BD637B"/>
    <w:rsid w:val="00BD65F0"/>
    <w:rsid w:val="00BD6E09"/>
    <w:rsid w:val="00BD6FD1"/>
    <w:rsid w:val="00BE01EE"/>
    <w:rsid w:val="00BE03C6"/>
    <w:rsid w:val="00BE0959"/>
    <w:rsid w:val="00BE0AC6"/>
    <w:rsid w:val="00BE0CA3"/>
    <w:rsid w:val="00BE0D89"/>
    <w:rsid w:val="00BE0EE8"/>
    <w:rsid w:val="00BE109F"/>
    <w:rsid w:val="00BE1348"/>
    <w:rsid w:val="00BE144B"/>
    <w:rsid w:val="00BE2DCA"/>
    <w:rsid w:val="00BE3036"/>
    <w:rsid w:val="00BE3D7F"/>
    <w:rsid w:val="00BE4169"/>
    <w:rsid w:val="00BE41B4"/>
    <w:rsid w:val="00BE43C2"/>
    <w:rsid w:val="00BE4707"/>
    <w:rsid w:val="00BE4AB4"/>
    <w:rsid w:val="00BE4CC1"/>
    <w:rsid w:val="00BE5082"/>
    <w:rsid w:val="00BE5ED3"/>
    <w:rsid w:val="00BE5ED9"/>
    <w:rsid w:val="00BE6063"/>
    <w:rsid w:val="00BE60FA"/>
    <w:rsid w:val="00BE636F"/>
    <w:rsid w:val="00BE69D8"/>
    <w:rsid w:val="00BE6E9E"/>
    <w:rsid w:val="00BE713C"/>
    <w:rsid w:val="00BE72E6"/>
    <w:rsid w:val="00BE7679"/>
    <w:rsid w:val="00BE79BA"/>
    <w:rsid w:val="00BE7DD3"/>
    <w:rsid w:val="00BF0218"/>
    <w:rsid w:val="00BF03E2"/>
    <w:rsid w:val="00BF0686"/>
    <w:rsid w:val="00BF0DB7"/>
    <w:rsid w:val="00BF0E09"/>
    <w:rsid w:val="00BF18EA"/>
    <w:rsid w:val="00BF1E9E"/>
    <w:rsid w:val="00BF2A81"/>
    <w:rsid w:val="00BF2EA0"/>
    <w:rsid w:val="00BF378A"/>
    <w:rsid w:val="00BF4608"/>
    <w:rsid w:val="00BF4801"/>
    <w:rsid w:val="00BF4B1C"/>
    <w:rsid w:val="00BF5141"/>
    <w:rsid w:val="00BF55E9"/>
    <w:rsid w:val="00BF5865"/>
    <w:rsid w:val="00BF5AB4"/>
    <w:rsid w:val="00BF5E71"/>
    <w:rsid w:val="00BF607A"/>
    <w:rsid w:val="00BF67A1"/>
    <w:rsid w:val="00BF6A68"/>
    <w:rsid w:val="00BF78AE"/>
    <w:rsid w:val="00BF7A5A"/>
    <w:rsid w:val="00BF7B8D"/>
    <w:rsid w:val="00C001A1"/>
    <w:rsid w:val="00C004B0"/>
    <w:rsid w:val="00C00656"/>
    <w:rsid w:val="00C00F85"/>
    <w:rsid w:val="00C01106"/>
    <w:rsid w:val="00C014EE"/>
    <w:rsid w:val="00C02142"/>
    <w:rsid w:val="00C0236B"/>
    <w:rsid w:val="00C02465"/>
    <w:rsid w:val="00C02516"/>
    <w:rsid w:val="00C0264F"/>
    <w:rsid w:val="00C02A08"/>
    <w:rsid w:val="00C02B53"/>
    <w:rsid w:val="00C03281"/>
    <w:rsid w:val="00C037CF"/>
    <w:rsid w:val="00C03B75"/>
    <w:rsid w:val="00C0433C"/>
    <w:rsid w:val="00C043BE"/>
    <w:rsid w:val="00C04AD5"/>
    <w:rsid w:val="00C04EEE"/>
    <w:rsid w:val="00C056BA"/>
    <w:rsid w:val="00C05846"/>
    <w:rsid w:val="00C05AE3"/>
    <w:rsid w:val="00C05D77"/>
    <w:rsid w:val="00C065FF"/>
    <w:rsid w:val="00C067AD"/>
    <w:rsid w:val="00C06DD9"/>
    <w:rsid w:val="00C06F4C"/>
    <w:rsid w:val="00C07257"/>
    <w:rsid w:val="00C073FF"/>
    <w:rsid w:val="00C07482"/>
    <w:rsid w:val="00C074F2"/>
    <w:rsid w:val="00C07627"/>
    <w:rsid w:val="00C076BC"/>
    <w:rsid w:val="00C076C4"/>
    <w:rsid w:val="00C10013"/>
    <w:rsid w:val="00C10181"/>
    <w:rsid w:val="00C111BD"/>
    <w:rsid w:val="00C117B9"/>
    <w:rsid w:val="00C11CDF"/>
    <w:rsid w:val="00C12398"/>
    <w:rsid w:val="00C124D4"/>
    <w:rsid w:val="00C129A1"/>
    <w:rsid w:val="00C12A33"/>
    <w:rsid w:val="00C12E4A"/>
    <w:rsid w:val="00C12F29"/>
    <w:rsid w:val="00C1357D"/>
    <w:rsid w:val="00C137D3"/>
    <w:rsid w:val="00C13F7E"/>
    <w:rsid w:val="00C141BF"/>
    <w:rsid w:val="00C14321"/>
    <w:rsid w:val="00C14884"/>
    <w:rsid w:val="00C14A79"/>
    <w:rsid w:val="00C1505E"/>
    <w:rsid w:val="00C151DE"/>
    <w:rsid w:val="00C151FA"/>
    <w:rsid w:val="00C15CF0"/>
    <w:rsid w:val="00C1629F"/>
    <w:rsid w:val="00C16391"/>
    <w:rsid w:val="00C16D23"/>
    <w:rsid w:val="00C16DF5"/>
    <w:rsid w:val="00C170D3"/>
    <w:rsid w:val="00C1710D"/>
    <w:rsid w:val="00C174CF"/>
    <w:rsid w:val="00C17629"/>
    <w:rsid w:val="00C176B0"/>
    <w:rsid w:val="00C17862"/>
    <w:rsid w:val="00C17D1A"/>
    <w:rsid w:val="00C2024E"/>
    <w:rsid w:val="00C20308"/>
    <w:rsid w:val="00C2030F"/>
    <w:rsid w:val="00C2031B"/>
    <w:rsid w:val="00C20376"/>
    <w:rsid w:val="00C20690"/>
    <w:rsid w:val="00C20AA9"/>
    <w:rsid w:val="00C20D6C"/>
    <w:rsid w:val="00C215DE"/>
    <w:rsid w:val="00C21983"/>
    <w:rsid w:val="00C21EED"/>
    <w:rsid w:val="00C22265"/>
    <w:rsid w:val="00C22289"/>
    <w:rsid w:val="00C222F2"/>
    <w:rsid w:val="00C22408"/>
    <w:rsid w:val="00C22639"/>
    <w:rsid w:val="00C22B39"/>
    <w:rsid w:val="00C2321B"/>
    <w:rsid w:val="00C23603"/>
    <w:rsid w:val="00C23752"/>
    <w:rsid w:val="00C23761"/>
    <w:rsid w:val="00C23C13"/>
    <w:rsid w:val="00C23CD4"/>
    <w:rsid w:val="00C23D8A"/>
    <w:rsid w:val="00C24194"/>
    <w:rsid w:val="00C24227"/>
    <w:rsid w:val="00C24435"/>
    <w:rsid w:val="00C2493B"/>
    <w:rsid w:val="00C24F3C"/>
    <w:rsid w:val="00C25197"/>
    <w:rsid w:val="00C2571A"/>
    <w:rsid w:val="00C25ADD"/>
    <w:rsid w:val="00C25CBC"/>
    <w:rsid w:val="00C25FBE"/>
    <w:rsid w:val="00C2605E"/>
    <w:rsid w:val="00C261F5"/>
    <w:rsid w:val="00C26216"/>
    <w:rsid w:val="00C26678"/>
    <w:rsid w:val="00C266C5"/>
    <w:rsid w:val="00C267E8"/>
    <w:rsid w:val="00C26A04"/>
    <w:rsid w:val="00C27028"/>
    <w:rsid w:val="00C27543"/>
    <w:rsid w:val="00C27AF6"/>
    <w:rsid w:val="00C27BCE"/>
    <w:rsid w:val="00C30986"/>
    <w:rsid w:val="00C31325"/>
    <w:rsid w:val="00C31327"/>
    <w:rsid w:val="00C31754"/>
    <w:rsid w:val="00C31830"/>
    <w:rsid w:val="00C3203F"/>
    <w:rsid w:val="00C3233A"/>
    <w:rsid w:val="00C32C1D"/>
    <w:rsid w:val="00C33745"/>
    <w:rsid w:val="00C350EE"/>
    <w:rsid w:val="00C35ABD"/>
    <w:rsid w:val="00C35F6F"/>
    <w:rsid w:val="00C360F1"/>
    <w:rsid w:val="00C363A7"/>
    <w:rsid w:val="00C365C3"/>
    <w:rsid w:val="00C369B8"/>
    <w:rsid w:val="00C371E6"/>
    <w:rsid w:val="00C37434"/>
    <w:rsid w:val="00C37563"/>
    <w:rsid w:val="00C37A80"/>
    <w:rsid w:val="00C40652"/>
    <w:rsid w:val="00C40A29"/>
    <w:rsid w:val="00C40BD6"/>
    <w:rsid w:val="00C4107D"/>
    <w:rsid w:val="00C41219"/>
    <w:rsid w:val="00C4126F"/>
    <w:rsid w:val="00C42134"/>
    <w:rsid w:val="00C429A6"/>
    <w:rsid w:val="00C42B2A"/>
    <w:rsid w:val="00C42C7E"/>
    <w:rsid w:val="00C42F74"/>
    <w:rsid w:val="00C43737"/>
    <w:rsid w:val="00C43ED4"/>
    <w:rsid w:val="00C441FA"/>
    <w:rsid w:val="00C44203"/>
    <w:rsid w:val="00C442F0"/>
    <w:rsid w:val="00C44307"/>
    <w:rsid w:val="00C44346"/>
    <w:rsid w:val="00C44B5E"/>
    <w:rsid w:val="00C44FEB"/>
    <w:rsid w:val="00C45FA0"/>
    <w:rsid w:val="00C4666D"/>
    <w:rsid w:val="00C46991"/>
    <w:rsid w:val="00C47404"/>
    <w:rsid w:val="00C47503"/>
    <w:rsid w:val="00C478EF"/>
    <w:rsid w:val="00C501AA"/>
    <w:rsid w:val="00C5036A"/>
    <w:rsid w:val="00C50803"/>
    <w:rsid w:val="00C50A0A"/>
    <w:rsid w:val="00C50A23"/>
    <w:rsid w:val="00C50E03"/>
    <w:rsid w:val="00C5126E"/>
    <w:rsid w:val="00C5172C"/>
    <w:rsid w:val="00C53725"/>
    <w:rsid w:val="00C539ED"/>
    <w:rsid w:val="00C53FED"/>
    <w:rsid w:val="00C545FF"/>
    <w:rsid w:val="00C548C8"/>
    <w:rsid w:val="00C55654"/>
    <w:rsid w:val="00C55EA4"/>
    <w:rsid w:val="00C5682E"/>
    <w:rsid w:val="00C56BAE"/>
    <w:rsid w:val="00C56F1B"/>
    <w:rsid w:val="00C571AB"/>
    <w:rsid w:val="00C57289"/>
    <w:rsid w:val="00C57715"/>
    <w:rsid w:val="00C57FF4"/>
    <w:rsid w:val="00C604DF"/>
    <w:rsid w:val="00C60844"/>
    <w:rsid w:val="00C6084C"/>
    <w:rsid w:val="00C60920"/>
    <w:rsid w:val="00C60927"/>
    <w:rsid w:val="00C61761"/>
    <w:rsid w:val="00C61FAB"/>
    <w:rsid w:val="00C6267A"/>
    <w:rsid w:val="00C6297F"/>
    <w:rsid w:val="00C62A0A"/>
    <w:rsid w:val="00C63006"/>
    <w:rsid w:val="00C631E8"/>
    <w:rsid w:val="00C64F24"/>
    <w:rsid w:val="00C64F8C"/>
    <w:rsid w:val="00C6506B"/>
    <w:rsid w:val="00C650DA"/>
    <w:rsid w:val="00C6533D"/>
    <w:rsid w:val="00C653A2"/>
    <w:rsid w:val="00C657ED"/>
    <w:rsid w:val="00C65822"/>
    <w:rsid w:val="00C65858"/>
    <w:rsid w:val="00C660FF"/>
    <w:rsid w:val="00C66719"/>
    <w:rsid w:val="00C667AC"/>
    <w:rsid w:val="00C67688"/>
    <w:rsid w:val="00C676EE"/>
    <w:rsid w:val="00C6780B"/>
    <w:rsid w:val="00C708C9"/>
    <w:rsid w:val="00C70DC3"/>
    <w:rsid w:val="00C70E37"/>
    <w:rsid w:val="00C70E93"/>
    <w:rsid w:val="00C714FC"/>
    <w:rsid w:val="00C718F7"/>
    <w:rsid w:val="00C71E8F"/>
    <w:rsid w:val="00C7214A"/>
    <w:rsid w:val="00C7244A"/>
    <w:rsid w:val="00C72A31"/>
    <w:rsid w:val="00C73D01"/>
    <w:rsid w:val="00C73F9A"/>
    <w:rsid w:val="00C74139"/>
    <w:rsid w:val="00C74402"/>
    <w:rsid w:val="00C7464C"/>
    <w:rsid w:val="00C750E4"/>
    <w:rsid w:val="00C75561"/>
    <w:rsid w:val="00C76F5B"/>
    <w:rsid w:val="00C770C5"/>
    <w:rsid w:val="00C7762C"/>
    <w:rsid w:val="00C77B31"/>
    <w:rsid w:val="00C77CC6"/>
    <w:rsid w:val="00C77EA9"/>
    <w:rsid w:val="00C80094"/>
    <w:rsid w:val="00C8029A"/>
    <w:rsid w:val="00C805DC"/>
    <w:rsid w:val="00C81167"/>
    <w:rsid w:val="00C81647"/>
    <w:rsid w:val="00C81870"/>
    <w:rsid w:val="00C819A9"/>
    <w:rsid w:val="00C81AE7"/>
    <w:rsid w:val="00C81F15"/>
    <w:rsid w:val="00C820D4"/>
    <w:rsid w:val="00C82559"/>
    <w:rsid w:val="00C827D3"/>
    <w:rsid w:val="00C8316C"/>
    <w:rsid w:val="00C83634"/>
    <w:rsid w:val="00C836CF"/>
    <w:rsid w:val="00C83971"/>
    <w:rsid w:val="00C83CD0"/>
    <w:rsid w:val="00C83E36"/>
    <w:rsid w:val="00C83E65"/>
    <w:rsid w:val="00C842EF"/>
    <w:rsid w:val="00C844FC"/>
    <w:rsid w:val="00C849F6"/>
    <w:rsid w:val="00C84D43"/>
    <w:rsid w:val="00C85183"/>
    <w:rsid w:val="00C853F6"/>
    <w:rsid w:val="00C85909"/>
    <w:rsid w:val="00C859EC"/>
    <w:rsid w:val="00C863D9"/>
    <w:rsid w:val="00C8657C"/>
    <w:rsid w:val="00C865F9"/>
    <w:rsid w:val="00C866DD"/>
    <w:rsid w:val="00C86756"/>
    <w:rsid w:val="00C8680A"/>
    <w:rsid w:val="00C8764B"/>
    <w:rsid w:val="00C876B7"/>
    <w:rsid w:val="00C87AE3"/>
    <w:rsid w:val="00C87DAA"/>
    <w:rsid w:val="00C900D7"/>
    <w:rsid w:val="00C900F3"/>
    <w:rsid w:val="00C90507"/>
    <w:rsid w:val="00C908B6"/>
    <w:rsid w:val="00C90E2E"/>
    <w:rsid w:val="00C91D42"/>
    <w:rsid w:val="00C91FE3"/>
    <w:rsid w:val="00C92056"/>
    <w:rsid w:val="00C9216C"/>
    <w:rsid w:val="00C92B05"/>
    <w:rsid w:val="00C92C86"/>
    <w:rsid w:val="00C930D4"/>
    <w:rsid w:val="00C934A6"/>
    <w:rsid w:val="00C93C4F"/>
    <w:rsid w:val="00C94DA2"/>
    <w:rsid w:val="00C95505"/>
    <w:rsid w:val="00C95576"/>
    <w:rsid w:val="00C95D9A"/>
    <w:rsid w:val="00C96367"/>
    <w:rsid w:val="00C96669"/>
    <w:rsid w:val="00C974A6"/>
    <w:rsid w:val="00C976D6"/>
    <w:rsid w:val="00C979C5"/>
    <w:rsid w:val="00C97CC8"/>
    <w:rsid w:val="00CA0467"/>
    <w:rsid w:val="00CA059D"/>
    <w:rsid w:val="00CA0C3F"/>
    <w:rsid w:val="00CA1288"/>
    <w:rsid w:val="00CA12DE"/>
    <w:rsid w:val="00CA1395"/>
    <w:rsid w:val="00CA14CB"/>
    <w:rsid w:val="00CA14DF"/>
    <w:rsid w:val="00CA1AD2"/>
    <w:rsid w:val="00CA1B69"/>
    <w:rsid w:val="00CA239A"/>
    <w:rsid w:val="00CA271F"/>
    <w:rsid w:val="00CA2ABE"/>
    <w:rsid w:val="00CA3227"/>
    <w:rsid w:val="00CA36DC"/>
    <w:rsid w:val="00CA3A33"/>
    <w:rsid w:val="00CA3D57"/>
    <w:rsid w:val="00CA43E9"/>
    <w:rsid w:val="00CA45F0"/>
    <w:rsid w:val="00CA4A9D"/>
    <w:rsid w:val="00CA4C14"/>
    <w:rsid w:val="00CA4CC6"/>
    <w:rsid w:val="00CA55F8"/>
    <w:rsid w:val="00CA5F2E"/>
    <w:rsid w:val="00CA6070"/>
    <w:rsid w:val="00CA637A"/>
    <w:rsid w:val="00CA6529"/>
    <w:rsid w:val="00CA6597"/>
    <w:rsid w:val="00CA6733"/>
    <w:rsid w:val="00CA6C6B"/>
    <w:rsid w:val="00CA7002"/>
    <w:rsid w:val="00CA77A5"/>
    <w:rsid w:val="00CA7CEA"/>
    <w:rsid w:val="00CA7DA7"/>
    <w:rsid w:val="00CB07C9"/>
    <w:rsid w:val="00CB12AD"/>
    <w:rsid w:val="00CB1616"/>
    <w:rsid w:val="00CB171C"/>
    <w:rsid w:val="00CB284B"/>
    <w:rsid w:val="00CB2FC6"/>
    <w:rsid w:val="00CB2FE5"/>
    <w:rsid w:val="00CB3572"/>
    <w:rsid w:val="00CB3577"/>
    <w:rsid w:val="00CB38E3"/>
    <w:rsid w:val="00CB4606"/>
    <w:rsid w:val="00CB4872"/>
    <w:rsid w:val="00CB4AE5"/>
    <w:rsid w:val="00CB5C9C"/>
    <w:rsid w:val="00CB625E"/>
    <w:rsid w:val="00CB6635"/>
    <w:rsid w:val="00CB671C"/>
    <w:rsid w:val="00CB6E1F"/>
    <w:rsid w:val="00CB725E"/>
    <w:rsid w:val="00CB75AE"/>
    <w:rsid w:val="00CB77D5"/>
    <w:rsid w:val="00CB7829"/>
    <w:rsid w:val="00CB79F3"/>
    <w:rsid w:val="00CB7B94"/>
    <w:rsid w:val="00CB7FE0"/>
    <w:rsid w:val="00CC0210"/>
    <w:rsid w:val="00CC0648"/>
    <w:rsid w:val="00CC0B90"/>
    <w:rsid w:val="00CC0D38"/>
    <w:rsid w:val="00CC0E5F"/>
    <w:rsid w:val="00CC1078"/>
    <w:rsid w:val="00CC1087"/>
    <w:rsid w:val="00CC1102"/>
    <w:rsid w:val="00CC1524"/>
    <w:rsid w:val="00CC1B33"/>
    <w:rsid w:val="00CC1DCD"/>
    <w:rsid w:val="00CC2451"/>
    <w:rsid w:val="00CC26F8"/>
    <w:rsid w:val="00CC273A"/>
    <w:rsid w:val="00CC2E8E"/>
    <w:rsid w:val="00CC399A"/>
    <w:rsid w:val="00CC4AE8"/>
    <w:rsid w:val="00CC4DFA"/>
    <w:rsid w:val="00CC58B6"/>
    <w:rsid w:val="00CC5DBF"/>
    <w:rsid w:val="00CC65C7"/>
    <w:rsid w:val="00CC6895"/>
    <w:rsid w:val="00CC6E67"/>
    <w:rsid w:val="00CC7004"/>
    <w:rsid w:val="00CC75AB"/>
    <w:rsid w:val="00CC7A61"/>
    <w:rsid w:val="00CC7B04"/>
    <w:rsid w:val="00CD0117"/>
    <w:rsid w:val="00CD0872"/>
    <w:rsid w:val="00CD0EAB"/>
    <w:rsid w:val="00CD15E1"/>
    <w:rsid w:val="00CD182B"/>
    <w:rsid w:val="00CD1923"/>
    <w:rsid w:val="00CD1993"/>
    <w:rsid w:val="00CD1A63"/>
    <w:rsid w:val="00CD2139"/>
    <w:rsid w:val="00CD26AD"/>
    <w:rsid w:val="00CD27C0"/>
    <w:rsid w:val="00CD2A19"/>
    <w:rsid w:val="00CD2BE1"/>
    <w:rsid w:val="00CD2C22"/>
    <w:rsid w:val="00CD3277"/>
    <w:rsid w:val="00CD344C"/>
    <w:rsid w:val="00CD3C21"/>
    <w:rsid w:val="00CD3CCB"/>
    <w:rsid w:val="00CD3CD6"/>
    <w:rsid w:val="00CD4075"/>
    <w:rsid w:val="00CD4243"/>
    <w:rsid w:val="00CD4ADD"/>
    <w:rsid w:val="00CD55F1"/>
    <w:rsid w:val="00CD5F2A"/>
    <w:rsid w:val="00CD6450"/>
    <w:rsid w:val="00CD6AC2"/>
    <w:rsid w:val="00CD6BBD"/>
    <w:rsid w:val="00CD7D18"/>
    <w:rsid w:val="00CD7EED"/>
    <w:rsid w:val="00CE03C4"/>
    <w:rsid w:val="00CE06CE"/>
    <w:rsid w:val="00CE077D"/>
    <w:rsid w:val="00CE0FB8"/>
    <w:rsid w:val="00CE1035"/>
    <w:rsid w:val="00CE1D21"/>
    <w:rsid w:val="00CE28A2"/>
    <w:rsid w:val="00CE2D09"/>
    <w:rsid w:val="00CE3C03"/>
    <w:rsid w:val="00CE3C85"/>
    <w:rsid w:val="00CE3CBD"/>
    <w:rsid w:val="00CE447D"/>
    <w:rsid w:val="00CE4786"/>
    <w:rsid w:val="00CE56FF"/>
    <w:rsid w:val="00CE5976"/>
    <w:rsid w:val="00CE5D9E"/>
    <w:rsid w:val="00CE613B"/>
    <w:rsid w:val="00CE626C"/>
    <w:rsid w:val="00CE6CA9"/>
    <w:rsid w:val="00CE6D34"/>
    <w:rsid w:val="00CE73B8"/>
    <w:rsid w:val="00CE7494"/>
    <w:rsid w:val="00CE75E2"/>
    <w:rsid w:val="00CE7E12"/>
    <w:rsid w:val="00CF071D"/>
    <w:rsid w:val="00CF0AD2"/>
    <w:rsid w:val="00CF0B2F"/>
    <w:rsid w:val="00CF0E67"/>
    <w:rsid w:val="00CF130E"/>
    <w:rsid w:val="00CF2114"/>
    <w:rsid w:val="00CF269B"/>
    <w:rsid w:val="00CF28AD"/>
    <w:rsid w:val="00CF2BAC"/>
    <w:rsid w:val="00CF3147"/>
    <w:rsid w:val="00CF329C"/>
    <w:rsid w:val="00CF36BF"/>
    <w:rsid w:val="00CF3D25"/>
    <w:rsid w:val="00CF425B"/>
    <w:rsid w:val="00CF45D2"/>
    <w:rsid w:val="00CF4EAF"/>
    <w:rsid w:val="00CF51F3"/>
    <w:rsid w:val="00CF5A58"/>
    <w:rsid w:val="00CF5EBB"/>
    <w:rsid w:val="00CF68D9"/>
    <w:rsid w:val="00CF6BD4"/>
    <w:rsid w:val="00CF70CB"/>
    <w:rsid w:val="00CF7135"/>
    <w:rsid w:val="00CF7333"/>
    <w:rsid w:val="00CF7DA0"/>
    <w:rsid w:val="00D00107"/>
    <w:rsid w:val="00D00246"/>
    <w:rsid w:val="00D009BB"/>
    <w:rsid w:val="00D00BE7"/>
    <w:rsid w:val="00D01063"/>
    <w:rsid w:val="00D013A7"/>
    <w:rsid w:val="00D01431"/>
    <w:rsid w:val="00D015F5"/>
    <w:rsid w:val="00D01A8D"/>
    <w:rsid w:val="00D01B0E"/>
    <w:rsid w:val="00D01CF6"/>
    <w:rsid w:val="00D02E5D"/>
    <w:rsid w:val="00D02EF5"/>
    <w:rsid w:val="00D032F5"/>
    <w:rsid w:val="00D03531"/>
    <w:rsid w:val="00D03820"/>
    <w:rsid w:val="00D03846"/>
    <w:rsid w:val="00D03AE9"/>
    <w:rsid w:val="00D0430D"/>
    <w:rsid w:val="00D0483A"/>
    <w:rsid w:val="00D05641"/>
    <w:rsid w:val="00D058C2"/>
    <w:rsid w:val="00D05D6E"/>
    <w:rsid w:val="00D06BB6"/>
    <w:rsid w:val="00D0718A"/>
    <w:rsid w:val="00D0765B"/>
    <w:rsid w:val="00D07B47"/>
    <w:rsid w:val="00D07B82"/>
    <w:rsid w:val="00D101C2"/>
    <w:rsid w:val="00D1033E"/>
    <w:rsid w:val="00D10520"/>
    <w:rsid w:val="00D105AE"/>
    <w:rsid w:val="00D10BEF"/>
    <w:rsid w:val="00D10D3F"/>
    <w:rsid w:val="00D112FC"/>
    <w:rsid w:val="00D11F48"/>
    <w:rsid w:val="00D12A55"/>
    <w:rsid w:val="00D13134"/>
    <w:rsid w:val="00D13483"/>
    <w:rsid w:val="00D1399C"/>
    <w:rsid w:val="00D139A2"/>
    <w:rsid w:val="00D13A14"/>
    <w:rsid w:val="00D13D1D"/>
    <w:rsid w:val="00D14313"/>
    <w:rsid w:val="00D14A64"/>
    <w:rsid w:val="00D15310"/>
    <w:rsid w:val="00D16E03"/>
    <w:rsid w:val="00D1737D"/>
    <w:rsid w:val="00D17F7B"/>
    <w:rsid w:val="00D20304"/>
    <w:rsid w:val="00D20794"/>
    <w:rsid w:val="00D20A13"/>
    <w:rsid w:val="00D20BA7"/>
    <w:rsid w:val="00D20C9C"/>
    <w:rsid w:val="00D20F7F"/>
    <w:rsid w:val="00D2105E"/>
    <w:rsid w:val="00D216C4"/>
    <w:rsid w:val="00D21754"/>
    <w:rsid w:val="00D21A9D"/>
    <w:rsid w:val="00D21EDF"/>
    <w:rsid w:val="00D21FDE"/>
    <w:rsid w:val="00D2221D"/>
    <w:rsid w:val="00D222A2"/>
    <w:rsid w:val="00D22693"/>
    <w:rsid w:val="00D226CC"/>
    <w:rsid w:val="00D22989"/>
    <w:rsid w:val="00D22FF0"/>
    <w:rsid w:val="00D23CD0"/>
    <w:rsid w:val="00D23D21"/>
    <w:rsid w:val="00D23E5F"/>
    <w:rsid w:val="00D24007"/>
    <w:rsid w:val="00D243B9"/>
    <w:rsid w:val="00D24784"/>
    <w:rsid w:val="00D24CC8"/>
    <w:rsid w:val="00D24F49"/>
    <w:rsid w:val="00D25598"/>
    <w:rsid w:val="00D257AF"/>
    <w:rsid w:val="00D260DE"/>
    <w:rsid w:val="00D267F7"/>
    <w:rsid w:val="00D27056"/>
    <w:rsid w:val="00D27709"/>
    <w:rsid w:val="00D27779"/>
    <w:rsid w:val="00D27AC8"/>
    <w:rsid w:val="00D27C8F"/>
    <w:rsid w:val="00D27ECA"/>
    <w:rsid w:val="00D3012E"/>
    <w:rsid w:val="00D30917"/>
    <w:rsid w:val="00D3108C"/>
    <w:rsid w:val="00D31C54"/>
    <w:rsid w:val="00D32874"/>
    <w:rsid w:val="00D32E7D"/>
    <w:rsid w:val="00D330A5"/>
    <w:rsid w:val="00D3313C"/>
    <w:rsid w:val="00D33A70"/>
    <w:rsid w:val="00D34067"/>
    <w:rsid w:val="00D3412C"/>
    <w:rsid w:val="00D3426C"/>
    <w:rsid w:val="00D3430D"/>
    <w:rsid w:val="00D34A47"/>
    <w:rsid w:val="00D34FCB"/>
    <w:rsid w:val="00D35429"/>
    <w:rsid w:val="00D35D11"/>
    <w:rsid w:val="00D35D97"/>
    <w:rsid w:val="00D35DDA"/>
    <w:rsid w:val="00D36093"/>
    <w:rsid w:val="00D36C55"/>
    <w:rsid w:val="00D373B1"/>
    <w:rsid w:val="00D3782E"/>
    <w:rsid w:val="00D40816"/>
    <w:rsid w:val="00D4096E"/>
    <w:rsid w:val="00D41421"/>
    <w:rsid w:val="00D41E12"/>
    <w:rsid w:val="00D42A17"/>
    <w:rsid w:val="00D42D7E"/>
    <w:rsid w:val="00D434E6"/>
    <w:rsid w:val="00D44017"/>
    <w:rsid w:val="00D441CD"/>
    <w:rsid w:val="00D44ECA"/>
    <w:rsid w:val="00D45319"/>
    <w:rsid w:val="00D45637"/>
    <w:rsid w:val="00D4592F"/>
    <w:rsid w:val="00D45E0B"/>
    <w:rsid w:val="00D4651A"/>
    <w:rsid w:val="00D46753"/>
    <w:rsid w:val="00D46D79"/>
    <w:rsid w:val="00D46E07"/>
    <w:rsid w:val="00D472ED"/>
    <w:rsid w:val="00D476D7"/>
    <w:rsid w:val="00D501CF"/>
    <w:rsid w:val="00D50A08"/>
    <w:rsid w:val="00D50C15"/>
    <w:rsid w:val="00D50FA4"/>
    <w:rsid w:val="00D5130A"/>
    <w:rsid w:val="00D516D9"/>
    <w:rsid w:val="00D51DDD"/>
    <w:rsid w:val="00D52C10"/>
    <w:rsid w:val="00D52D67"/>
    <w:rsid w:val="00D52DDF"/>
    <w:rsid w:val="00D52FC0"/>
    <w:rsid w:val="00D53FB3"/>
    <w:rsid w:val="00D541F4"/>
    <w:rsid w:val="00D5420F"/>
    <w:rsid w:val="00D5455E"/>
    <w:rsid w:val="00D54873"/>
    <w:rsid w:val="00D54AF0"/>
    <w:rsid w:val="00D550C5"/>
    <w:rsid w:val="00D552B8"/>
    <w:rsid w:val="00D554DE"/>
    <w:rsid w:val="00D55850"/>
    <w:rsid w:val="00D55ED7"/>
    <w:rsid w:val="00D56083"/>
    <w:rsid w:val="00D56124"/>
    <w:rsid w:val="00D56301"/>
    <w:rsid w:val="00D563EC"/>
    <w:rsid w:val="00D568C2"/>
    <w:rsid w:val="00D6075F"/>
    <w:rsid w:val="00D60AAA"/>
    <w:rsid w:val="00D612A1"/>
    <w:rsid w:val="00D6131A"/>
    <w:rsid w:val="00D620AD"/>
    <w:rsid w:val="00D62171"/>
    <w:rsid w:val="00D6282F"/>
    <w:rsid w:val="00D63698"/>
    <w:rsid w:val="00D63E96"/>
    <w:rsid w:val="00D64146"/>
    <w:rsid w:val="00D64322"/>
    <w:rsid w:val="00D64828"/>
    <w:rsid w:val="00D64E9C"/>
    <w:rsid w:val="00D64F8C"/>
    <w:rsid w:val="00D657C5"/>
    <w:rsid w:val="00D658FC"/>
    <w:rsid w:val="00D65BFF"/>
    <w:rsid w:val="00D665B9"/>
    <w:rsid w:val="00D66879"/>
    <w:rsid w:val="00D66890"/>
    <w:rsid w:val="00D670DA"/>
    <w:rsid w:val="00D67167"/>
    <w:rsid w:val="00D673E9"/>
    <w:rsid w:val="00D67702"/>
    <w:rsid w:val="00D67B43"/>
    <w:rsid w:val="00D707BB"/>
    <w:rsid w:val="00D71AC4"/>
    <w:rsid w:val="00D72983"/>
    <w:rsid w:val="00D730D2"/>
    <w:rsid w:val="00D73237"/>
    <w:rsid w:val="00D734C3"/>
    <w:rsid w:val="00D73E89"/>
    <w:rsid w:val="00D743AC"/>
    <w:rsid w:val="00D7456F"/>
    <w:rsid w:val="00D74A58"/>
    <w:rsid w:val="00D7509D"/>
    <w:rsid w:val="00D7550B"/>
    <w:rsid w:val="00D75846"/>
    <w:rsid w:val="00D75D63"/>
    <w:rsid w:val="00D75D89"/>
    <w:rsid w:val="00D7682E"/>
    <w:rsid w:val="00D769FC"/>
    <w:rsid w:val="00D76D9D"/>
    <w:rsid w:val="00D7714B"/>
    <w:rsid w:val="00D77BEE"/>
    <w:rsid w:val="00D806D1"/>
    <w:rsid w:val="00D80F47"/>
    <w:rsid w:val="00D810C7"/>
    <w:rsid w:val="00D8144B"/>
    <w:rsid w:val="00D81B82"/>
    <w:rsid w:val="00D82019"/>
    <w:rsid w:val="00D8238F"/>
    <w:rsid w:val="00D824B7"/>
    <w:rsid w:val="00D82836"/>
    <w:rsid w:val="00D82A93"/>
    <w:rsid w:val="00D83C7B"/>
    <w:rsid w:val="00D83DA9"/>
    <w:rsid w:val="00D842B1"/>
    <w:rsid w:val="00D846AC"/>
    <w:rsid w:val="00D84E10"/>
    <w:rsid w:val="00D853D5"/>
    <w:rsid w:val="00D853EA"/>
    <w:rsid w:val="00D854CC"/>
    <w:rsid w:val="00D85706"/>
    <w:rsid w:val="00D85C50"/>
    <w:rsid w:val="00D85CA9"/>
    <w:rsid w:val="00D860DA"/>
    <w:rsid w:val="00D86409"/>
    <w:rsid w:val="00D87042"/>
    <w:rsid w:val="00D87049"/>
    <w:rsid w:val="00D87223"/>
    <w:rsid w:val="00D87688"/>
    <w:rsid w:val="00D87835"/>
    <w:rsid w:val="00D87ABE"/>
    <w:rsid w:val="00D87C9D"/>
    <w:rsid w:val="00D87D30"/>
    <w:rsid w:val="00D87E65"/>
    <w:rsid w:val="00D87E70"/>
    <w:rsid w:val="00D90516"/>
    <w:rsid w:val="00D9083C"/>
    <w:rsid w:val="00D90DE6"/>
    <w:rsid w:val="00D91001"/>
    <w:rsid w:val="00D91C4F"/>
    <w:rsid w:val="00D9221C"/>
    <w:rsid w:val="00D92979"/>
    <w:rsid w:val="00D92D86"/>
    <w:rsid w:val="00D9323C"/>
    <w:rsid w:val="00D939A6"/>
    <w:rsid w:val="00D93C60"/>
    <w:rsid w:val="00D94192"/>
    <w:rsid w:val="00D9432C"/>
    <w:rsid w:val="00D95235"/>
    <w:rsid w:val="00D95513"/>
    <w:rsid w:val="00D95BBB"/>
    <w:rsid w:val="00D960D4"/>
    <w:rsid w:val="00D96942"/>
    <w:rsid w:val="00D96C33"/>
    <w:rsid w:val="00D9725F"/>
    <w:rsid w:val="00D97397"/>
    <w:rsid w:val="00D9747F"/>
    <w:rsid w:val="00D97C49"/>
    <w:rsid w:val="00D97C8F"/>
    <w:rsid w:val="00DA03CB"/>
    <w:rsid w:val="00DA164D"/>
    <w:rsid w:val="00DA1AF2"/>
    <w:rsid w:val="00DA216B"/>
    <w:rsid w:val="00DA218D"/>
    <w:rsid w:val="00DA22C3"/>
    <w:rsid w:val="00DA27C6"/>
    <w:rsid w:val="00DA29E7"/>
    <w:rsid w:val="00DA2C2B"/>
    <w:rsid w:val="00DA3265"/>
    <w:rsid w:val="00DA38E2"/>
    <w:rsid w:val="00DA3BE7"/>
    <w:rsid w:val="00DA3C88"/>
    <w:rsid w:val="00DA3F89"/>
    <w:rsid w:val="00DA4614"/>
    <w:rsid w:val="00DA4A18"/>
    <w:rsid w:val="00DA53C4"/>
    <w:rsid w:val="00DA56BE"/>
    <w:rsid w:val="00DA5B7B"/>
    <w:rsid w:val="00DA6321"/>
    <w:rsid w:val="00DA69BB"/>
    <w:rsid w:val="00DA6D19"/>
    <w:rsid w:val="00DA7030"/>
    <w:rsid w:val="00DA72FF"/>
    <w:rsid w:val="00DA738E"/>
    <w:rsid w:val="00DA756B"/>
    <w:rsid w:val="00DA77D3"/>
    <w:rsid w:val="00DA7994"/>
    <w:rsid w:val="00DA79DB"/>
    <w:rsid w:val="00DA7A53"/>
    <w:rsid w:val="00DB05A4"/>
    <w:rsid w:val="00DB0877"/>
    <w:rsid w:val="00DB0D0F"/>
    <w:rsid w:val="00DB1381"/>
    <w:rsid w:val="00DB16BD"/>
    <w:rsid w:val="00DB1FF9"/>
    <w:rsid w:val="00DB20F2"/>
    <w:rsid w:val="00DB2E45"/>
    <w:rsid w:val="00DB2ECE"/>
    <w:rsid w:val="00DB33B1"/>
    <w:rsid w:val="00DB3565"/>
    <w:rsid w:val="00DB39AA"/>
    <w:rsid w:val="00DB40D2"/>
    <w:rsid w:val="00DB4307"/>
    <w:rsid w:val="00DB4C19"/>
    <w:rsid w:val="00DB5367"/>
    <w:rsid w:val="00DB539C"/>
    <w:rsid w:val="00DB5A2E"/>
    <w:rsid w:val="00DB5AF1"/>
    <w:rsid w:val="00DB5B9F"/>
    <w:rsid w:val="00DB62C3"/>
    <w:rsid w:val="00DB69D8"/>
    <w:rsid w:val="00DB714B"/>
    <w:rsid w:val="00DC0D98"/>
    <w:rsid w:val="00DC1113"/>
    <w:rsid w:val="00DC16A0"/>
    <w:rsid w:val="00DC16C7"/>
    <w:rsid w:val="00DC1E49"/>
    <w:rsid w:val="00DC208C"/>
    <w:rsid w:val="00DC20E3"/>
    <w:rsid w:val="00DC2208"/>
    <w:rsid w:val="00DC23D9"/>
    <w:rsid w:val="00DC26E0"/>
    <w:rsid w:val="00DC30B5"/>
    <w:rsid w:val="00DC3964"/>
    <w:rsid w:val="00DC46C2"/>
    <w:rsid w:val="00DC48CE"/>
    <w:rsid w:val="00DC4BD5"/>
    <w:rsid w:val="00DC4CF3"/>
    <w:rsid w:val="00DC6063"/>
    <w:rsid w:val="00DC6436"/>
    <w:rsid w:val="00DC681C"/>
    <w:rsid w:val="00DC6CAA"/>
    <w:rsid w:val="00DC6D20"/>
    <w:rsid w:val="00DC6DE0"/>
    <w:rsid w:val="00DC6E42"/>
    <w:rsid w:val="00DC778B"/>
    <w:rsid w:val="00DC79CB"/>
    <w:rsid w:val="00DD106D"/>
    <w:rsid w:val="00DD1114"/>
    <w:rsid w:val="00DD1AE0"/>
    <w:rsid w:val="00DD2842"/>
    <w:rsid w:val="00DD2CFC"/>
    <w:rsid w:val="00DD2DD9"/>
    <w:rsid w:val="00DD3652"/>
    <w:rsid w:val="00DD3762"/>
    <w:rsid w:val="00DD3ABC"/>
    <w:rsid w:val="00DD3C09"/>
    <w:rsid w:val="00DD3C75"/>
    <w:rsid w:val="00DD4103"/>
    <w:rsid w:val="00DD4129"/>
    <w:rsid w:val="00DD4169"/>
    <w:rsid w:val="00DD47A1"/>
    <w:rsid w:val="00DD47B8"/>
    <w:rsid w:val="00DD49EE"/>
    <w:rsid w:val="00DD52E5"/>
    <w:rsid w:val="00DD6388"/>
    <w:rsid w:val="00DD6D29"/>
    <w:rsid w:val="00DD7885"/>
    <w:rsid w:val="00DD7B99"/>
    <w:rsid w:val="00DD7DF2"/>
    <w:rsid w:val="00DD7EF8"/>
    <w:rsid w:val="00DE0217"/>
    <w:rsid w:val="00DE029B"/>
    <w:rsid w:val="00DE169D"/>
    <w:rsid w:val="00DE17F5"/>
    <w:rsid w:val="00DE18B6"/>
    <w:rsid w:val="00DE1BE6"/>
    <w:rsid w:val="00DE1F3F"/>
    <w:rsid w:val="00DE2B50"/>
    <w:rsid w:val="00DE2D36"/>
    <w:rsid w:val="00DE3199"/>
    <w:rsid w:val="00DE3448"/>
    <w:rsid w:val="00DE3971"/>
    <w:rsid w:val="00DE45BC"/>
    <w:rsid w:val="00DE4DF8"/>
    <w:rsid w:val="00DE51D3"/>
    <w:rsid w:val="00DE51F8"/>
    <w:rsid w:val="00DE52D0"/>
    <w:rsid w:val="00DE5B0A"/>
    <w:rsid w:val="00DE6042"/>
    <w:rsid w:val="00DE6963"/>
    <w:rsid w:val="00DE696C"/>
    <w:rsid w:val="00DE77D8"/>
    <w:rsid w:val="00DF00AD"/>
    <w:rsid w:val="00DF018F"/>
    <w:rsid w:val="00DF072E"/>
    <w:rsid w:val="00DF1AA6"/>
    <w:rsid w:val="00DF1BFC"/>
    <w:rsid w:val="00DF1E7C"/>
    <w:rsid w:val="00DF1EB2"/>
    <w:rsid w:val="00DF2BC4"/>
    <w:rsid w:val="00DF3664"/>
    <w:rsid w:val="00DF3C71"/>
    <w:rsid w:val="00DF438B"/>
    <w:rsid w:val="00DF4D5E"/>
    <w:rsid w:val="00DF50ED"/>
    <w:rsid w:val="00DF50FF"/>
    <w:rsid w:val="00DF5132"/>
    <w:rsid w:val="00DF582D"/>
    <w:rsid w:val="00DF5967"/>
    <w:rsid w:val="00DF5AC1"/>
    <w:rsid w:val="00DF61A4"/>
    <w:rsid w:val="00DF625F"/>
    <w:rsid w:val="00DF659C"/>
    <w:rsid w:val="00DF690F"/>
    <w:rsid w:val="00DF77E6"/>
    <w:rsid w:val="00E00156"/>
    <w:rsid w:val="00E004D0"/>
    <w:rsid w:val="00E007D0"/>
    <w:rsid w:val="00E008BC"/>
    <w:rsid w:val="00E01137"/>
    <w:rsid w:val="00E01295"/>
    <w:rsid w:val="00E014BF"/>
    <w:rsid w:val="00E018DC"/>
    <w:rsid w:val="00E01EA8"/>
    <w:rsid w:val="00E022D7"/>
    <w:rsid w:val="00E023B9"/>
    <w:rsid w:val="00E03ADA"/>
    <w:rsid w:val="00E0475D"/>
    <w:rsid w:val="00E049D9"/>
    <w:rsid w:val="00E04D9D"/>
    <w:rsid w:val="00E04DDC"/>
    <w:rsid w:val="00E05A92"/>
    <w:rsid w:val="00E05D3D"/>
    <w:rsid w:val="00E0601F"/>
    <w:rsid w:val="00E06A90"/>
    <w:rsid w:val="00E06AE1"/>
    <w:rsid w:val="00E06D6F"/>
    <w:rsid w:val="00E06F60"/>
    <w:rsid w:val="00E0744C"/>
    <w:rsid w:val="00E0770B"/>
    <w:rsid w:val="00E07B99"/>
    <w:rsid w:val="00E07ECA"/>
    <w:rsid w:val="00E07FEC"/>
    <w:rsid w:val="00E1048A"/>
    <w:rsid w:val="00E11190"/>
    <w:rsid w:val="00E1128E"/>
    <w:rsid w:val="00E1153C"/>
    <w:rsid w:val="00E1156E"/>
    <w:rsid w:val="00E1191B"/>
    <w:rsid w:val="00E1199A"/>
    <w:rsid w:val="00E12093"/>
    <w:rsid w:val="00E12ACA"/>
    <w:rsid w:val="00E12C18"/>
    <w:rsid w:val="00E12D26"/>
    <w:rsid w:val="00E1339F"/>
    <w:rsid w:val="00E134A7"/>
    <w:rsid w:val="00E13D45"/>
    <w:rsid w:val="00E14090"/>
    <w:rsid w:val="00E14D03"/>
    <w:rsid w:val="00E15371"/>
    <w:rsid w:val="00E15383"/>
    <w:rsid w:val="00E155F3"/>
    <w:rsid w:val="00E15623"/>
    <w:rsid w:val="00E156C6"/>
    <w:rsid w:val="00E16AC7"/>
    <w:rsid w:val="00E17152"/>
    <w:rsid w:val="00E20004"/>
    <w:rsid w:val="00E20A8E"/>
    <w:rsid w:val="00E20D6F"/>
    <w:rsid w:val="00E21448"/>
    <w:rsid w:val="00E21550"/>
    <w:rsid w:val="00E2295C"/>
    <w:rsid w:val="00E22BCE"/>
    <w:rsid w:val="00E231DA"/>
    <w:rsid w:val="00E23365"/>
    <w:rsid w:val="00E2349E"/>
    <w:rsid w:val="00E23629"/>
    <w:rsid w:val="00E23951"/>
    <w:rsid w:val="00E23D75"/>
    <w:rsid w:val="00E2411D"/>
    <w:rsid w:val="00E251EB"/>
    <w:rsid w:val="00E2575A"/>
    <w:rsid w:val="00E26355"/>
    <w:rsid w:val="00E268D5"/>
    <w:rsid w:val="00E26E2F"/>
    <w:rsid w:val="00E274E4"/>
    <w:rsid w:val="00E27963"/>
    <w:rsid w:val="00E279DF"/>
    <w:rsid w:val="00E27FDF"/>
    <w:rsid w:val="00E30600"/>
    <w:rsid w:val="00E3152F"/>
    <w:rsid w:val="00E3160E"/>
    <w:rsid w:val="00E31AB8"/>
    <w:rsid w:val="00E31AE3"/>
    <w:rsid w:val="00E3230D"/>
    <w:rsid w:val="00E32E32"/>
    <w:rsid w:val="00E331B6"/>
    <w:rsid w:val="00E356D6"/>
    <w:rsid w:val="00E3598B"/>
    <w:rsid w:val="00E35A36"/>
    <w:rsid w:val="00E35AD9"/>
    <w:rsid w:val="00E35F13"/>
    <w:rsid w:val="00E360AA"/>
    <w:rsid w:val="00E364D1"/>
    <w:rsid w:val="00E36593"/>
    <w:rsid w:val="00E365C8"/>
    <w:rsid w:val="00E369F0"/>
    <w:rsid w:val="00E372DF"/>
    <w:rsid w:val="00E37770"/>
    <w:rsid w:val="00E379FE"/>
    <w:rsid w:val="00E37C73"/>
    <w:rsid w:val="00E37EEC"/>
    <w:rsid w:val="00E40179"/>
    <w:rsid w:val="00E42134"/>
    <w:rsid w:val="00E423BF"/>
    <w:rsid w:val="00E42773"/>
    <w:rsid w:val="00E42916"/>
    <w:rsid w:val="00E432F3"/>
    <w:rsid w:val="00E438D5"/>
    <w:rsid w:val="00E446B2"/>
    <w:rsid w:val="00E448F0"/>
    <w:rsid w:val="00E449EE"/>
    <w:rsid w:val="00E44EDA"/>
    <w:rsid w:val="00E453FA"/>
    <w:rsid w:val="00E45433"/>
    <w:rsid w:val="00E45972"/>
    <w:rsid w:val="00E4602C"/>
    <w:rsid w:val="00E46356"/>
    <w:rsid w:val="00E46E5E"/>
    <w:rsid w:val="00E47285"/>
    <w:rsid w:val="00E477F9"/>
    <w:rsid w:val="00E50095"/>
    <w:rsid w:val="00E502E3"/>
    <w:rsid w:val="00E50E04"/>
    <w:rsid w:val="00E51097"/>
    <w:rsid w:val="00E512E3"/>
    <w:rsid w:val="00E51637"/>
    <w:rsid w:val="00E5179A"/>
    <w:rsid w:val="00E51ABE"/>
    <w:rsid w:val="00E524A1"/>
    <w:rsid w:val="00E53473"/>
    <w:rsid w:val="00E534E0"/>
    <w:rsid w:val="00E535F4"/>
    <w:rsid w:val="00E54080"/>
    <w:rsid w:val="00E543F3"/>
    <w:rsid w:val="00E54406"/>
    <w:rsid w:val="00E54C82"/>
    <w:rsid w:val="00E55CE2"/>
    <w:rsid w:val="00E55EF6"/>
    <w:rsid w:val="00E5601B"/>
    <w:rsid w:val="00E5635D"/>
    <w:rsid w:val="00E563A5"/>
    <w:rsid w:val="00E563EF"/>
    <w:rsid w:val="00E573BC"/>
    <w:rsid w:val="00E57690"/>
    <w:rsid w:val="00E57914"/>
    <w:rsid w:val="00E57EA3"/>
    <w:rsid w:val="00E60906"/>
    <w:rsid w:val="00E60949"/>
    <w:rsid w:val="00E614EB"/>
    <w:rsid w:val="00E615C8"/>
    <w:rsid w:val="00E6176C"/>
    <w:rsid w:val="00E617AC"/>
    <w:rsid w:val="00E6188C"/>
    <w:rsid w:val="00E6194F"/>
    <w:rsid w:val="00E61D53"/>
    <w:rsid w:val="00E625DF"/>
    <w:rsid w:val="00E62BCE"/>
    <w:rsid w:val="00E62BFC"/>
    <w:rsid w:val="00E63266"/>
    <w:rsid w:val="00E63884"/>
    <w:rsid w:val="00E63F4D"/>
    <w:rsid w:val="00E64884"/>
    <w:rsid w:val="00E6584E"/>
    <w:rsid w:val="00E65AF8"/>
    <w:rsid w:val="00E65F8C"/>
    <w:rsid w:val="00E66250"/>
    <w:rsid w:val="00E663A3"/>
    <w:rsid w:val="00E6667C"/>
    <w:rsid w:val="00E66B22"/>
    <w:rsid w:val="00E6762E"/>
    <w:rsid w:val="00E679B2"/>
    <w:rsid w:val="00E67A40"/>
    <w:rsid w:val="00E67C40"/>
    <w:rsid w:val="00E67E06"/>
    <w:rsid w:val="00E7154D"/>
    <w:rsid w:val="00E721F7"/>
    <w:rsid w:val="00E72EDE"/>
    <w:rsid w:val="00E73114"/>
    <w:rsid w:val="00E73C01"/>
    <w:rsid w:val="00E73DF8"/>
    <w:rsid w:val="00E74060"/>
    <w:rsid w:val="00E74242"/>
    <w:rsid w:val="00E7531F"/>
    <w:rsid w:val="00E754BD"/>
    <w:rsid w:val="00E75601"/>
    <w:rsid w:val="00E75BF5"/>
    <w:rsid w:val="00E769DF"/>
    <w:rsid w:val="00E76FA7"/>
    <w:rsid w:val="00E77337"/>
    <w:rsid w:val="00E77508"/>
    <w:rsid w:val="00E77866"/>
    <w:rsid w:val="00E779A0"/>
    <w:rsid w:val="00E8027E"/>
    <w:rsid w:val="00E80327"/>
    <w:rsid w:val="00E8070E"/>
    <w:rsid w:val="00E8082B"/>
    <w:rsid w:val="00E80D51"/>
    <w:rsid w:val="00E80DB2"/>
    <w:rsid w:val="00E80F31"/>
    <w:rsid w:val="00E8131A"/>
    <w:rsid w:val="00E81EAA"/>
    <w:rsid w:val="00E82AFD"/>
    <w:rsid w:val="00E8350D"/>
    <w:rsid w:val="00E83D4E"/>
    <w:rsid w:val="00E84286"/>
    <w:rsid w:val="00E844AD"/>
    <w:rsid w:val="00E84821"/>
    <w:rsid w:val="00E84B50"/>
    <w:rsid w:val="00E85C75"/>
    <w:rsid w:val="00E8643E"/>
    <w:rsid w:val="00E864B2"/>
    <w:rsid w:val="00E8685D"/>
    <w:rsid w:val="00E86C11"/>
    <w:rsid w:val="00E900C2"/>
    <w:rsid w:val="00E9058A"/>
    <w:rsid w:val="00E906BC"/>
    <w:rsid w:val="00E909FD"/>
    <w:rsid w:val="00E90BF7"/>
    <w:rsid w:val="00E91B08"/>
    <w:rsid w:val="00E9232E"/>
    <w:rsid w:val="00E9244F"/>
    <w:rsid w:val="00E92515"/>
    <w:rsid w:val="00E93109"/>
    <w:rsid w:val="00E934F8"/>
    <w:rsid w:val="00E935F8"/>
    <w:rsid w:val="00E939F5"/>
    <w:rsid w:val="00E93DD4"/>
    <w:rsid w:val="00E9403D"/>
    <w:rsid w:val="00E95448"/>
    <w:rsid w:val="00E9663E"/>
    <w:rsid w:val="00E96AF8"/>
    <w:rsid w:val="00E96CEA"/>
    <w:rsid w:val="00E9724C"/>
    <w:rsid w:val="00E97D16"/>
    <w:rsid w:val="00EA0308"/>
    <w:rsid w:val="00EA0641"/>
    <w:rsid w:val="00EA0D9F"/>
    <w:rsid w:val="00EA1322"/>
    <w:rsid w:val="00EA136A"/>
    <w:rsid w:val="00EA1853"/>
    <w:rsid w:val="00EA1A16"/>
    <w:rsid w:val="00EA1A41"/>
    <w:rsid w:val="00EA1C6E"/>
    <w:rsid w:val="00EA21E7"/>
    <w:rsid w:val="00EA25DF"/>
    <w:rsid w:val="00EA2689"/>
    <w:rsid w:val="00EA2817"/>
    <w:rsid w:val="00EA29BA"/>
    <w:rsid w:val="00EA310D"/>
    <w:rsid w:val="00EA3A29"/>
    <w:rsid w:val="00EA3AA7"/>
    <w:rsid w:val="00EA3BE1"/>
    <w:rsid w:val="00EA3E9D"/>
    <w:rsid w:val="00EA47E1"/>
    <w:rsid w:val="00EA4BC4"/>
    <w:rsid w:val="00EA4CAF"/>
    <w:rsid w:val="00EA515D"/>
    <w:rsid w:val="00EA56EC"/>
    <w:rsid w:val="00EA576A"/>
    <w:rsid w:val="00EA5BE3"/>
    <w:rsid w:val="00EA6328"/>
    <w:rsid w:val="00EA6902"/>
    <w:rsid w:val="00EA6BF8"/>
    <w:rsid w:val="00EA71B6"/>
    <w:rsid w:val="00EA7965"/>
    <w:rsid w:val="00EB12C4"/>
    <w:rsid w:val="00EB1342"/>
    <w:rsid w:val="00EB15AD"/>
    <w:rsid w:val="00EB2261"/>
    <w:rsid w:val="00EB2652"/>
    <w:rsid w:val="00EB2BC5"/>
    <w:rsid w:val="00EB31EA"/>
    <w:rsid w:val="00EB372A"/>
    <w:rsid w:val="00EB3A09"/>
    <w:rsid w:val="00EB3C0E"/>
    <w:rsid w:val="00EB3E76"/>
    <w:rsid w:val="00EB431D"/>
    <w:rsid w:val="00EB4779"/>
    <w:rsid w:val="00EB49AC"/>
    <w:rsid w:val="00EB4E69"/>
    <w:rsid w:val="00EB543D"/>
    <w:rsid w:val="00EB57F1"/>
    <w:rsid w:val="00EB5E6E"/>
    <w:rsid w:val="00EB6167"/>
    <w:rsid w:val="00EB6519"/>
    <w:rsid w:val="00EB6D21"/>
    <w:rsid w:val="00EB75D3"/>
    <w:rsid w:val="00EB7694"/>
    <w:rsid w:val="00EB77DB"/>
    <w:rsid w:val="00EB7AA1"/>
    <w:rsid w:val="00EC00B7"/>
    <w:rsid w:val="00EC025A"/>
    <w:rsid w:val="00EC05D6"/>
    <w:rsid w:val="00EC0729"/>
    <w:rsid w:val="00EC0B43"/>
    <w:rsid w:val="00EC0CE3"/>
    <w:rsid w:val="00EC0F7A"/>
    <w:rsid w:val="00EC1031"/>
    <w:rsid w:val="00EC149C"/>
    <w:rsid w:val="00EC1A34"/>
    <w:rsid w:val="00EC2170"/>
    <w:rsid w:val="00EC22F3"/>
    <w:rsid w:val="00EC2344"/>
    <w:rsid w:val="00EC264C"/>
    <w:rsid w:val="00EC2AF6"/>
    <w:rsid w:val="00EC2B73"/>
    <w:rsid w:val="00EC3062"/>
    <w:rsid w:val="00EC33D9"/>
    <w:rsid w:val="00EC36C6"/>
    <w:rsid w:val="00EC4CDC"/>
    <w:rsid w:val="00EC4D40"/>
    <w:rsid w:val="00EC529E"/>
    <w:rsid w:val="00EC57BB"/>
    <w:rsid w:val="00EC592C"/>
    <w:rsid w:val="00EC5D3C"/>
    <w:rsid w:val="00EC5E2B"/>
    <w:rsid w:val="00EC60DD"/>
    <w:rsid w:val="00EC6135"/>
    <w:rsid w:val="00EC63DD"/>
    <w:rsid w:val="00EC71D3"/>
    <w:rsid w:val="00EC776E"/>
    <w:rsid w:val="00EC7E90"/>
    <w:rsid w:val="00ED01D2"/>
    <w:rsid w:val="00ED035E"/>
    <w:rsid w:val="00ED1060"/>
    <w:rsid w:val="00ED1D9F"/>
    <w:rsid w:val="00ED208F"/>
    <w:rsid w:val="00ED244C"/>
    <w:rsid w:val="00ED2552"/>
    <w:rsid w:val="00ED2A9F"/>
    <w:rsid w:val="00ED3339"/>
    <w:rsid w:val="00ED3527"/>
    <w:rsid w:val="00ED3C3F"/>
    <w:rsid w:val="00ED3C45"/>
    <w:rsid w:val="00ED4292"/>
    <w:rsid w:val="00ED4452"/>
    <w:rsid w:val="00ED481E"/>
    <w:rsid w:val="00ED4B8F"/>
    <w:rsid w:val="00ED6D31"/>
    <w:rsid w:val="00ED70C7"/>
    <w:rsid w:val="00ED7FBB"/>
    <w:rsid w:val="00EE0291"/>
    <w:rsid w:val="00EE03A6"/>
    <w:rsid w:val="00EE065D"/>
    <w:rsid w:val="00EE0774"/>
    <w:rsid w:val="00EE085E"/>
    <w:rsid w:val="00EE08FB"/>
    <w:rsid w:val="00EE1271"/>
    <w:rsid w:val="00EE12EF"/>
    <w:rsid w:val="00EE1B4F"/>
    <w:rsid w:val="00EE24F1"/>
    <w:rsid w:val="00EE274C"/>
    <w:rsid w:val="00EE2ED7"/>
    <w:rsid w:val="00EE2F9B"/>
    <w:rsid w:val="00EE3153"/>
    <w:rsid w:val="00EE490F"/>
    <w:rsid w:val="00EE4AE6"/>
    <w:rsid w:val="00EE4BE7"/>
    <w:rsid w:val="00EE5437"/>
    <w:rsid w:val="00EE54CC"/>
    <w:rsid w:val="00EE5AF8"/>
    <w:rsid w:val="00EE5CBD"/>
    <w:rsid w:val="00EE5E6D"/>
    <w:rsid w:val="00EE6A1B"/>
    <w:rsid w:val="00EE7363"/>
    <w:rsid w:val="00EE7718"/>
    <w:rsid w:val="00EE7A13"/>
    <w:rsid w:val="00EF003C"/>
    <w:rsid w:val="00EF015E"/>
    <w:rsid w:val="00EF03EA"/>
    <w:rsid w:val="00EF03FD"/>
    <w:rsid w:val="00EF0535"/>
    <w:rsid w:val="00EF0581"/>
    <w:rsid w:val="00EF0E80"/>
    <w:rsid w:val="00EF1028"/>
    <w:rsid w:val="00EF1B6B"/>
    <w:rsid w:val="00EF1BB1"/>
    <w:rsid w:val="00EF1BB4"/>
    <w:rsid w:val="00EF225B"/>
    <w:rsid w:val="00EF2306"/>
    <w:rsid w:val="00EF2777"/>
    <w:rsid w:val="00EF2D81"/>
    <w:rsid w:val="00EF3086"/>
    <w:rsid w:val="00EF3838"/>
    <w:rsid w:val="00EF400B"/>
    <w:rsid w:val="00EF4733"/>
    <w:rsid w:val="00EF5509"/>
    <w:rsid w:val="00EF567D"/>
    <w:rsid w:val="00EF5851"/>
    <w:rsid w:val="00EF5F84"/>
    <w:rsid w:val="00EF61DF"/>
    <w:rsid w:val="00EF62A6"/>
    <w:rsid w:val="00EF6A51"/>
    <w:rsid w:val="00EF7241"/>
    <w:rsid w:val="00EF742D"/>
    <w:rsid w:val="00EF7AE9"/>
    <w:rsid w:val="00F0021F"/>
    <w:rsid w:val="00F0088D"/>
    <w:rsid w:val="00F009BA"/>
    <w:rsid w:val="00F00BA3"/>
    <w:rsid w:val="00F00F6E"/>
    <w:rsid w:val="00F015DC"/>
    <w:rsid w:val="00F019CA"/>
    <w:rsid w:val="00F01E44"/>
    <w:rsid w:val="00F01FC9"/>
    <w:rsid w:val="00F0207F"/>
    <w:rsid w:val="00F0233A"/>
    <w:rsid w:val="00F02A57"/>
    <w:rsid w:val="00F02E86"/>
    <w:rsid w:val="00F030DF"/>
    <w:rsid w:val="00F03CCA"/>
    <w:rsid w:val="00F03DA5"/>
    <w:rsid w:val="00F03F78"/>
    <w:rsid w:val="00F04C8E"/>
    <w:rsid w:val="00F04E26"/>
    <w:rsid w:val="00F04E90"/>
    <w:rsid w:val="00F05003"/>
    <w:rsid w:val="00F05128"/>
    <w:rsid w:val="00F0524F"/>
    <w:rsid w:val="00F066B4"/>
    <w:rsid w:val="00F06B2E"/>
    <w:rsid w:val="00F06D32"/>
    <w:rsid w:val="00F0745D"/>
    <w:rsid w:val="00F076F3"/>
    <w:rsid w:val="00F101F8"/>
    <w:rsid w:val="00F102DA"/>
    <w:rsid w:val="00F10B3E"/>
    <w:rsid w:val="00F10D05"/>
    <w:rsid w:val="00F112B5"/>
    <w:rsid w:val="00F11364"/>
    <w:rsid w:val="00F11725"/>
    <w:rsid w:val="00F119B5"/>
    <w:rsid w:val="00F11DB4"/>
    <w:rsid w:val="00F12126"/>
    <w:rsid w:val="00F12D26"/>
    <w:rsid w:val="00F1340C"/>
    <w:rsid w:val="00F13B84"/>
    <w:rsid w:val="00F13C4E"/>
    <w:rsid w:val="00F13E87"/>
    <w:rsid w:val="00F13EC6"/>
    <w:rsid w:val="00F145C2"/>
    <w:rsid w:val="00F15409"/>
    <w:rsid w:val="00F15E01"/>
    <w:rsid w:val="00F15FC8"/>
    <w:rsid w:val="00F166A0"/>
    <w:rsid w:val="00F16D10"/>
    <w:rsid w:val="00F16EEC"/>
    <w:rsid w:val="00F17109"/>
    <w:rsid w:val="00F1769C"/>
    <w:rsid w:val="00F2125E"/>
    <w:rsid w:val="00F21DCC"/>
    <w:rsid w:val="00F22093"/>
    <w:rsid w:val="00F22289"/>
    <w:rsid w:val="00F2241D"/>
    <w:rsid w:val="00F224B5"/>
    <w:rsid w:val="00F22524"/>
    <w:rsid w:val="00F2283F"/>
    <w:rsid w:val="00F22B87"/>
    <w:rsid w:val="00F22E97"/>
    <w:rsid w:val="00F23E6C"/>
    <w:rsid w:val="00F245CD"/>
    <w:rsid w:val="00F245CE"/>
    <w:rsid w:val="00F24A88"/>
    <w:rsid w:val="00F25010"/>
    <w:rsid w:val="00F25153"/>
    <w:rsid w:val="00F251CC"/>
    <w:rsid w:val="00F2524A"/>
    <w:rsid w:val="00F2578A"/>
    <w:rsid w:val="00F25ADE"/>
    <w:rsid w:val="00F25BDB"/>
    <w:rsid w:val="00F2686F"/>
    <w:rsid w:val="00F26DD9"/>
    <w:rsid w:val="00F278C3"/>
    <w:rsid w:val="00F27C48"/>
    <w:rsid w:val="00F27EBF"/>
    <w:rsid w:val="00F3018F"/>
    <w:rsid w:val="00F304A9"/>
    <w:rsid w:val="00F304C3"/>
    <w:rsid w:val="00F304E2"/>
    <w:rsid w:val="00F30507"/>
    <w:rsid w:val="00F30F35"/>
    <w:rsid w:val="00F30F6B"/>
    <w:rsid w:val="00F314AB"/>
    <w:rsid w:val="00F314FF"/>
    <w:rsid w:val="00F31740"/>
    <w:rsid w:val="00F31FF2"/>
    <w:rsid w:val="00F32E4F"/>
    <w:rsid w:val="00F330A2"/>
    <w:rsid w:val="00F3417D"/>
    <w:rsid w:val="00F34BCA"/>
    <w:rsid w:val="00F34C3D"/>
    <w:rsid w:val="00F34E02"/>
    <w:rsid w:val="00F34F98"/>
    <w:rsid w:val="00F35E24"/>
    <w:rsid w:val="00F3630D"/>
    <w:rsid w:val="00F36587"/>
    <w:rsid w:val="00F3675D"/>
    <w:rsid w:val="00F369A7"/>
    <w:rsid w:val="00F36B69"/>
    <w:rsid w:val="00F36F96"/>
    <w:rsid w:val="00F372F4"/>
    <w:rsid w:val="00F37363"/>
    <w:rsid w:val="00F3764F"/>
    <w:rsid w:val="00F37C6F"/>
    <w:rsid w:val="00F40107"/>
    <w:rsid w:val="00F401B3"/>
    <w:rsid w:val="00F41037"/>
    <w:rsid w:val="00F4103A"/>
    <w:rsid w:val="00F4145D"/>
    <w:rsid w:val="00F41BDA"/>
    <w:rsid w:val="00F428B5"/>
    <w:rsid w:val="00F42BE8"/>
    <w:rsid w:val="00F4330F"/>
    <w:rsid w:val="00F43337"/>
    <w:rsid w:val="00F433B0"/>
    <w:rsid w:val="00F43568"/>
    <w:rsid w:val="00F4394C"/>
    <w:rsid w:val="00F44140"/>
    <w:rsid w:val="00F44717"/>
    <w:rsid w:val="00F4474F"/>
    <w:rsid w:val="00F44C77"/>
    <w:rsid w:val="00F455A8"/>
    <w:rsid w:val="00F4595D"/>
    <w:rsid w:val="00F45B8B"/>
    <w:rsid w:val="00F463C1"/>
    <w:rsid w:val="00F4688C"/>
    <w:rsid w:val="00F470B9"/>
    <w:rsid w:val="00F47422"/>
    <w:rsid w:val="00F5057E"/>
    <w:rsid w:val="00F509D6"/>
    <w:rsid w:val="00F50BEC"/>
    <w:rsid w:val="00F50D0B"/>
    <w:rsid w:val="00F51033"/>
    <w:rsid w:val="00F51069"/>
    <w:rsid w:val="00F510E8"/>
    <w:rsid w:val="00F51123"/>
    <w:rsid w:val="00F51669"/>
    <w:rsid w:val="00F525C2"/>
    <w:rsid w:val="00F5280D"/>
    <w:rsid w:val="00F52B82"/>
    <w:rsid w:val="00F52F96"/>
    <w:rsid w:val="00F5319B"/>
    <w:rsid w:val="00F53433"/>
    <w:rsid w:val="00F53513"/>
    <w:rsid w:val="00F53682"/>
    <w:rsid w:val="00F53836"/>
    <w:rsid w:val="00F5390D"/>
    <w:rsid w:val="00F54369"/>
    <w:rsid w:val="00F548B6"/>
    <w:rsid w:val="00F549F3"/>
    <w:rsid w:val="00F55002"/>
    <w:rsid w:val="00F5516D"/>
    <w:rsid w:val="00F5532E"/>
    <w:rsid w:val="00F55345"/>
    <w:rsid w:val="00F5541D"/>
    <w:rsid w:val="00F56019"/>
    <w:rsid w:val="00F571D4"/>
    <w:rsid w:val="00F57684"/>
    <w:rsid w:val="00F5777F"/>
    <w:rsid w:val="00F57EB3"/>
    <w:rsid w:val="00F60102"/>
    <w:rsid w:val="00F601DE"/>
    <w:rsid w:val="00F60EE0"/>
    <w:rsid w:val="00F613F5"/>
    <w:rsid w:val="00F61592"/>
    <w:rsid w:val="00F61ADC"/>
    <w:rsid w:val="00F61B63"/>
    <w:rsid w:val="00F61F50"/>
    <w:rsid w:val="00F621C0"/>
    <w:rsid w:val="00F63FBB"/>
    <w:rsid w:val="00F643F6"/>
    <w:rsid w:val="00F64E9B"/>
    <w:rsid w:val="00F65A59"/>
    <w:rsid w:val="00F65B83"/>
    <w:rsid w:val="00F65DB3"/>
    <w:rsid w:val="00F6615C"/>
    <w:rsid w:val="00F661CC"/>
    <w:rsid w:val="00F66499"/>
    <w:rsid w:val="00F66C12"/>
    <w:rsid w:val="00F66DEB"/>
    <w:rsid w:val="00F67E34"/>
    <w:rsid w:val="00F67F44"/>
    <w:rsid w:val="00F701C3"/>
    <w:rsid w:val="00F708BC"/>
    <w:rsid w:val="00F70F2B"/>
    <w:rsid w:val="00F7126B"/>
    <w:rsid w:val="00F71462"/>
    <w:rsid w:val="00F7156D"/>
    <w:rsid w:val="00F718F8"/>
    <w:rsid w:val="00F71C81"/>
    <w:rsid w:val="00F71CCB"/>
    <w:rsid w:val="00F71E8E"/>
    <w:rsid w:val="00F72C5E"/>
    <w:rsid w:val="00F72E7A"/>
    <w:rsid w:val="00F7321A"/>
    <w:rsid w:val="00F73256"/>
    <w:rsid w:val="00F737A9"/>
    <w:rsid w:val="00F7453E"/>
    <w:rsid w:val="00F745CB"/>
    <w:rsid w:val="00F746C2"/>
    <w:rsid w:val="00F749E6"/>
    <w:rsid w:val="00F74AA2"/>
    <w:rsid w:val="00F74C0A"/>
    <w:rsid w:val="00F75276"/>
    <w:rsid w:val="00F75965"/>
    <w:rsid w:val="00F77006"/>
    <w:rsid w:val="00F77438"/>
    <w:rsid w:val="00F8032D"/>
    <w:rsid w:val="00F80F5D"/>
    <w:rsid w:val="00F81004"/>
    <w:rsid w:val="00F81032"/>
    <w:rsid w:val="00F811B9"/>
    <w:rsid w:val="00F8165F"/>
    <w:rsid w:val="00F81691"/>
    <w:rsid w:val="00F81960"/>
    <w:rsid w:val="00F81BB9"/>
    <w:rsid w:val="00F825E0"/>
    <w:rsid w:val="00F82AFC"/>
    <w:rsid w:val="00F8336A"/>
    <w:rsid w:val="00F836D9"/>
    <w:rsid w:val="00F83D9B"/>
    <w:rsid w:val="00F845B8"/>
    <w:rsid w:val="00F846AF"/>
    <w:rsid w:val="00F84A35"/>
    <w:rsid w:val="00F85A35"/>
    <w:rsid w:val="00F85EE1"/>
    <w:rsid w:val="00F8661E"/>
    <w:rsid w:val="00F86EA4"/>
    <w:rsid w:val="00F87162"/>
    <w:rsid w:val="00F872FC"/>
    <w:rsid w:val="00F87776"/>
    <w:rsid w:val="00F9057F"/>
    <w:rsid w:val="00F906E8"/>
    <w:rsid w:val="00F907DB"/>
    <w:rsid w:val="00F90E49"/>
    <w:rsid w:val="00F9109A"/>
    <w:rsid w:val="00F913B8"/>
    <w:rsid w:val="00F91974"/>
    <w:rsid w:val="00F919D2"/>
    <w:rsid w:val="00F919E9"/>
    <w:rsid w:val="00F91F5D"/>
    <w:rsid w:val="00F92079"/>
    <w:rsid w:val="00F926A2"/>
    <w:rsid w:val="00F92AF1"/>
    <w:rsid w:val="00F92CCC"/>
    <w:rsid w:val="00F92DD4"/>
    <w:rsid w:val="00F934BF"/>
    <w:rsid w:val="00F93A63"/>
    <w:rsid w:val="00F93A88"/>
    <w:rsid w:val="00F94981"/>
    <w:rsid w:val="00F95189"/>
    <w:rsid w:val="00F95583"/>
    <w:rsid w:val="00F958A9"/>
    <w:rsid w:val="00F95AB0"/>
    <w:rsid w:val="00F978DB"/>
    <w:rsid w:val="00F9792D"/>
    <w:rsid w:val="00F97A0B"/>
    <w:rsid w:val="00F97BE1"/>
    <w:rsid w:val="00F97E32"/>
    <w:rsid w:val="00F97ED7"/>
    <w:rsid w:val="00F97FCA"/>
    <w:rsid w:val="00FA0346"/>
    <w:rsid w:val="00FA054B"/>
    <w:rsid w:val="00FA0ABA"/>
    <w:rsid w:val="00FA0FB5"/>
    <w:rsid w:val="00FA1209"/>
    <w:rsid w:val="00FA217D"/>
    <w:rsid w:val="00FA220A"/>
    <w:rsid w:val="00FA22C1"/>
    <w:rsid w:val="00FA22CA"/>
    <w:rsid w:val="00FA29C3"/>
    <w:rsid w:val="00FA2A95"/>
    <w:rsid w:val="00FA2AAE"/>
    <w:rsid w:val="00FA2BEA"/>
    <w:rsid w:val="00FA2C3B"/>
    <w:rsid w:val="00FA2E69"/>
    <w:rsid w:val="00FA2E98"/>
    <w:rsid w:val="00FA35B0"/>
    <w:rsid w:val="00FA3E68"/>
    <w:rsid w:val="00FA4190"/>
    <w:rsid w:val="00FA41D8"/>
    <w:rsid w:val="00FA4335"/>
    <w:rsid w:val="00FA448F"/>
    <w:rsid w:val="00FA4859"/>
    <w:rsid w:val="00FA4CA7"/>
    <w:rsid w:val="00FA4D4C"/>
    <w:rsid w:val="00FA4FF0"/>
    <w:rsid w:val="00FA5574"/>
    <w:rsid w:val="00FA58FF"/>
    <w:rsid w:val="00FA5E47"/>
    <w:rsid w:val="00FA65CD"/>
    <w:rsid w:val="00FA6C61"/>
    <w:rsid w:val="00FA6C85"/>
    <w:rsid w:val="00FA6E77"/>
    <w:rsid w:val="00FA6F4E"/>
    <w:rsid w:val="00FA71C0"/>
    <w:rsid w:val="00FA74CE"/>
    <w:rsid w:val="00FA78B0"/>
    <w:rsid w:val="00FA7F91"/>
    <w:rsid w:val="00FB018E"/>
    <w:rsid w:val="00FB03CB"/>
    <w:rsid w:val="00FB0815"/>
    <w:rsid w:val="00FB0D02"/>
    <w:rsid w:val="00FB0D84"/>
    <w:rsid w:val="00FB1420"/>
    <w:rsid w:val="00FB15B7"/>
    <w:rsid w:val="00FB1AA2"/>
    <w:rsid w:val="00FB2154"/>
    <w:rsid w:val="00FB21CD"/>
    <w:rsid w:val="00FB234A"/>
    <w:rsid w:val="00FB2665"/>
    <w:rsid w:val="00FB2902"/>
    <w:rsid w:val="00FB295B"/>
    <w:rsid w:val="00FB2DC0"/>
    <w:rsid w:val="00FB3066"/>
    <w:rsid w:val="00FB34F8"/>
    <w:rsid w:val="00FB3963"/>
    <w:rsid w:val="00FB3CED"/>
    <w:rsid w:val="00FB4643"/>
    <w:rsid w:val="00FB47C6"/>
    <w:rsid w:val="00FB49B4"/>
    <w:rsid w:val="00FB4F08"/>
    <w:rsid w:val="00FB50B0"/>
    <w:rsid w:val="00FB55CF"/>
    <w:rsid w:val="00FB5774"/>
    <w:rsid w:val="00FB596C"/>
    <w:rsid w:val="00FB6380"/>
    <w:rsid w:val="00FB691C"/>
    <w:rsid w:val="00FB6BB6"/>
    <w:rsid w:val="00FB6BEB"/>
    <w:rsid w:val="00FB6C9B"/>
    <w:rsid w:val="00FB727A"/>
    <w:rsid w:val="00FB7382"/>
    <w:rsid w:val="00FB73CD"/>
    <w:rsid w:val="00FB78C3"/>
    <w:rsid w:val="00FB7969"/>
    <w:rsid w:val="00FB7DB3"/>
    <w:rsid w:val="00FC0136"/>
    <w:rsid w:val="00FC01AC"/>
    <w:rsid w:val="00FC036F"/>
    <w:rsid w:val="00FC0763"/>
    <w:rsid w:val="00FC09C9"/>
    <w:rsid w:val="00FC0AAF"/>
    <w:rsid w:val="00FC0BF4"/>
    <w:rsid w:val="00FC0E9F"/>
    <w:rsid w:val="00FC10A1"/>
    <w:rsid w:val="00FC1220"/>
    <w:rsid w:val="00FC19C7"/>
    <w:rsid w:val="00FC19D8"/>
    <w:rsid w:val="00FC1DB0"/>
    <w:rsid w:val="00FC1EDD"/>
    <w:rsid w:val="00FC24F5"/>
    <w:rsid w:val="00FC2CEB"/>
    <w:rsid w:val="00FC2DAA"/>
    <w:rsid w:val="00FC339C"/>
    <w:rsid w:val="00FC3A40"/>
    <w:rsid w:val="00FC3CF8"/>
    <w:rsid w:val="00FC3E44"/>
    <w:rsid w:val="00FC4A57"/>
    <w:rsid w:val="00FC4F90"/>
    <w:rsid w:val="00FC5689"/>
    <w:rsid w:val="00FC5B72"/>
    <w:rsid w:val="00FC66D6"/>
    <w:rsid w:val="00FC6FFC"/>
    <w:rsid w:val="00FC77DC"/>
    <w:rsid w:val="00FC793D"/>
    <w:rsid w:val="00FD08AD"/>
    <w:rsid w:val="00FD116B"/>
    <w:rsid w:val="00FD1355"/>
    <w:rsid w:val="00FD1F20"/>
    <w:rsid w:val="00FD2009"/>
    <w:rsid w:val="00FD225F"/>
    <w:rsid w:val="00FD280F"/>
    <w:rsid w:val="00FD2A1E"/>
    <w:rsid w:val="00FD2C24"/>
    <w:rsid w:val="00FD3733"/>
    <w:rsid w:val="00FD403B"/>
    <w:rsid w:val="00FD5152"/>
    <w:rsid w:val="00FD59E1"/>
    <w:rsid w:val="00FD5B30"/>
    <w:rsid w:val="00FD60C6"/>
    <w:rsid w:val="00FD6161"/>
    <w:rsid w:val="00FD6CBB"/>
    <w:rsid w:val="00FD6D9E"/>
    <w:rsid w:val="00FD7080"/>
    <w:rsid w:val="00FD7479"/>
    <w:rsid w:val="00FD75B9"/>
    <w:rsid w:val="00FD765D"/>
    <w:rsid w:val="00FD7B0D"/>
    <w:rsid w:val="00FD7DA2"/>
    <w:rsid w:val="00FE0C6A"/>
    <w:rsid w:val="00FE17A7"/>
    <w:rsid w:val="00FE17C6"/>
    <w:rsid w:val="00FE1938"/>
    <w:rsid w:val="00FE1F2F"/>
    <w:rsid w:val="00FE246C"/>
    <w:rsid w:val="00FE2506"/>
    <w:rsid w:val="00FE3238"/>
    <w:rsid w:val="00FE3491"/>
    <w:rsid w:val="00FE3754"/>
    <w:rsid w:val="00FE38E8"/>
    <w:rsid w:val="00FE395D"/>
    <w:rsid w:val="00FE3D61"/>
    <w:rsid w:val="00FE3FA7"/>
    <w:rsid w:val="00FE4AC5"/>
    <w:rsid w:val="00FE5980"/>
    <w:rsid w:val="00FE5D1E"/>
    <w:rsid w:val="00FE6723"/>
    <w:rsid w:val="00FE6767"/>
    <w:rsid w:val="00FE79C0"/>
    <w:rsid w:val="00FE7AF3"/>
    <w:rsid w:val="00FE7B47"/>
    <w:rsid w:val="00FF05C8"/>
    <w:rsid w:val="00FF109A"/>
    <w:rsid w:val="00FF1E30"/>
    <w:rsid w:val="00FF1FB0"/>
    <w:rsid w:val="00FF2290"/>
    <w:rsid w:val="00FF2630"/>
    <w:rsid w:val="00FF2677"/>
    <w:rsid w:val="00FF288A"/>
    <w:rsid w:val="00FF3139"/>
    <w:rsid w:val="00FF31E8"/>
    <w:rsid w:val="00FF356F"/>
    <w:rsid w:val="00FF3653"/>
    <w:rsid w:val="00FF36E1"/>
    <w:rsid w:val="00FF3E32"/>
    <w:rsid w:val="00FF40B7"/>
    <w:rsid w:val="00FF427D"/>
    <w:rsid w:val="00FF47A9"/>
    <w:rsid w:val="00FF49BF"/>
    <w:rsid w:val="00FF4A7F"/>
    <w:rsid w:val="00FF4BA3"/>
    <w:rsid w:val="00FF56D8"/>
    <w:rsid w:val="00FF59CC"/>
    <w:rsid w:val="00FF5A9F"/>
    <w:rsid w:val="00FF5CCB"/>
    <w:rsid w:val="00FF6415"/>
    <w:rsid w:val="00FF6BF4"/>
    <w:rsid w:val="00FF6EF7"/>
    <w:rsid w:val="00FF719F"/>
    <w:rsid w:val="00FF7935"/>
    <w:rsid w:val="00FF797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0F9B"/>
    <w:pPr>
      <w:spacing w:after="200" w:line="276" w:lineRule="auto"/>
    </w:pPr>
    <w:rPr>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00F9B"/>
    <w:pPr>
      <w:ind w:left="720"/>
      <w:contextualSpacing/>
    </w:pPr>
  </w:style>
  <w:style w:type="paragraph" w:styleId="FootnoteText">
    <w:name w:val="footnote text"/>
    <w:basedOn w:val="Normal"/>
    <w:link w:val="FootnoteTextChar"/>
    <w:uiPriority w:val="99"/>
    <w:semiHidden/>
    <w:unhideWhenUsed/>
    <w:rsid w:val="00700F9B"/>
    <w:pPr>
      <w:spacing w:after="0" w:line="240" w:lineRule="auto"/>
    </w:pPr>
    <w:rPr>
      <w:sz w:val="20"/>
      <w:szCs w:val="20"/>
    </w:rPr>
  </w:style>
  <w:style w:type="character" w:customStyle="1" w:styleId="FootnoteTextChar">
    <w:name w:val="Footnote Text Char"/>
    <w:link w:val="FootnoteText"/>
    <w:uiPriority w:val="99"/>
    <w:semiHidden/>
    <w:rsid w:val="00700F9B"/>
    <w:rPr>
      <w:sz w:val="20"/>
      <w:szCs w:val="20"/>
    </w:rPr>
  </w:style>
  <w:style w:type="character" w:styleId="FootnoteReference">
    <w:name w:val="footnote reference"/>
    <w:uiPriority w:val="99"/>
    <w:semiHidden/>
    <w:unhideWhenUsed/>
    <w:rsid w:val="00700F9B"/>
    <w:rPr>
      <w:vertAlign w:val="superscript"/>
    </w:rPr>
  </w:style>
  <w:style w:type="paragraph" w:styleId="HTMLPreformatted">
    <w:name w:val="HTML Preformatted"/>
    <w:basedOn w:val="Normal"/>
    <w:link w:val="HTMLPreformattedChar"/>
    <w:uiPriority w:val="99"/>
    <w:semiHidden/>
    <w:unhideWhenUsed/>
    <w:rsid w:val="005071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link w:val="HTMLPreformatted"/>
    <w:uiPriority w:val="99"/>
    <w:semiHidden/>
    <w:rsid w:val="00507131"/>
    <w:rPr>
      <w:rFonts w:ascii="Courier New" w:eastAsia="Times New Roman" w:hAnsi="Courier New" w:cs="Courier New"/>
      <w:sz w:val="20"/>
      <w:szCs w:val="20"/>
    </w:rPr>
  </w:style>
  <w:style w:type="paragraph" w:styleId="Header">
    <w:name w:val="header"/>
    <w:basedOn w:val="Normal"/>
    <w:link w:val="HeaderChar"/>
    <w:uiPriority w:val="99"/>
    <w:semiHidden/>
    <w:unhideWhenUsed/>
    <w:rsid w:val="008E4E49"/>
    <w:pPr>
      <w:tabs>
        <w:tab w:val="center" w:pos="4680"/>
        <w:tab w:val="right" w:pos="9360"/>
      </w:tabs>
    </w:pPr>
  </w:style>
  <w:style w:type="character" w:customStyle="1" w:styleId="HeaderChar">
    <w:name w:val="Header Char"/>
    <w:link w:val="Header"/>
    <w:uiPriority w:val="99"/>
    <w:semiHidden/>
    <w:rsid w:val="008E4E49"/>
    <w:rPr>
      <w:sz w:val="22"/>
      <w:szCs w:val="22"/>
    </w:rPr>
  </w:style>
  <w:style w:type="paragraph" w:styleId="Footer">
    <w:name w:val="footer"/>
    <w:basedOn w:val="Normal"/>
    <w:link w:val="FooterChar"/>
    <w:uiPriority w:val="99"/>
    <w:unhideWhenUsed/>
    <w:rsid w:val="008E4E49"/>
    <w:pPr>
      <w:tabs>
        <w:tab w:val="center" w:pos="4680"/>
        <w:tab w:val="right" w:pos="9360"/>
      </w:tabs>
    </w:pPr>
  </w:style>
  <w:style w:type="character" w:customStyle="1" w:styleId="FooterChar">
    <w:name w:val="Footer Char"/>
    <w:link w:val="Footer"/>
    <w:uiPriority w:val="99"/>
    <w:rsid w:val="008E4E49"/>
    <w:rPr>
      <w:sz w:val="22"/>
      <w:szCs w:val="22"/>
    </w:rPr>
  </w:style>
  <w:style w:type="paragraph" w:customStyle="1" w:styleId="Default">
    <w:name w:val="Default"/>
    <w:rsid w:val="00DB39AA"/>
    <w:pPr>
      <w:autoSpaceDE w:val="0"/>
      <w:autoSpaceDN w:val="0"/>
      <w:adjustRightInd w:val="0"/>
    </w:pPr>
    <w:rPr>
      <w:rFonts w:ascii="Times New Roman" w:hAnsi="Times New Roman"/>
      <w:color w:val="000000"/>
      <w:sz w:val="24"/>
      <w:szCs w:val="24"/>
      <w:lang w:val="en-US" w:eastAsia="en-US"/>
    </w:rPr>
  </w:style>
  <w:style w:type="character" w:styleId="EndnoteReference">
    <w:name w:val="endnote reference"/>
    <w:uiPriority w:val="99"/>
    <w:semiHidden/>
    <w:unhideWhenUsed/>
    <w:rsid w:val="00EC2B73"/>
    <w:rPr>
      <w:vertAlign w:val="superscript"/>
    </w:rPr>
  </w:style>
  <w:style w:type="paragraph" w:styleId="Bibliography">
    <w:name w:val="Bibliography"/>
    <w:basedOn w:val="Normal"/>
    <w:next w:val="Normal"/>
    <w:uiPriority w:val="37"/>
    <w:unhideWhenUsed/>
    <w:rsid w:val="000B7FCD"/>
    <w:pPr>
      <w:spacing w:after="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646689">
      <w:bodyDiv w:val="1"/>
      <w:marLeft w:val="0"/>
      <w:marRight w:val="0"/>
      <w:marTop w:val="0"/>
      <w:marBottom w:val="0"/>
      <w:divBdr>
        <w:top w:val="none" w:sz="0" w:space="0" w:color="auto"/>
        <w:left w:val="none" w:sz="0" w:space="0" w:color="auto"/>
        <w:bottom w:val="none" w:sz="0" w:space="0" w:color="auto"/>
        <w:right w:val="none" w:sz="0" w:space="0" w:color="auto"/>
      </w:divBdr>
    </w:div>
    <w:div w:id="120197211">
      <w:bodyDiv w:val="1"/>
      <w:marLeft w:val="0"/>
      <w:marRight w:val="0"/>
      <w:marTop w:val="0"/>
      <w:marBottom w:val="0"/>
      <w:divBdr>
        <w:top w:val="none" w:sz="0" w:space="0" w:color="auto"/>
        <w:left w:val="none" w:sz="0" w:space="0" w:color="auto"/>
        <w:bottom w:val="none" w:sz="0" w:space="0" w:color="auto"/>
        <w:right w:val="none" w:sz="0" w:space="0" w:color="auto"/>
      </w:divBdr>
    </w:div>
    <w:div w:id="182666940">
      <w:bodyDiv w:val="1"/>
      <w:marLeft w:val="0"/>
      <w:marRight w:val="0"/>
      <w:marTop w:val="0"/>
      <w:marBottom w:val="0"/>
      <w:divBdr>
        <w:top w:val="none" w:sz="0" w:space="0" w:color="auto"/>
        <w:left w:val="none" w:sz="0" w:space="0" w:color="auto"/>
        <w:bottom w:val="none" w:sz="0" w:space="0" w:color="auto"/>
        <w:right w:val="none" w:sz="0" w:space="0" w:color="auto"/>
      </w:divBdr>
    </w:div>
    <w:div w:id="371686522">
      <w:bodyDiv w:val="1"/>
      <w:marLeft w:val="0"/>
      <w:marRight w:val="0"/>
      <w:marTop w:val="0"/>
      <w:marBottom w:val="0"/>
      <w:divBdr>
        <w:top w:val="none" w:sz="0" w:space="0" w:color="auto"/>
        <w:left w:val="none" w:sz="0" w:space="0" w:color="auto"/>
        <w:bottom w:val="none" w:sz="0" w:space="0" w:color="auto"/>
        <w:right w:val="none" w:sz="0" w:space="0" w:color="auto"/>
      </w:divBdr>
    </w:div>
    <w:div w:id="614292669">
      <w:bodyDiv w:val="1"/>
      <w:marLeft w:val="0"/>
      <w:marRight w:val="0"/>
      <w:marTop w:val="0"/>
      <w:marBottom w:val="0"/>
      <w:divBdr>
        <w:top w:val="none" w:sz="0" w:space="0" w:color="auto"/>
        <w:left w:val="none" w:sz="0" w:space="0" w:color="auto"/>
        <w:bottom w:val="none" w:sz="0" w:space="0" w:color="auto"/>
        <w:right w:val="none" w:sz="0" w:space="0" w:color="auto"/>
      </w:divBdr>
    </w:div>
    <w:div w:id="681589442">
      <w:bodyDiv w:val="1"/>
      <w:marLeft w:val="0"/>
      <w:marRight w:val="0"/>
      <w:marTop w:val="0"/>
      <w:marBottom w:val="0"/>
      <w:divBdr>
        <w:top w:val="none" w:sz="0" w:space="0" w:color="auto"/>
        <w:left w:val="none" w:sz="0" w:space="0" w:color="auto"/>
        <w:bottom w:val="none" w:sz="0" w:space="0" w:color="auto"/>
        <w:right w:val="none" w:sz="0" w:space="0" w:color="auto"/>
      </w:divBdr>
    </w:div>
    <w:div w:id="773329943">
      <w:bodyDiv w:val="1"/>
      <w:marLeft w:val="0"/>
      <w:marRight w:val="0"/>
      <w:marTop w:val="0"/>
      <w:marBottom w:val="0"/>
      <w:divBdr>
        <w:top w:val="none" w:sz="0" w:space="0" w:color="auto"/>
        <w:left w:val="none" w:sz="0" w:space="0" w:color="auto"/>
        <w:bottom w:val="none" w:sz="0" w:space="0" w:color="auto"/>
        <w:right w:val="none" w:sz="0" w:space="0" w:color="auto"/>
      </w:divBdr>
    </w:div>
    <w:div w:id="1366833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0B2D77-6D23-4C56-949D-9483C40472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7</Pages>
  <Words>6495</Words>
  <Characters>37027</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idans</cp:lastModifiedBy>
  <cp:revision>6</cp:revision>
  <dcterms:created xsi:type="dcterms:W3CDTF">2018-07-05T06:43:00Z</dcterms:created>
  <dcterms:modified xsi:type="dcterms:W3CDTF">2018-07-05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8"&gt;&lt;session id="UyV2giew"/&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